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1E88F" w14:textId="77777777" w:rsidR="00D457FE" w:rsidRDefault="00D457FE" w:rsidP="00D457FE">
      <w:pPr>
        <w:jc w:val="center"/>
      </w:pPr>
      <w:r w:rsidRPr="004B62C0">
        <w:rPr>
          <w:noProof/>
        </w:rPr>
        <w:drawing>
          <wp:inline distT="0" distB="0" distL="0" distR="0" wp14:anchorId="352ACDE9" wp14:editId="462A2548">
            <wp:extent cx="1016573" cy="652007"/>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image2.png"/>
                    <pic:cNvPicPr/>
                  </pic:nvPicPr>
                  <pic:blipFill>
                    <a:blip r:embed="rId8" cstate="print"/>
                    <a:srcRect/>
                    <a:stretch/>
                  </pic:blipFill>
                  <pic:spPr>
                    <a:xfrm>
                      <a:off x="0" y="0"/>
                      <a:ext cx="1046500" cy="671202"/>
                    </a:xfrm>
                    <a:prstGeom prst="rect">
                      <a:avLst/>
                    </a:prstGeom>
                    <a:ln w="9525" cap="flat" cmpd="sng">
                      <a:noFill/>
                      <a:prstDash val="solid"/>
                      <a:round/>
                      <a:headEnd type="none" w="med" len="med"/>
                      <a:tailEnd type="none" w="med" len="med"/>
                    </a:ln>
                  </pic:spPr>
                </pic:pic>
              </a:graphicData>
            </a:graphic>
          </wp:inline>
        </w:drawing>
      </w:r>
    </w:p>
    <w:p w14:paraId="3CEFB7AA" w14:textId="77777777" w:rsidR="001F589A" w:rsidRDefault="00D457FE" w:rsidP="002D3EAC">
      <w:pPr>
        <w:pBdr>
          <w:top w:val="nil"/>
          <w:left w:val="nil"/>
          <w:bottom w:val="nil"/>
          <w:right w:val="nil"/>
          <w:between w:val="nil"/>
        </w:pBdr>
        <w:spacing w:line="240" w:lineRule="auto"/>
        <w:jc w:val="center"/>
        <w:rPr>
          <w:b/>
        </w:rPr>
      </w:pPr>
      <w:r w:rsidRPr="004B62C0">
        <w:rPr>
          <w:b/>
        </w:rPr>
        <w:t>TECHNICAL UNIVERSITY OF MOMBASA</w:t>
      </w:r>
    </w:p>
    <w:p w14:paraId="628304E1" w14:textId="6AC5AFA2" w:rsidR="00D457FE" w:rsidRPr="001F589A" w:rsidRDefault="00D457FE" w:rsidP="002D3EAC">
      <w:pPr>
        <w:pBdr>
          <w:top w:val="nil"/>
          <w:left w:val="nil"/>
          <w:bottom w:val="nil"/>
          <w:right w:val="nil"/>
          <w:between w:val="nil"/>
        </w:pBdr>
        <w:spacing w:line="240" w:lineRule="auto"/>
        <w:jc w:val="center"/>
        <w:rPr>
          <w:b/>
        </w:rPr>
      </w:pPr>
      <w:r w:rsidRPr="004B62C0">
        <w:rPr>
          <w:b/>
          <w:color w:val="000000"/>
        </w:rPr>
        <w:t>SCHOOL OF ENGINEERING AND TECHNOLOGY</w:t>
      </w:r>
    </w:p>
    <w:p w14:paraId="575F201A" w14:textId="77777777" w:rsidR="00D457FE" w:rsidRPr="004B62C0" w:rsidRDefault="00D457FE" w:rsidP="002D3EAC">
      <w:pPr>
        <w:pBdr>
          <w:top w:val="nil"/>
          <w:left w:val="nil"/>
          <w:bottom w:val="nil"/>
          <w:right w:val="nil"/>
          <w:between w:val="nil"/>
        </w:pBdr>
        <w:spacing w:line="240" w:lineRule="auto"/>
        <w:jc w:val="center"/>
        <w:rPr>
          <w:b/>
          <w:color w:val="000000"/>
        </w:rPr>
      </w:pPr>
      <w:r w:rsidRPr="004B62C0">
        <w:rPr>
          <w:b/>
          <w:color w:val="000000"/>
        </w:rPr>
        <w:t>DEPARTMENT OF MEDICAL ENGINEERING</w:t>
      </w:r>
    </w:p>
    <w:p w14:paraId="116A33B7" w14:textId="77777777" w:rsidR="001F589A" w:rsidRDefault="001F589A" w:rsidP="001F589A">
      <w:pPr>
        <w:pStyle w:val="ParaAttribute0"/>
        <w:spacing w:line="276" w:lineRule="auto"/>
        <w:rPr>
          <w:rStyle w:val="CharAttribute0"/>
          <w:rFonts w:eastAsia="Batang"/>
          <w:b/>
          <w:bCs/>
          <w:sz w:val="32"/>
          <w:szCs w:val="32"/>
          <w:highlight w:val="yellow"/>
        </w:rPr>
      </w:pPr>
    </w:p>
    <w:p w14:paraId="66E0DA44" w14:textId="77777777" w:rsidR="002D3EAC" w:rsidRDefault="001F589A" w:rsidP="002D3EAC">
      <w:pPr>
        <w:spacing w:line="276" w:lineRule="auto"/>
        <w:jc w:val="center"/>
      </w:pPr>
      <w:r w:rsidRPr="001F589A">
        <w:rPr>
          <w:rStyle w:val="CharAttribute0"/>
          <w:rFonts w:eastAsia="Batang"/>
          <w:b/>
          <w:bCs/>
          <w:sz w:val="32"/>
          <w:szCs w:val="32"/>
        </w:rPr>
        <w:t xml:space="preserve">Enhanced </w:t>
      </w:r>
      <w:proofErr w:type="spellStart"/>
      <w:r w:rsidRPr="001F589A">
        <w:rPr>
          <w:rStyle w:val="CharAttribute0"/>
          <w:rFonts w:eastAsia="Batang"/>
          <w:b/>
          <w:bCs/>
          <w:sz w:val="32"/>
          <w:szCs w:val="32"/>
        </w:rPr>
        <w:t>Ecg</w:t>
      </w:r>
      <w:proofErr w:type="spellEnd"/>
      <w:r w:rsidRPr="001F589A">
        <w:rPr>
          <w:rStyle w:val="CharAttribute0"/>
          <w:rFonts w:eastAsia="Batang"/>
          <w:b/>
          <w:bCs/>
          <w:sz w:val="32"/>
          <w:szCs w:val="32"/>
        </w:rPr>
        <w:t xml:space="preserve"> and Spo2 Monitor with Personalized Arrhythmia Classification</w:t>
      </w:r>
    </w:p>
    <w:p w14:paraId="4F6D44A5" w14:textId="77777777" w:rsidR="002D3EAC" w:rsidRDefault="002D3EAC" w:rsidP="002D3EAC">
      <w:pPr>
        <w:spacing w:line="276" w:lineRule="auto"/>
        <w:jc w:val="center"/>
      </w:pPr>
    </w:p>
    <w:p w14:paraId="249188CC" w14:textId="5B2256EA" w:rsidR="002D3EAC" w:rsidRPr="002D3EAC" w:rsidRDefault="001F589A" w:rsidP="002D3EAC">
      <w:pPr>
        <w:spacing w:line="276" w:lineRule="auto"/>
        <w:jc w:val="center"/>
      </w:pPr>
      <w:r>
        <w:rPr>
          <w:rStyle w:val="CharAttribute0"/>
          <w:rFonts w:eastAsia="Batang"/>
          <w:b/>
          <w:bCs/>
        </w:rPr>
        <w:t>HUTCHINSON WAFULA</w:t>
      </w:r>
    </w:p>
    <w:p w14:paraId="6F1F3B86" w14:textId="29184EBE" w:rsidR="00D457FE" w:rsidRPr="002D3EAC" w:rsidRDefault="001F589A" w:rsidP="002D3EAC">
      <w:pPr>
        <w:spacing w:line="240" w:lineRule="auto"/>
        <w:jc w:val="center"/>
        <w:rPr>
          <w:rStyle w:val="CharAttribute0"/>
          <w:rFonts w:eastAsiaTheme="minorHAnsi"/>
          <w:b/>
          <w:color w:val="000000"/>
        </w:rPr>
      </w:pPr>
      <w:r>
        <w:rPr>
          <w:rStyle w:val="CharAttribute0"/>
          <w:rFonts w:eastAsia="Batang"/>
          <w:b/>
          <w:bCs/>
        </w:rPr>
        <w:t>BTMD/266J/2021</w:t>
      </w:r>
    </w:p>
    <w:p w14:paraId="1C3B860F" w14:textId="77777777" w:rsidR="00D457FE" w:rsidRDefault="00D457FE" w:rsidP="00D457FE">
      <w:pPr>
        <w:pBdr>
          <w:top w:val="nil"/>
          <w:left w:val="nil"/>
          <w:bottom w:val="nil"/>
          <w:right w:val="nil"/>
          <w:between w:val="nil"/>
        </w:pBdr>
        <w:spacing w:after="0"/>
        <w:jc w:val="center"/>
        <w:rPr>
          <w:rFonts w:eastAsia="+mn-ea"/>
          <w:b/>
          <w:bCs/>
          <w:color w:val="000000"/>
          <w:kern w:val="24"/>
        </w:rPr>
      </w:pPr>
    </w:p>
    <w:p w14:paraId="0D4A74E6" w14:textId="1903C228" w:rsidR="00D457FE" w:rsidRPr="00974302" w:rsidRDefault="00D457FE" w:rsidP="00974302">
      <w:pPr>
        <w:pBdr>
          <w:top w:val="nil"/>
          <w:left w:val="nil"/>
          <w:bottom w:val="nil"/>
          <w:right w:val="nil"/>
          <w:between w:val="nil"/>
        </w:pBdr>
        <w:spacing w:after="0"/>
        <w:jc w:val="center"/>
        <w:rPr>
          <w:b/>
          <w:color w:val="000000"/>
        </w:rPr>
      </w:pPr>
      <w:r w:rsidRPr="00E00CA1">
        <w:rPr>
          <w:b/>
          <w:color w:val="000000"/>
        </w:rPr>
        <w:t xml:space="preserve">SUPERVISOR: MR </w:t>
      </w:r>
      <w:r w:rsidR="001F589A">
        <w:rPr>
          <w:b/>
          <w:color w:val="000000"/>
        </w:rPr>
        <w:t>BOSTON ODHIAMBO</w:t>
      </w:r>
    </w:p>
    <w:p w14:paraId="6E809984" w14:textId="2DEF4E87" w:rsidR="00D457FE" w:rsidRPr="002D3EAC" w:rsidRDefault="00D457FE" w:rsidP="00974302">
      <w:pPr>
        <w:jc w:val="center"/>
        <w:rPr>
          <w:rFonts w:eastAsia="+mn-ea" w:cs="+mn-cs"/>
          <w:color w:val="000000"/>
          <w:kern w:val="24"/>
          <w:sz w:val="40"/>
          <w:szCs w:val="40"/>
        </w:rPr>
      </w:pPr>
      <w:r>
        <w:rPr>
          <w:rFonts w:eastAsia="+mn-ea" w:cs="+mn-cs"/>
          <w:color w:val="000000"/>
          <w:kern w:val="24"/>
          <w:sz w:val="40"/>
          <w:szCs w:val="40"/>
        </w:rPr>
        <w:br/>
      </w:r>
      <w:r w:rsidRPr="004B62C0">
        <w:rPr>
          <w:b/>
          <w:color w:val="000000"/>
        </w:rPr>
        <w:t xml:space="preserve">A PROJECT SUBMITTED TO THE DEPARTMENT OF MEDICAL ENGINEERING IN PARTIAL FULFILLMENT OF THE REQUIREMENT FOR THE AWARD OF </w:t>
      </w:r>
      <w:r>
        <w:rPr>
          <w:b/>
          <w:color w:val="000000"/>
        </w:rPr>
        <w:t>BACHELOR OF TECHNOLOGY</w:t>
      </w:r>
      <w:r w:rsidRPr="004B62C0">
        <w:rPr>
          <w:b/>
          <w:color w:val="000000"/>
        </w:rPr>
        <w:t xml:space="preserve"> IN </w:t>
      </w:r>
      <w:r>
        <w:rPr>
          <w:b/>
          <w:color w:val="000000"/>
        </w:rPr>
        <w:t>MEDICAL</w:t>
      </w:r>
      <w:r w:rsidRPr="004B62C0">
        <w:rPr>
          <w:b/>
          <w:color w:val="000000"/>
        </w:rPr>
        <w:t xml:space="preserve"> ENGINEERING</w:t>
      </w:r>
    </w:p>
    <w:p w14:paraId="568E4DDE" w14:textId="77777777" w:rsidR="00D457FE" w:rsidRDefault="00D457FE" w:rsidP="00D457FE">
      <w:pPr>
        <w:pBdr>
          <w:top w:val="nil"/>
          <w:left w:val="nil"/>
          <w:bottom w:val="nil"/>
          <w:right w:val="nil"/>
          <w:between w:val="nil"/>
        </w:pBdr>
        <w:spacing w:after="0"/>
        <w:jc w:val="center"/>
        <w:rPr>
          <w:b/>
          <w:color w:val="000000"/>
        </w:rPr>
      </w:pPr>
    </w:p>
    <w:p w14:paraId="2C4E33A9" w14:textId="77777777" w:rsidR="00D457FE" w:rsidRPr="004B62C0" w:rsidRDefault="00D457FE" w:rsidP="00A8511E">
      <w:pPr>
        <w:pBdr>
          <w:top w:val="nil"/>
          <w:left w:val="nil"/>
          <w:bottom w:val="nil"/>
          <w:right w:val="nil"/>
          <w:between w:val="nil"/>
        </w:pBdr>
        <w:jc w:val="center"/>
        <w:rPr>
          <w:b/>
          <w:color w:val="000000"/>
        </w:rPr>
      </w:pPr>
    </w:p>
    <w:p w14:paraId="4E3884A1" w14:textId="1289746F" w:rsidR="00A8511E" w:rsidRDefault="00D457FE" w:rsidP="00D457FE">
      <w:pPr>
        <w:pBdr>
          <w:top w:val="nil"/>
          <w:left w:val="nil"/>
          <w:bottom w:val="nil"/>
          <w:right w:val="nil"/>
          <w:between w:val="nil"/>
        </w:pBdr>
        <w:spacing w:after="0"/>
        <w:jc w:val="center"/>
        <w:rPr>
          <w:b/>
          <w:color w:val="000000"/>
        </w:rPr>
        <w:sectPr w:rsidR="00A8511E" w:rsidSect="00974302">
          <w:pgSz w:w="12240" w:h="15840"/>
          <w:pgMar w:top="1440" w:right="1440" w:bottom="1440" w:left="1440" w:header="720" w:footer="720" w:gutter="0"/>
          <w:pgNumType w:fmt="lowerRoman"/>
          <w:cols w:space="720"/>
          <w:docGrid w:linePitch="360"/>
        </w:sectPr>
      </w:pPr>
      <w:r w:rsidRPr="004B62C0">
        <w:rPr>
          <w:b/>
          <w:color w:val="000000"/>
        </w:rPr>
        <w:t>©</w:t>
      </w:r>
      <w:r w:rsidR="002D3EAC">
        <w:rPr>
          <w:b/>
          <w:color w:val="000000"/>
        </w:rPr>
        <w:t>APR</w:t>
      </w:r>
      <w:r w:rsidRPr="004B62C0">
        <w:rPr>
          <w:b/>
          <w:color w:val="000000"/>
        </w:rPr>
        <w:t xml:space="preserve"> 202</w:t>
      </w:r>
      <w:r w:rsidR="00A8511E">
        <w:rPr>
          <w:b/>
          <w:color w:val="000000"/>
        </w:rPr>
        <w:t>5</w:t>
      </w:r>
    </w:p>
    <w:p w14:paraId="4F20B774" w14:textId="1D728A83" w:rsidR="00D457FE" w:rsidRDefault="00D457FE" w:rsidP="00A8511E">
      <w:pPr>
        <w:pBdr>
          <w:top w:val="nil"/>
          <w:left w:val="nil"/>
          <w:bottom w:val="nil"/>
          <w:right w:val="nil"/>
          <w:between w:val="nil"/>
        </w:pBdr>
        <w:spacing w:after="0"/>
        <w:rPr>
          <w:b/>
          <w:color w:val="000000"/>
        </w:rPr>
      </w:pPr>
    </w:p>
    <w:p w14:paraId="75F545A2" w14:textId="4878DD43" w:rsidR="00195385" w:rsidRDefault="00845969" w:rsidP="00237F36">
      <w:pPr>
        <w:pStyle w:val="Heading1"/>
      </w:pPr>
      <w:bookmarkStart w:id="0" w:name="_Toc194504566"/>
      <w:r w:rsidRPr="00845969">
        <w:t>DECLARATION</w:t>
      </w:r>
      <w:bookmarkEnd w:id="0"/>
    </w:p>
    <w:p w14:paraId="19C0C492" w14:textId="77777777" w:rsidR="00A964E7" w:rsidRPr="00EE6703" w:rsidRDefault="00A964E7" w:rsidP="00A964E7">
      <w:pPr>
        <w:autoSpaceDE w:val="0"/>
        <w:autoSpaceDN w:val="0"/>
        <w:adjustRightInd w:val="0"/>
        <w:spacing w:after="240" w:line="240" w:lineRule="auto"/>
        <w:rPr>
          <w:rFonts w:eastAsia="Calibri"/>
          <w:color w:val="000000"/>
          <w:szCs w:val="23"/>
        </w:rPr>
      </w:pPr>
      <w:r w:rsidRPr="00EE6703">
        <w:rPr>
          <w:rFonts w:eastAsia="Calibri"/>
          <w:b/>
          <w:bCs/>
          <w:color w:val="000000"/>
          <w:szCs w:val="23"/>
        </w:rPr>
        <w:t xml:space="preserve">DECLARATION BY THE CANDIDATE: </w:t>
      </w:r>
    </w:p>
    <w:p w14:paraId="1341D0C3" w14:textId="77777777" w:rsidR="00A964E7" w:rsidRPr="00EE6703" w:rsidRDefault="00A964E7" w:rsidP="00A964E7">
      <w:pPr>
        <w:autoSpaceDE w:val="0"/>
        <w:autoSpaceDN w:val="0"/>
        <w:adjustRightInd w:val="0"/>
        <w:spacing w:after="0" w:line="480" w:lineRule="auto"/>
        <w:jc w:val="both"/>
        <w:rPr>
          <w:rFonts w:eastAsia="Calibri"/>
          <w:color w:val="000000"/>
          <w:szCs w:val="23"/>
        </w:rPr>
      </w:pPr>
      <w:r w:rsidRPr="00EE6703">
        <w:rPr>
          <w:rFonts w:eastAsia="Calibri"/>
          <w:color w:val="000000"/>
          <w:szCs w:val="23"/>
        </w:rPr>
        <w:t xml:space="preserve">I declare that this </w:t>
      </w:r>
      <w:r>
        <w:rPr>
          <w:rFonts w:eastAsia="Calibri"/>
          <w:color w:val="000000"/>
          <w:szCs w:val="23"/>
        </w:rPr>
        <w:t>research project</w:t>
      </w:r>
      <w:r w:rsidRPr="00EE6703">
        <w:rPr>
          <w:rFonts w:eastAsia="Calibri"/>
          <w:color w:val="000000"/>
          <w:szCs w:val="23"/>
        </w:rPr>
        <w:t xml:space="preserve"> is my original work and has not been presented for a similar </w:t>
      </w:r>
      <w:r>
        <w:rPr>
          <w:rFonts w:eastAsia="Calibri"/>
          <w:color w:val="000000"/>
          <w:szCs w:val="23"/>
        </w:rPr>
        <w:t>award</w:t>
      </w:r>
      <w:r w:rsidRPr="00EE6703">
        <w:rPr>
          <w:rFonts w:eastAsia="Calibri"/>
          <w:color w:val="000000"/>
          <w:szCs w:val="23"/>
        </w:rPr>
        <w:t xml:space="preserve"> in any other University </w:t>
      </w:r>
      <w:r w:rsidRPr="00EE6703">
        <w:rPr>
          <w:rFonts w:eastAsia="Calibri"/>
        </w:rPr>
        <w:t>or educational institute</w:t>
      </w:r>
      <w:r w:rsidRPr="00EE6703">
        <w:rPr>
          <w:rFonts w:eastAsia="Calibri"/>
          <w:color w:val="000000"/>
          <w:szCs w:val="23"/>
        </w:rPr>
        <w:t xml:space="preserve">. No part of this </w:t>
      </w:r>
      <w:r>
        <w:rPr>
          <w:rFonts w:eastAsia="Calibri"/>
          <w:color w:val="000000"/>
          <w:szCs w:val="23"/>
        </w:rPr>
        <w:t>report</w:t>
      </w:r>
      <w:r w:rsidRPr="00EE6703">
        <w:rPr>
          <w:rFonts w:eastAsia="Calibri"/>
          <w:color w:val="000000"/>
          <w:szCs w:val="23"/>
        </w:rPr>
        <w:t xml:space="preserve"> may be reproduced in any form without the prior written permission of the author and/or </w:t>
      </w:r>
      <w:r>
        <w:rPr>
          <w:rFonts w:eastAsia="Calibri"/>
          <w:color w:val="000000"/>
          <w:szCs w:val="23"/>
        </w:rPr>
        <w:t>Technical</w:t>
      </w:r>
      <w:r w:rsidRPr="00EE6703">
        <w:rPr>
          <w:rFonts w:eastAsia="Calibri"/>
          <w:color w:val="000000"/>
          <w:szCs w:val="23"/>
        </w:rPr>
        <w:t xml:space="preserve"> University</w:t>
      </w:r>
      <w:r>
        <w:rPr>
          <w:rFonts w:eastAsia="Calibri"/>
          <w:color w:val="000000"/>
          <w:szCs w:val="23"/>
        </w:rPr>
        <w:t xml:space="preserve"> of Mombasa.</w:t>
      </w:r>
      <w:r w:rsidRPr="00EE6703">
        <w:rPr>
          <w:rFonts w:eastAsia="Calibri"/>
          <w:color w:val="000000"/>
          <w:szCs w:val="23"/>
        </w:rPr>
        <w:t xml:space="preserve"> </w:t>
      </w:r>
    </w:p>
    <w:p w14:paraId="1641F07E" w14:textId="77777777" w:rsidR="00A964E7" w:rsidRPr="00EE6703" w:rsidRDefault="00A964E7" w:rsidP="00A964E7">
      <w:pPr>
        <w:autoSpaceDE w:val="0"/>
        <w:autoSpaceDN w:val="0"/>
        <w:adjustRightInd w:val="0"/>
        <w:spacing w:after="0" w:line="240" w:lineRule="auto"/>
        <w:rPr>
          <w:rFonts w:eastAsia="Calibri"/>
          <w:color w:val="000000"/>
          <w:szCs w:val="23"/>
        </w:rPr>
      </w:pPr>
      <w:r w:rsidRPr="00EE6703">
        <w:rPr>
          <w:rFonts w:eastAsia="Calibri"/>
          <w:color w:val="000000"/>
          <w:szCs w:val="23"/>
        </w:rPr>
        <w:t xml:space="preserve">_______________________ </w:t>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t xml:space="preserve">____________________ </w:t>
      </w:r>
    </w:p>
    <w:p w14:paraId="7AB3BC7B" w14:textId="77777777" w:rsidR="00A964E7" w:rsidRPr="00EE6703" w:rsidRDefault="00A964E7" w:rsidP="00A964E7">
      <w:pPr>
        <w:autoSpaceDE w:val="0"/>
        <w:autoSpaceDN w:val="0"/>
        <w:adjustRightInd w:val="0"/>
        <w:spacing w:after="0" w:line="240" w:lineRule="auto"/>
        <w:rPr>
          <w:rFonts w:eastAsia="Calibri"/>
          <w:color w:val="000000"/>
          <w:szCs w:val="23"/>
        </w:rPr>
      </w:pPr>
      <w:r w:rsidRPr="00EE6703">
        <w:rPr>
          <w:rFonts w:eastAsia="Calibri"/>
          <w:color w:val="000000"/>
          <w:szCs w:val="23"/>
        </w:rPr>
        <w:t xml:space="preserve">Signature </w:t>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t xml:space="preserve">Date </w:t>
      </w:r>
    </w:p>
    <w:p w14:paraId="5C52A90D" w14:textId="789407CD" w:rsidR="00A964E7" w:rsidRPr="00C75C67" w:rsidRDefault="00A964E7" w:rsidP="00A964E7">
      <w:pPr>
        <w:autoSpaceDE w:val="0"/>
        <w:autoSpaceDN w:val="0"/>
        <w:adjustRightInd w:val="0"/>
        <w:spacing w:after="0" w:line="240" w:lineRule="auto"/>
        <w:rPr>
          <w:color w:val="000000"/>
        </w:rPr>
      </w:pPr>
      <w:r>
        <w:rPr>
          <w:rFonts w:eastAsia="+mn-ea"/>
          <w:bCs/>
          <w:color w:val="000000"/>
          <w:kern w:val="24"/>
        </w:rPr>
        <w:t xml:space="preserve">Hutchinson </w:t>
      </w:r>
      <w:proofErr w:type="spellStart"/>
      <w:r>
        <w:rPr>
          <w:rFonts w:eastAsia="+mn-ea"/>
          <w:bCs/>
          <w:color w:val="000000"/>
          <w:kern w:val="24"/>
        </w:rPr>
        <w:t>Wafula</w:t>
      </w:r>
      <w:proofErr w:type="spellEnd"/>
    </w:p>
    <w:p w14:paraId="6A2C46FD" w14:textId="7B61E669" w:rsidR="00A964E7" w:rsidRDefault="00A964E7" w:rsidP="00A964E7">
      <w:pPr>
        <w:autoSpaceDE w:val="0"/>
        <w:autoSpaceDN w:val="0"/>
        <w:adjustRightInd w:val="0"/>
        <w:spacing w:after="0" w:line="480" w:lineRule="auto"/>
        <w:rPr>
          <w:rFonts w:eastAsia="Calibri"/>
          <w:color w:val="000000"/>
          <w:szCs w:val="23"/>
        </w:rPr>
      </w:pPr>
      <w:r>
        <w:rPr>
          <w:rStyle w:val="CharAttribute0"/>
          <w:rFonts w:eastAsia="Batang"/>
          <w:bCs/>
        </w:rPr>
        <w:t>BTMD/266J/2021</w:t>
      </w:r>
    </w:p>
    <w:p w14:paraId="55231C0F" w14:textId="77777777" w:rsidR="00A964E7" w:rsidRDefault="00A964E7" w:rsidP="00A964E7">
      <w:pPr>
        <w:autoSpaceDE w:val="0"/>
        <w:autoSpaceDN w:val="0"/>
        <w:adjustRightInd w:val="0"/>
        <w:spacing w:after="200" w:line="240" w:lineRule="auto"/>
        <w:rPr>
          <w:rFonts w:eastAsia="Calibri"/>
          <w:color w:val="000000"/>
          <w:szCs w:val="23"/>
        </w:rPr>
      </w:pPr>
    </w:p>
    <w:p w14:paraId="38B44D68" w14:textId="59816C43" w:rsidR="00A964E7" w:rsidRPr="00EE6703" w:rsidRDefault="00A964E7" w:rsidP="00A964E7">
      <w:pPr>
        <w:autoSpaceDE w:val="0"/>
        <w:autoSpaceDN w:val="0"/>
        <w:adjustRightInd w:val="0"/>
        <w:spacing w:after="200" w:line="240" w:lineRule="auto"/>
        <w:rPr>
          <w:rFonts w:eastAsia="Calibri"/>
          <w:color w:val="000000"/>
          <w:szCs w:val="23"/>
        </w:rPr>
      </w:pPr>
      <w:r w:rsidRPr="00EE6703">
        <w:rPr>
          <w:rFonts w:eastAsia="Calibri"/>
          <w:b/>
          <w:bCs/>
          <w:color w:val="000000"/>
          <w:szCs w:val="23"/>
        </w:rPr>
        <w:t xml:space="preserve">DECLARATION BY SUPERVISOR: </w:t>
      </w:r>
    </w:p>
    <w:p w14:paraId="780A50CA" w14:textId="77777777" w:rsidR="00A964E7" w:rsidRPr="00EE6703" w:rsidRDefault="00A964E7" w:rsidP="00A964E7">
      <w:pPr>
        <w:autoSpaceDE w:val="0"/>
        <w:autoSpaceDN w:val="0"/>
        <w:adjustRightInd w:val="0"/>
        <w:rPr>
          <w:rFonts w:eastAsia="Calibri"/>
          <w:color w:val="000000"/>
          <w:szCs w:val="23"/>
        </w:rPr>
      </w:pPr>
      <w:r>
        <w:rPr>
          <w:rFonts w:eastAsia="Calibri"/>
          <w:color w:val="000000"/>
          <w:szCs w:val="23"/>
        </w:rPr>
        <w:t>I</w:t>
      </w:r>
      <w:r w:rsidRPr="00EE6703">
        <w:rPr>
          <w:rFonts w:eastAsia="Calibri"/>
          <w:color w:val="000000"/>
          <w:szCs w:val="23"/>
        </w:rPr>
        <w:t xml:space="preserve"> declare that this </w:t>
      </w:r>
      <w:r>
        <w:rPr>
          <w:rFonts w:eastAsia="Calibri"/>
          <w:color w:val="000000"/>
          <w:szCs w:val="23"/>
        </w:rPr>
        <w:t>report</w:t>
      </w:r>
      <w:r w:rsidRPr="00EE6703">
        <w:rPr>
          <w:rFonts w:eastAsia="Calibri"/>
          <w:color w:val="000000"/>
          <w:szCs w:val="23"/>
        </w:rPr>
        <w:t xml:space="preserve"> has been submitted for examination with </w:t>
      </w:r>
      <w:r>
        <w:rPr>
          <w:rFonts w:eastAsia="Calibri"/>
          <w:color w:val="000000"/>
          <w:szCs w:val="23"/>
        </w:rPr>
        <w:t>my</w:t>
      </w:r>
      <w:r w:rsidRPr="00EE6703">
        <w:rPr>
          <w:rFonts w:eastAsia="Calibri"/>
          <w:color w:val="000000"/>
          <w:szCs w:val="23"/>
        </w:rPr>
        <w:t xml:space="preserve"> approval as university supervisor. </w:t>
      </w:r>
    </w:p>
    <w:p w14:paraId="3ECA568F" w14:textId="77777777" w:rsidR="00A964E7" w:rsidRPr="00EE6703" w:rsidRDefault="00A964E7" w:rsidP="00A964E7">
      <w:pPr>
        <w:autoSpaceDE w:val="0"/>
        <w:autoSpaceDN w:val="0"/>
        <w:adjustRightInd w:val="0"/>
        <w:spacing w:after="0" w:line="240" w:lineRule="auto"/>
        <w:rPr>
          <w:rFonts w:eastAsia="Calibri"/>
          <w:b/>
          <w:bCs/>
          <w:color w:val="000000"/>
          <w:szCs w:val="23"/>
        </w:rPr>
      </w:pPr>
    </w:p>
    <w:p w14:paraId="73678B7B" w14:textId="66B442C1" w:rsidR="00A964E7" w:rsidRPr="00EE6703" w:rsidRDefault="00A964E7" w:rsidP="00A964E7">
      <w:pPr>
        <w:autoSpaceDE w:val="0"/>
        <w:autoSpaceDN w:val="0"/>
        <w:adjustRightInd w:val="0"/>
        <w:spacing w:after="0" w:line="240" w:lineRule="auto"/>
        <w:rPr>
          <w:rFonts w:eastAsia="Calibri"/>
          <w:color w:val="000000"/>
          <w:szCs w:val="23"/>
        </w:rPr>
      </w:pPr>
      <w:r>
        <w:rPr>
          <w:rFonts w:eastAsia="Calibri"/>
          <w:b/>
          <w:bCs/>
          <w:color w:val="000000"/>
          <w:szCs w:val="23"/>
        </w:rPr>
        <w:t xml:space="preserve">Mr. Boston Odhiambo </w:t>
      </w:r>
      <w:r w:rsidRPr="00EE6703">
        <w:rPr>
          <w:rFonts w:eastAsia="Calibri"/>
          <w:b/>
          <w:bCs/>
          <w:color w:val="000000"/>
          <w:szCs w:val="23"/>
        </w:rPr>
        <w:t xml:space="preserve"> </w:t>
      </w:r>
    </w:p>
    <w:p w14:paraId="665EDE39" w14:textId="77777777" w:rsidR="00A964E7" w:rsidRPr="00EE6703" w:rsidRDefault="00A964E7" w:rsidP="00A964E7">
      <w:pPr>
        <w:autoSpaceDE w:val="0"/>
        <w:autoSpaceDN w:val="0"/>
        <w:adjustRightInd w:val="0"/>
        <w:spacing w:after="0" w:line="240" w:lineRule="auto"/>
        <w:rPr>
          <w:rFonts w:eastAsia="Calibri"/>
          <w:color w:val="000000"/>
          <w:szCs w:val="23"/>
        </w:rPr>
      </w:pPr>
      <w:r>
        <w:rPr>
          <w:rFonts w:eastAsia="Calibri"/>
          <w:i/>
          <w:iCs/>
          <w:color w:val="000000"/>
          <w:szCs w:val="23"/>
        </w:rPr>
        <w:t>Technical</w:t>
      </w:r>
      <w:r w:rsidRPr="00EE6703">
        <w:rPr>
          <w:rFonts w:eastAsia="Calibri"/>
          <w:i/>
          <w:iCs/>
          <w:color w:val="000000"/>
          <w:szCs w:val="23"/>
        </w:rPr>
        <w:t xml:space="preserve"> University</w:t>
      </w:r>
      <w:r>
        <w:rPr>
          <w:rFonts w:eastAsia="Calibri"/>
          <w:i/>
          <w:iCs/>
          <w:color w:val="000000"/>
          <w:szCs w:val="23"/>
        </w:rPr>
        <w:t xml:space="preserve"> of Mombasa</w:t>
      </w:r>
      <w:r w:rsidRPr="00EE6703">
        <w:rPr>
          <w:rFonts w:eastAsia="Calibri"/>
          <w:i/>
          <w:iCs/>
          <w:color w:val="000000"/>
          <w:szCs w:val="23"/>
        </w:rPr>
        <w:t xml:space="preserve"> </w:t>
      </w:r>
    </w:p>
    <w:p w14:paraId="60802A50" w14:textId="77777777" w:rsidR="00A964E7" w:rsidRPr="00EE6703" w:rsidRDefault="00A964E7" w:rsidP="00A964E7">
      <w:pPr>
        <w:autoSpaceDE w:val="0"/>
        <w:autoSpaceDN w:val="0"/>
        <w:adjustRightInd w:val="0"/>
        <w:spacing w:after="0" w:line="240" w:lineRule="auto"/>
        <w:rPr>
          <w:rFonts w:eastAsia="Calibri"/>
          <w:color w:val="000000"/>
          <w:szCs w:val="23"/>
        </w:rPr>
      </w:pPr>
    </w:p>
    <w:p w14:paraId="2FE437B3" w14:textId="77777777" w:rsidR="00A964E7" w:rsidRPr="00EE6703" w:rsidRDefault="00A964E7" w:rsidP="00A964E7">
      <w:pPr>
        <w:autoSpaceDE w:val="0"/>
        <w:autoSpaceDN w:val="0"/>
        <w:adjustRightInd w:val="0"/>
        <w:spacing w:after="0" w:line="240" w:lineRule="auto"/>
        <w:rPr>
          <w:rFonts w:eastAsia="Calibri"/>
          <w:color w:val="000000"/>
          <w:szCs w:val="23"/>
        </w:rPr>
      </w:pPr>
      <w:bookmarkStart w:id="1" w:name="_Hlk12638472"/>
      <w:r w:rsidRPr="00EE6703">
        <w:rPr>
          <w:rFonts w:eastAsia="Calibri"/>
          <w:color w:val="000000"/>
          <w:szCs w:val="23"/>
        </w:rPr>
        <w:t xml:space="preserve">_______________________ </w:t>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t xml:space="preserve">____________________ </w:t>
      </w:r>
    </w:p>
    <w:p w14:paraId="6139926F" w14:textId="77777777" w:rsidR="00A964E7" w:rsidRPr="00EE6703" w:rsidRDefault="00A964E7" w:rsidP="00A964E7">
      <w:pPr>
        <w:autoSpaceDE w:val="0"/>
        <w:autoSpaceDN w:val="0"/>
        <w:adjustRightInd w:val="0"/>
        <w:spacing w:after="0" w:line="240" w:lineRule="auto"/>
        <w:rPr>
          <w:rFonts w:eastAsia="Calibri"/>
          <w:color w:val="000000"/>
          <w:szCs w:val="23"/>
        </w:rPr>
      </w:pPr>
      <w:r w:rsidRPr="00EE6703">
        <w:rPr>
          <w:rFonts w:eastAsia="Calibri"/>
          <w:color w:val="000000"/>
          <w:szCs w:val="23"/>
        </w:rPr>
        <w:t xml:space="preserve">Signature </w:t>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r>
      <w:r w:rsidRPr="00EE6703">
        <w:rPr>
          <w:rFonts w:eastAsia="Calibri"/>
          <w:color w:val="000000"/>
          <w:szCs w:val="23"/>
        </w:rPr>
        <w:tab/>
        <w:t xml:space="preserve">Date </w:t>
      </w:r>
    </w:p>
    <w:p w14:paraId="5247624D" w14:textId="51D7A361" w:rsidR="000907E1" w:rsidRDefault="0097234E" w:rsidP="00237F36">
      <w:pPr>
        <w:pStyle w:val="Heading1"/>
      </w:pPr>
      <w:bookmarkStart w:id="2" w:name="_Toc194504567"/>
      <w:bookmarkEnd w:id="1"/>
      <w:r>
        <w:lastRenderedPageBreak/>
        <w:t>DEDICATION</w:t>
      </w:r>
      <w:bookmarkEnd w:id="2"/>
    </w:p>
    <w:p w14:paraId="7FD8EF6D" w14:textId="7191E3AA" w:rsidR="0097234E" w:rsidRDefault="0097234E" w:rsidP="00097C3E">
      <w:pPr>
        <w:pStyle w:val="NormalWeb"/>
        <w:spacing w:line="360" w:lineRule="auto"/>
        <w:jc w:val="both"/>
      </w:pPr>
      <w:r>
        <w:t>This project is dedicated to whose love, support, and encouragement have been my source of strength throughout this academic journey.</w:t>
      </w:r>
    </w:p>
    <w:p w14:paraId="406622A8" w14:textId="61DCDA93" w:rsidR="0097234E" w:rsidRDefault="0097234E" w:rsidP="00097C3E">
      <w:pPr>
        <w:pStyle w:val="NormalWeb"/>
        <w:spacing w:line="360" w:lineRule="auto"/>
        <w:jc w:val="both"/>
      </w:pPr>
      <w:r>
        <w:t xml:space="preserve">To my </w:t>
      </w:r>
      <w:r>
        <w:rPr>
          <w:rStyle w:val="Strong"/>
          <w:rFonts w:eastAsiaTheme="majorEastAsia"/>
          <w:b w:val="0"/>
          <w:bCs w:val="0"/>
        </w:rPr>
        <w:t xml:space="preserve">parents </w:t>
      </w:r>
      <w:r>
        <w:t>for their unwavering belief in my potential and their constant prayers.</w:t>
      </w:r>
    </w:p>
    <w:p w14:paraId="294C5CD3" w14:textId="6E307388" w:rsidR="0097234E" w:rsidRDefault="0097234E" w:rsidP="00097C3E">
      <w:pPr>
        <w:pStyle w:val="NormalWeb"/>
        <w:spacing w:line="360" w:lineRule="auto"/>
        <w:jc w:val="both"/>
      </w:pPr>
      <w:r>
        <w:t xml:space="preserve">And to all aspiring </w:t>
      </w:r>
      <w:r>
        <w:rPr>
          <w:rStyle w:val="Strong"/>
          <w:rFonts w:eastAsiaTheme="majorEastAsia"/>
        </w:rPr>
        <w:t xml:space="preserve">biomedical engineers </w:t>
      </w:r>
      <w:r>
        <w:t>who strive to push the boundaries of knowledge and innovation.</w:t>
      </w:r>
    </w:p>
    <w:p w14:paraId="58A39D7B" w14:textId="77777777" w:rsidR="0097234E" w:rsidRPr="0097234E" w:rsidRDefault="0097234E" w:rsidP="00097C3E">
      <w:pPr>
        <w:pStyle w:val="NormalWeb"/>
        <w:spacing w:line="360" w:lineRule="auto"/>
        <w:jc w:val="both"/>
      </w:pPr>
    </w:p>
    <w:p w14:paraId="5603FD09" w14:textId="77777777" w:rsidR="000907E1" w:rsidRDefault="000907E1" w:rsidP="0097234E">
      <w:pPr>
        <w:rPr>
          <w:rFonts w:eastAsia="Times New Roman"/>
        </w:rPr>
      </w:pPr>
      <w:r>
        <w:br w:type="page"/>
      </w:r>
    </w:p>
    <w:p w14:paraId="7FDB2301" w14:textId="21DFB8AF" w:rsidR="00845969" w:rsidRPr="00B568DB" w:rsidRDefault="0097234E" w:rsidP="00237F36">
      <w:pPr>
        <w:pStyle w:val="Heading1"/>
      </w:pPr>
      <w:bookmarkStart w:id="3" w:name="_Toc194504568"/>
      <w:r w:rsidRPr="00B568DB">
        <w:lastRenderedPageBreak/>
        <w:t>ABSTRACT</w:t>
      </w:r>
      <w:bookmarkEnd w:id="3"/>
    </w:p>
    <w:p w14:paraId="1EBCC56D" w14:textId="176F7250" w:rsidR="00B568DB" w:rsidRDefault="0097234E" w:rsidP="00097C3E">
      <w:pPr>
        <w:jc w:val="both"/>
      </w:pPr>
      <w:r w:rsidRPr="0097234E">
        <w:t>Electrocardiogram (ECG) monitoring has now become a routine part of healthcare. An electrocardiogram (ECG) is used to analyze a patient's heart rate, heart condition, and heart disease. This p</w:t>
      </w:r>
      <w:r w:rsidR="00303EE4">
        <w:t>roject</w:t>
      </w:r>
      <w:r w:rsidRPr="0097234E">
        <w:t xml:space="preserve"> presents the design and implementation of a system that uses a deep learning algorithm, convolutional neural network (CNN), to analyze and filter ECG signals for remote monitoring. The network was built </w:t>
      </w:r>
      <w:r w:rsidR="00303EE4">
        <w:t xml:space="preserve">using </w:t>
      </w:r>
      <w:r w:rsidR="003574BC">
        <w:rPr>
          <w:b/>
          <w:bCs/>
        </w:rPr>
        <w:t>Python</w:t>
      </w:r>
      <w:r w:rsidRPr="0097234E">
        <w:t xml:space="preserve"> and trained using the </w:t>
      </w:r>
      <w:r w:rsidR="00303EE4">
        <w:rPr>
          <w:b/>
          <w:bCs/>
        </w:rPr>
        <w:t xml:space="preserve">MIT-BIH Database </w:t>
      </w:r>
      <w:r w:rsidR="00303EE4">
        <w:t>for arrhythmias</w:t>
      </w:r>
      <w:r w:rsidRPr="0097234E">
        <w:t xml:space="preserve">. We then developed a system to capture the patient’s ECG signals in real time using an ESP NODE MCU microcontroller coupled with an AD8232 sensor and filtered it using </w:t>
      </w:r>
      <w:r w:rsidR="003574BC">
        <w:t>a SciPy</w:t>
      </w:r>
      <w:r w:rsidR="00303EE4">
        <w:t xml:space="preserve"> signal filter developed in </w:t>
      </w:r>
      <w:r w:rsidR="003574BC">
        <w:t>Python</w:t>
      </w:r>
      <w:r w:rsidRPr="0097234E">
        <w:t xml:space="preserve">. These signals are then fed into a trained network to classify them </w:t>
      </w:r>
      <w:r w:rsidR="00303EE4">
        <w:t xml:space="preserve">into the various arrhythmia types such as </w:t>
      </w:r>
      <w:r w:rsidR="003574BC">
        <w:t>premature ventricular contraction (PVC), and atrial premature beat (APB)</w:t>
      </w:r>
      <w:r w:rsidRPr="0097234E">
        <w:t xml:space="preserve">. The results are transmitted </w:t>
      </w:r>
      <w:r w:rsidR="003574BC">
        <w:t xml:space="preserve">via Wi-fi </w:t>
      </w:r>
      <w:r w:rsidRPr="0097234E">
        <w:t>and displayed on a monitor. Results showed high accuracy in classifying signals and filtering different sounds, as well as fast responses to changing signal conditions and alerting observers. This will allow any deterioration in the patient's condition to be detected quickly.</w:t>
      </w:r>
    </w:p>
    <w:p w14:paraId="29812182" w14:textId="77777777" w:rsidR="00B568DB" w:rsidRDefault="00B568DB">
      <w:r>
        <w:br w:type="page"/>
      </w:r>
    </w:p>
    <w:sdt>
      <w:sdtPr>
        <w:rPr>
          <w:rFonts w:ascii="Times New Roman" w:eastAsiaTheme="minorHAnsi" w:hAnsi="Times New Roman" w:cs="Times New Roman"/>
          <w:color w:val="auto"/>
          <w:sz w:val="24"/>
          <w:szCs w:val="24"/>
        </w:rPr>
        <w:id w:val="1385605323"/>
        <w:docPartObj>
          <w:docPartGallery w:val="Table of Contents"/>
          <w:docPartUnique/>
        </w:docPartObj>
      </w:sdtPr>
      <w:sdtEndPr>
        <w:rPr>
          <w:b/>
          <w:bCs/>
          <w:noProof/>
        </w:rPr>
      </w:sdtEndPr>
      <w:sdtContent>
        <w:p w14:paraId="59F8C82C" w14:textId="4D96B286" w:rsidR="006D1919" w:rsidRDefault="006D1919" w:rsidP="0088203D">
          <w:pPr>
            <w:pStyle w:val="TOCHeading"/>
            <w:spacing w:line="240" w:lineRule="auto"/>
          </w:pPr>
          <w:r>
            <w:t>Table of Contents</w:t>
          </w:r>
        </w:p>
        <w:p w14:paraId="09D6973F" w14:textId="5A821AB2" w:rsidR="0088203D" w:rsidRDefault="006D1919" w:rsidP="0088203D">
          <w:pPr>
            <w:pStyle w:val="TOC1"/>
            <w:tabs>
              <w:tab w:val="right" w:leader="dot" w:pos="9350"/>
            </w:tabs>
            <w:spacing w:line="240" w:lineRule="auto"/>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94504566" w:history="1">
            <w:r w:rsidR="0088203D" w:rsidRPr="005D0C36">
              <w:rPr>
                <w:rStyle w:val="Hyperlink"/>
                <w:noProof/>
              </w:rPr>
              <w:t>DECLARATION</w:t>
            </w:r>
            <w:r w:rsidR="0088203D">
              <w:rPr>
                <w:noProof/>
                <w:webHidden/>
              </w:rPr>
              <w:tab/>
            </w:r>
            <w:r w:rsidR="0088203D">
              <w:rPr>
                <w:noProof/>
                <w:webHidden/>
              </w:rPr>
              <w:fldChar w:fldCharType="begin"/>
            </w:r>
            <w:r w:rsidR="0088203D">
              <w:rPr>
                <w:noProof/>
                <w:webHidden/>
              </w:rPr>
              <w:instrText xml:space="preserve"> PAGEREF _Toc194504566 \h </w:instrText>
            </w:r>
            <w:r w:rsidR="0088203D">
              <w:rPr>
                <w:noProof/>
                <w:webHidden/>
              </w:rPr>
            </w:r>
            <w:r w:rsidR="0088203D">
              <w:rPr>
                <w:noProof/>
                <w:webHidden/>
              </w:rPr>
              <w:fldChar w:fldCharType="separate"/>
            </w:r>
            <w:r w:rsidR="0088203D">
              <w:rPr>
                <w:noProof/>
                <w:webHidden/>
              </w:rPr>
              <w:t>i</w:t>
            </w:r>
            <w:r w:rsidR="0088203D">
              <w:rPr>
                <w:noProof/>
                <w:webHidden/>
              </w:rPr>
              <w:fldChar w:fldCharType="end"/>
            </w:r>
          </w:hyperlink>
        </w:p>
        <w:p w14:paraId="0875007D" w14:textId="50F1CA7B"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67" w:history="1">
            <w:r w:rsidRPr="005D0C36">
              <w:rPr>
                <w:rStyle w:val="Hyperlink"/>
                <w:noProof/>
              </w:rPr>
              <w:t>DEDICATION</w:t>
            </w:r>
            <w:r>
              <w:rPr>
                <w:noProof/>
                <w:webHidden/>
              </w:rPr>
              <w:tab/>
            </w:r>
            <w:r>
              <w:rPr>
                <w:noProof/>
                <w:webHidden/>
              </w:rPr>
              <w:fldChar w:fldCharType="begin"/>
            </w:r>
            <w:r>
              <w:rPr>
                <w:noProof/>
                <w:webHidden/>
              </w:rPr>
              <w:instrText xml:space="preserve"> PAGEREF _Toc194504567 \h </w:instrText>
            </w:r>
            <w:r>
              <w:rPr>
                <w:noProof/>
                <w:webHidden/>
              </w:rPr>
            </w:r>
            <w:r>
              <w:rPr>
                <w:noProof/>
                <w:webHidden/>
              </w:rPr>
              <w:fldChar w:fldCharType="separate"/>
            </w:r>
            <w:r>
              <w:rPr>
                <w:noProof/>
                <w:webHidden/>
              </w:rPr>
              <w:t>ii</w:t>
            </w:r>
            <w:r>
              <w:rPr>
                <w:noProof/>
                <w:webHidden/>
              </w:rPr>
              <w:fldChar w:fldCharType="end"/>
            </w:r>
          </w:hyperlink>
        </w:p>
        <w:p w14:paraId="0BA08285" w14:textId="6F4AA56F"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68" w:history="1">
            <w:r w:rsidRPr="005D0C36">
              <w:rPr>
                <w:rStyle w:val="Hyperlink"/>
                <w:noProof/>
              </w:rPr>
              <w:t>ABSTRACT</w:t>
            </w:r>
            <w:r>
              <w:rPr>
                <w:noProof/>
                <w:webHidden/>
              </w:rPr>
              <w:tab/>
            </w:r>
            <w:r>
              <w:rPr>
                <w:noProof/>
                <w:webHidden/>
              </w:rPr>
              <w:fldChar w:fldCharType="begin"/>
            </w:r>
            <w:r>
              <w:rPr>
                <w:noProof/>
                <w:webHidden/>
              </w:rPr>
              <w:instrText xml:space="preserve"> PAGEREF _Toc194504568 \h </w:instrText>
            </w:r>
            <w:r>
              <w:rPr>
                <w:noProof/>
                <w:webHidden/>
              </w:rPr>
            </w:r>
            <w:r>
              <w:rPr>
                <w:noProof/>
                <w:webHidden/>
              </w:rPr>
              <w:fldChar w:fldCharType="separate"/>
            </w:r>
            <w:r>
              <w:rPr>
                <w:noProof/>
                <w:webHidden/>
              </w:rPr>
              <w:t>iii</w:t>
            </w:r>
            <w:r>
              <w:rPr>
                <w:noProof/>
                <w:webHidden/>
              </w:rPr>
              <w:fldChar w:fldCharType="end"/>
            </w:r>
          </w:hyperlink>
        </w:p>
        <w:p w14:paraId="27BBEA41" w14:textId="5A661A96"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69" w:history="1">
            <w:r w:rsidRPr="005D0C36">
              <w:rPr>
                <w:rStyle w:val="Hyperlink"/>
                <w:noProof/>
              </w:rPr>
              <w:t>List of figures</w:t>
            </w:r>
            <w:r>
              <w:rPr>
                <w:noProof/>
                <w:webHidden/>
              </w:rPr>
              <w:tab/>
            </w:r>
            <w:r>
              <w:rPr>
                <w:noProof/>
                <w:webHidden/>
              </w:rPr>
              <w:fldChar w:fldCharType="begin"/>
            </w:r>
            <w:r>
              <w:rPr>
                <w:noProof/>
                <w:webHidden/>
              </w:rPr>
              <w:instrText xml:space="preserve"> PAGEREF _Toc194504569 \h </w:instrText>
            </w:r>
            <w:r>
              <w:rPr>
                <w:noProof/>
                <w:webHidden/>
              </w:rPr>
            </w:r>
            <w:r>
              <w:rPr>
                <w:noProof/>
                <w:webHidden/>
              </w:rPr>
              <w:fldChar w:fldCharType="separate"/>
            </w:r>
            <w:r>
              <w:rPr>
                <w:noProof/>
                <w:webHidden/>
              </w:rPr>
              <w:t>viii</w:t>
            </w:r>
            <w:r>
              <w:rPr>
                <w:noProof/>
                <w:webHidden/>
              </w:rPr>
              <w:fldChar w:fldCharType="end"/>
            </w:r>
          </w:hyperlink>
        </w:p>
        <w:p w14:paraId="6F169375" w14:textId="2DD45230"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70" w:history="1">
            <w:r w:rsidRPr="005D0C36">
              <w:rPr>
                <w:rStyle w:val="Hyperlink"/>
                <w:noProof/>
              </w:rPr>
              <w:t>List of tables</w:t>
            </w:r>
            <w:r>
              <w:rPr>
                <w:noProof/>
                <w:webHidden/>
              </w:rPr>
              <w:tab/>
            </w:r>
            <w:r>
              <w:rPr>
                <w:noProof/>
                <w:webHidden/>
              </w:rPr>
              <w:fldChar w:fldCharType="begin"/>
            </w:r>
            <w:r>
              <w:rPr>
                <w:noProof/>
                <w:webHidden/>
              </w:rPr>
              <w:instrText xml:space="preserve"> PAGEREF _Toc194504570 \h </w:instrText>
            </w:r>
            <w:r>
              <w:rPr>
                <w:noProof/>
                <w:webHidden/>
              </w:rPr>
            </w:r>
            <w:r>
              <w:rPr>
                <w:noProof/>
                <w:webHidden/>
              </w:rPr>
              <w:fldChar w:fldCharType="separate"/>
            </w:r>
            <w:r>
              <w:rPr>
                <w:noProof/>
                <w:webHidden/>
              </w:rPr>
              <w:t>ix</w:t>
            </w:r>
            <w:r>
              <w:rPr>
                <w:noProof/>
                <w:webHidden/>
              </w:rPr>
              <w:fldChar w:fldCharType="end"/>
            </w:r>
          </w:hyperlink>
        </w:p>
        <w:p w14:paraId="5023D328" w14:textId="149FD10F"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71" w:history="1">
            <w:r w:rsidRPr="005D0C36">
              <w:rPr>
                <w:rStyle w:val="Hyperlink"/>
                <w:noProof/>
              </w:rPr>
              <w:t>List of abbreviations</w:t>
            </w:r>
            <w:r>
              <w:rPr>
                <w:noProof/>
                <w:webHidden/>
              </w:rPr>
              <w:tab/>
            </w:r>
            <w:r>
              <w:rPr>
                <w:noProof/>
                <w:webHidden/>
              </w:rPr>
              <w:fldChar w:fldCharType="begin"/>
            </w:r>
            <w:r>
              <w:rPr>
                <w:noProof/>
                <w:webHidden/>
              </w:rPr>
              <w:instrText xml:space="preserve"> PAGEREF _Toc194504571 \h </w:instrText>
            </w:r>
            <w:r>
              <w:rPr>
                <w:noProof/>
                <w:webHidden/>
              </w:rPr>
            </w:r>
            <w:r>
              <w:rPr>
                <w:noProof/>
                <w:webHidden/>
              </w:rPr>
              <w:fldChar w:fldCharType="separate"/>
            </w:r>
            <w:r>
              <w:rPr>
                <w:noProof/>
                <w:webHidden/>
              </w:rPr>
              <w:t>x</w:t>
            </w:r>
            <w:r>
              <w:rPr>
                <w:noProof/>
                <w:webHidden/>
              </w:rPr>
              <w:fldChar w:fldCharType="end"/>
            </w:r>
          </w:hyperlink>
        </w:p>
        <w:p w14:paraId="096895DA" w14:textId="14A1520D"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72" w:history="1">
            <w:r w:rsidRPr="005D0C36">
              <w:rPr>
                <w:rStyle w:val="Hyperlink"/>
                <w:noProof/>
              </w:rPr>
              <w:t>ACKNOWLEDGEMENT</w:t>
            </w:r>
            <w:r>
              <w:rPr>
                <w:noProof/>
                <w:webHidden/>
              </w:rPr>
              <w:tab/>
            </w:r>
            <w:r>
              <w:rPr>
                <w:noProof/>
                <w:webHidden/>
              </w:rPr>
              <w:fldChar w:fldCharType="begin"/>
            </w:r>
            <w:r>
              <w:rPr>
                <w:noProof/>
                <w:webHidden/>
              </w:rPr>
              <w:instrText xml:space="preserve"> PAGEREF _Toc194504572 \h </w:instrText>
            </w:r>
            <w:r>
              <w:rPr>
                <w:noProof/>
                <w:webHidden/>
              </w:rPr>
            </w:r>
            <w:r>
              <w:rPr>
                <w:noProof/>
                <w:webHidden/>
              </w:rPr>
              <w:fldChar w:fldCharType="separate"/>
            </w:r>
            <w:r>
              <w:rPr>
                <w:noProof/>
                <w:webHidden/>
              </w:rPr>
              <w:t>xi</w:t>
            </w:r>
            <w:r>
              <w:rPr>
                <w:noProof/>
                <w:webHidden/>
              </w:rPr>
              <w:fldChar w:fldCharType="end"/>
            </w:r>
          </w:hyperlink>
        </w:p>
        <w:p w14:paraId="0C498A64" w14:textId="3690D3C7"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73" w:history="1">
            <w:r w:rsidRPr="005D0C36">
              <w:rPr>
                <w:rStyle w:val="Hyperlink"/>
                <w:noProof/>
              </w:rPr>
              <w:t>CHAPTER ONE</w:t>
            </w:r>
            <w:r>
              <w:rPr>
                <w:noProof/>
                <w:webHidden/>
              </w:rPr>
              <w:tab/>
            </w:r>
            <w:r>
              <w:rPr>
                <w:noProof/>
                <w:webHidden/>
              </w:rPr>
              <w:fldChar w:fldCharType="begin"/>
            </w:r>
            <w:r>
              <w:rPr>
                <w:noProof/>
                <w:webHidden/>
              </w:rPr>
              <w:instrText xml:space="preserve"> PAGEREF _Toc194504573 \h </w:instrText>
            </w:r>
            <w:r>
              <w:rPr>
                <w:noProof/>
                <w:webHidden/>
              </w:rPr>
            </w:r>
            <w:r>
              <w:rPr>
                <w:noProof/>
                <w:webHidden/>
              </w:rPr>
              <w:fldChar w:fldCharType="separate"/>
            </w:r>
            <w:r>
              <w:rPr>
                <w:noProof/>
                <w:webHidden/>
              </w:rPr>
              <w:t>1</w:t>
            </w:r>
            <w:r>
              <w:rPr>
                <w:noProof/>
                <w:webHidden/>
              </w:rPr>
              <w:fldChar w:fldCharType="end"/>
            </w:r>
          </w:hyperlink>
        </w:p>
        <w:p w14:paraId="7C4EC8A9" w14:textId="13353C76"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4" w:history="1">
            <w:r w:rsidRPr="005D0C36">
              <w:rPr>
                <w:rStyle w:val="Hyperlink"/>
                <w:noProof/>
              </w:rPr>
              <w:t>Background information</w:t>
            </w:r>
            <w:r>
              <w:rPr>
                <w:noProof/>
                <w:webHidden/>
              </w:rPr>
              <w:tab/>
            </w:r>
            <w:r>
              <w:rPr>
                <w:noProof/>
                <w:webHidden/>
              </w:rPr>
              <w:fldChar w:fldCharType="begin"/>
            </w:r>
            <w:r>
              <w:rPr>
                <w:noProof/>
                <w:webHidden/>
              </w:rPr>
              <w:instrText xml:space="preserve"> PAGEREF _Toc194504574 \h </w:instrText>
            </w:r>
            <w:r>
              <w:rPr>
                <w:noProof/>
                <w:webHidden/>
              </w:rPr>
            </w:r>
            <w:r>
              <w:rPr>
                <w:noProof/>
                <w:webHidden/>
              </w:rPr>
              <w:fldChar w:fldCharType="separate"/>
            </w:r>
            <w:r>
              <w:rPr>
                <w:noProof/>
                <w:webHidden/>
              </w:rPr>
              <w:t>1</w:t>
            </w:r>
            <w:r>
              <w:rPr>
                <w:noProof/>
                <w:webHidden/>
              </w:rPr>
              <w:fldChar w:fldCharType="end"/>
            </w:r>
          </w:hyperlink>
        </w:p>
        <w:p w14:paraId="7574ED48" w14:textId="3E692716"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5" w:history="1">
            <w:r w:rsidRPr="005D0C36">
              <w:rPr>
                <w:rStyle w:val="Hyperlink"/>
                <w:noProof/>
              </w:rPr>
              <w:t>Statement of the problem</w:t>
            </w:r>
            <w:r>
              <w:rPr>
                <w:noProof/>
                <w:webHidden/>
              </w:rPr>
              <w:tab/>
            </w:r>
            <w:r>
              <w:rPr>
                <w:noProof/>
                <w:webHidden/>
              </w:rPr>
              <w:fldChar w:fldCharType="begin"/>
            </w:r>
            <w:r>
              <w:rPr>
                <w:noProof/>
                <w:webHidden/>
              </w:rPr>
              <w:instrText xml:space="preserve"> PAGEREF _Toc194504575 \h </w:instrText>
            </w:r>
            <w:r>
              <w:rPr>
                <w:noProof/>
                <w:webHidden/>
              </w:rPr>
            </w:r>
            <w:r>
              <w:rPr>
                <w:noProof/>
                <w:webHidden/>
              </w:rPr>
              <w:fldChar w:fldCharType="separate"/>
            </w:r>
            <w:r>
              <w:rPr>
                <w:noProof/>
                <w:webHidden/>
              </w:rPr>
              <w:t>2</w:t>
            </w:r>
            <w:r>
              <w:rPr>
                <w:noProof/>
                <w:webHidden/>
              </w:rPr>
              <w:fldChar w:fldCharType="end"/>
            </w:r>
          </w:hyperlink>
        </w:p>
        <w:p w14:paraId="21BFE6F5" w14:textId="561B5DCF"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6" w:history="1">
            <w:r w:rsidRPr="005D0C36">
              <w:rPr>
                <w:rStyle w:val="Hyperlink"/>
                <w:noProof/>
              </w:rPr>
              <w:t>Justification</w:t>
            </w:r>
            <w:r>
              <w:rPr>
                <w:noProof/>
                <w:webHidden/>
              </w:rPr>
              <w:tab/>
            </w:r>
            <w:r>
              <w:rPr>
                <w:noProof/>
                <w:webHidden/>
              </w:rPr>
              <w:fldChar w:fldCharType="begin"/>
            </w:r>
            <w:r>
              <w:rPr>
                <w:noProof/>
                <w:webHidden/>
              </w:rPr>
              <w:instrText xml:space="preserve"> PAGEREF _Toc194504576 \h </w:instrText>
            </w:r>
            <w:r>
              <w:rPr>
                <w:noProof/>
                <w:webHidden/>
              </w:rPr>
            </w:r>
            <w:r>
              <w:rPr>
                <w:noProof/>
                <w:webHidden/>
              </w:rPr>
              <w:fldChar w:fldCharType="separate"/>
            </w:r>
            <w:r>
              <w:rPr>
                <w:noProof/>
                <w:webHidden/>
              </w:rPr>
              <w:t>3</w:t>
            </w:r>
            <w:r>
              <w:rPr>
                <w:noProof/>
                <w:webHidden/>
              </w:rPr>
              <w:fldChar w:fldCharType="end"/>
            </w:r>
          </w:hyperlink>
        </w:p>
        <w:p w14:paraId="5A0C0BF6" w14:textId="5EC64037"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7" w:history="1">
            <w:r w:rsidRPr="005D0C36">
              <w:rPr>
                <w:rStyle w:val="Hyperlink"/>
                <w:rFonts w:eastAsia="Times New Roman"/>
                <w:noProof/>
              </w:rPr>
              <w:t>Objectives</w:t>
            </w:r>
            <w:r>
              <w:rPr>
                <w:noProof/>
                <w:webHidden/>
              </w:rPr>
              <w:tab/>
            </w:r>
            <w:r>
              <w:rPr>
                <w:noProof/>
                <w:webHidden/>
              </w:rPr>
              <w:fldChar w:fldCharType="begin"/>
            </w:r>
            <w:r>
              <w:rPr>
                <w:noProof/>
                <w:webHidden/>
              </w:rPr>
              <w:instrText xml:space="preserve"> PAGEREF _Toc194504577 \h </w:instrText>
            </w:r>
            <w:r>
              <w:rPr>
                <w:noProof/>
                <w:webHidden/>
              </w:rPr>
            </w:r>
            <w:r>
              <w:rPr>
                <w:noProof/>
                <w:webHidden/>
              </w:rPr>
              <w:fldChar w:fldCharType="separate"/>
            </w:r>
            <w:r>
              <w:rPr>
                <w:noProof/>
                <w:webHidden/>
              </w:rPr>
              <w:t>4</w:t>
            </w:r>
            <w:r>
              <w:rPr>
                <w:noProof/>
                <w:webHidden/>
              </w:rPr>
              <w:fldChar w:fldCharType="end"/>
            </w:r>
          </w:hyperlink>
        </w:p>
        <w:p w14:paraId="1B33B6BC" w14:textId="6E7E7F97"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8" w:history="1">
            <w:r w:rsidRPr="005D0C36">
              <w:rPr>
                <w:rStyle w:val="Hyperlink"/>
                <w:noProof/>
              </w:rPr>
              <w:t>Scope</w:t>
            </w:r>
            <w:r>
              <w:rPr>
                <w:noProof/>
                <w:webHidden/>
              </w:rPr>
              <w:tab/>
            </w:r>
            <w:r>
              <w:rPr>
                <w:noProof/>
                <w:webHidden/>
              </w:rPr>
              <w:fldChar w:fldCharType="begin"/>
            </w:r>
            <w:r>
              <w:rPr>
                <w:noProof/>
                <w:webHidden/>
              </w:rPr>
              <w:instrText xml:space="preserve"> PAGEREF _Toc194504578 \h </w:instrText>
            </w:r>
            <w:r>
              <w:rPr>
                <w:noProof/>
                <w:webHidden/>
              </w:rPr>
            </w:r>
            <w:r>
              <w:rPr>
                <w:noProof/>
                <w:webHidden/>
              </w:rPr>
              <w:fldChar w:fldCharType="separate"/>
            </w:r>
            <w:r>
              <w:rPr>
                <w:noProof/>
                <w:webHidden/>
              </w:rPr>
              <w:t>5</w:t>
            </w:r>
            <w:r>
              <w:rPr>
                <w:noProof/>
                <w:webHidden/>
              </w:rPr>
              <w:fldChar w:fldCharType="end"/>
            </w:r>
          </w:hyperlink>
        </w:p>
        <w:p w14:paraId="29F60006" w14:textId="58B6E855"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79" w:history="1">
            <w:r w:rsidRPr="005D0C36">
              <w:rPr>
                <w:rStyle w:val="Hyperlink"/>
                <w:noProof/>
              </w:rPr>
              <w:t>Limitations</w:t>
            </w:r>
            <w:r>
              <w:rPr>
                <w:noProof/>
                <w:webHidden/>
              </w:rPr>
              <w:tab/>
            </w:r>
            <w:r>
              <w:rPr>
                <w:noProof/>
                <w:webHidden/>
              </w:rPr>
              <w:fldChar w:fldCharType="begin"/>
            </w:r>
            <w:r>
              <w:rPr>
                <w:noProof/>
                <w:webHidden/>
              </w:rPr>
              <w:instrText xml:space="preserve"> PAGEREF _Toc194504579 \h </w:instrText>
            </w:r>
            <w:r>
              <w:rPr>
                <w:noProof/>
                <w:webHidden/>
              </w:rPr>
            </w:r>
            <w:r>
              <w:rPr>
                <w:noProof/>
                <w:webHidden/>
              </w:rPr>
              <w:fldChar w:fldCharType="separate"/>
            </w:r>
            <w:r>
              <w:rPr>
                <w:noProof/>
                <w:webHidden/>
              </w:rPr>
              <w:t>6</w:t>
            </w:r>
            <w:r>
              <w:rPr>
                <w:noProof/>
                <w:webHidden/>
              </w:rPr>
              <w:fldChar w:fldCharType="end"/>
            </w:r>
          </w:hyperlink>
        </w:p>
        <w:p w14:paraId="5D6BA2B8" w14:textId="1C462096"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0" w:history="1">
            <w:r w:rsidRPr="005D0C36">
              <w:rPr>
                <w:rStyle w:val="Hyperlink"/>
                <w:noProof/>
              </w:rPr>
              <w:t>Significance of the Study</w:t>
            </w:r>
            <w:r>
              <w:rPr>
                <w:noProof/>
                <w:webHidden/>
              </w:rPr>
              <w:tab/>
            </w:r>
            <w:r>
              <w:rPr>
                <w:noProof/>
                <w:webHidden/>
              </w:rPr>
              <w:fldChar w:fldCharType="begin"/>
            </w:r>
            <w:r>
              <w:rPr>
                <w:noProof/>
                <w:webHidden/>
              </w:rPr>
              <w:instrText xml:space="preserve"> PAGEREF _Toc194504580 \h </w:instrText>
            </w:r>
            <w:r>
              <w:rPr>
                <w:noProof/>
                <w:webHidden/>
              </w:rPr>
            </w:r>
            <w:r>
              <w:rPr>
                <w:noProof/>
                <w:webHidden/>
              </w:rPr>
              <w:fldChar w:fldCharType="separate"/>
            </w:r>
            <w:r>
              <w:rPr>
                <w:noProof/>
                <w:webHidden/>
              </w:rPr>
              <w:t>6</w:t>
            </w:r>
            <w:r>
              <w:rPr>
                <w:noProof/>
                <w:webHidden/>
              </w:rPr>
              <w:fldChar w:fldCharType="end"/>
            </w:r>
          </w:hyperlink>
        </w:p>
        <w:p w14:paraId="054E640F" w14:textId="3C97D5B6"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1" w:history="1">
            <w:r w:rsidRPr="005D0C36">
              <w:rPr>
                <w:rStyle w:val="Hyperlink"/>
                <w:noProof/>
              </w:rPr>
              <w:t>Specifications of the Intelligent ECG and SpO2 Monitor</w:t>
            </w:r>
            <w:r>
              <w:rPr>
                <w:noProof/>
                <w:webHidden/>
              </w:rPr>
              <w:tab/>
            </w:r>
            <w:r>
              <w:rPr>
                <w:noProof/>
                <w:webHidden/>
              </w:rPr>
              <w:fldChar w:fldCharType="begin"/>
            </w:r>
            <w:r>
              <w:rPr>
                <w:noProof/>
                <w:webHidden/>
              </w:rPr>
              <w:instrText xml:space="preserve"> PAGEREF _Toc194504581 \h </w:instrText>
            </w:r>
            <w:r>
              <w:rPr>
                <w:noProof/>
                <w:webHidden/>
              </w:rPr>
            </w:r>
            <w:r>
              <w:rPr>
                <w:noProof/>
                <w:webHidden/>
              </w:rPr>
              <w:fldChar w:fldCharType="separate"/>
            </w:r>
            <w:r>
              <w:rPr>
                <w:noProof/>
                <w:webHidden/>
              </w:rPr>
              <w:t>7</w:t>
            </w:r>
            <w:r>
              <w:rPr>
                <w:noProof/>
                <w:webHidden/>
              </w:rPr>
              <w:fldChar w:fldCharType="end"/>
            </w:r>
          </w:hyperlink>
        </w:p>
        <w:p w14:paraId="2B61468D" w14:textId="5F40DAC5"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82" w:history="1">
            <w:r w:rsidRPr="005D0C36">
              <w:rPr>
                <w:rStyle w:val="Hyperlink"/>
                <w:noProof/>
              </w:rPr>
              <w:t>CHAPTER TWO- LITERATURE REVIEW</w:t>
            </w:r>
            <w:r>
              <w:rPr>
                <w:noProof/>
                <w:webHidden/>
              </w:rPr>
              <w:tab/>
            </w:r>
            <w:r>
              <w:rPr>
                <w:noProof/>
                <w:webHidden/>
              </w:rPr>
              <w:fldChar w:fldCharType="begin"/>
            </w:r>
            <w:r>
              <w:rPr>
                <w:noProof/>
                <w:webHidden/>
              </w:rPr>
              <w:instrText xml:space="preserve"> PAGEREF _Toc194504582 \h </w:instrText>
            </w:r>
            <w:r>
              <w:rPr>
                <w:noProof/>
                <w:webHidden/>
              </w:rPr>
            </w:r>
            <w:r>
              <w:rPr>
                <w:noProof/>
                <w:webHidden/>
              </w:rPr>
              <w:fldChar w:fldCharType="separate"/>
            </w:r>
            <w:r>
              <w:rPr>
                <w:noProof/>
                <w:webHidden/>
              </w:rPr>
              <w:t>9</w:t>
            </w:r>
            <w:r>
              <w:rPr>
                <w:noProof/>
                <w:webHidden/>
              </w:rPr>
              <w:fldChar w:fldCharType="end"/>
            </w:r>
          </w:hyperlink>
        </w:p>
        <w:p w14:paraId="4DDC646A" w14:textId="091084FF"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3" w:history="1">
            <w:r w:rsidRPr="005D0C36">
              <w:rPr>
                <w:rStyle w:val="Hyperlink"/>
                <w:noProof/>
              </w:rPr>
              <w:t>2.1 Introduction</w:t>
            </w:r>
            <w:r>
              <w:rPr>
                <w:noProof/>
                <w:webHidden/>
              </w:rPr>
              <w:tab/>
            </w:r>
            <w:r>
              <w:rPr>
                <w:noProof/>
                <w:webHidden/>
              </w:rPr>
              <w:fldChar w:fldCharType="begin"/>
            </w:r>
            <w:r>
              <w:rPr>
                <w:noProof/>
                <w:webHidden/>
              </w:rPr>
              <w:instrText xml:space="preserve"> PAGEREF _Toc194504583 \h </w:instrText>
            </w:r>
            <w:r>
              <w:rPr>
                <w:noProof/>
                <w:webHidden/>
              </w:rPr>
            </w:r>
            <w:r>
              <w:rPr>
                <w:noProof/>
                <w:webHidden/>
              </w:rPr>
              <w:fldChar w:fldCharType="separate"/>
            </w:r>
            <w:r>
              <w:rPr>
                <w:noProof/>
                <w:webHidden/>
              </w:rPr>
              <w:t>9</w:t>
            </w:r>
            <w:r>
              <w:rPr>
                <w:noProof/>
                <w:webHidden/>
              </w:rPr>
              <w:fldChar w:fldCharType="end"/>
            </w:r>
          </w:hyperlink>
        </w:p>
        <w:p w14:paraId="1B052481" w14:textId="1EC5505D"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4" w:history="1">
            <w:r w:rsidRPr="005D0C36">
              <w:rPr>
                <w:rStyle w:val="Hyperlink"/>
                <w:rFonts w:eastAsia="Times New Roman"/>
                <w:noProof/>
              </w:rPr>
              <w:t>2.2 Overview of the Electrocardiogram (ECG) and Its Significance in Cardiac Health Monitoring</w:t>
            </w:r>
            <w:r>
              <w:rPr>
                <w:noProof/>
                <w:webHidden/>
              </w:rPr>
              <w:tab/>
            </w:r>
            <w:r>
              <w:rPr>
                <w:noProof/>
                <w:webHidden/>
              </w:rPr>
              <w:fldChar w:fldCharType="begin"/>
            </w:r>
            <w:r>
              <w:rPr>
                <w:noProof/>
                <w:webHidden/>
              </w:rPr>
              <w:instrText xml:space="preserve"> PAGEREF _Toc194504584 \h </w:instrText>
            </w:r>
            <w:r>
              <w:rPr>
                <w:noProof/>
                <w:webHidden/>
              </w:rPr>
            </w:r>
            <w:r>
              <w:rPr>
                <w:noProof/>
                <w:webHidden/>
              </w:rPr>
              <w:fldChar w:fldCharType="separate"/>
            </w:r>
            <w:r>
              <w:rPr>
                <w:noProof/>
                <w:webHidden/>
              </w:rPr>
              <w:t>9</w:t>
            </w:r>
            <w:r>
              <w:rPr>
                <w:noProof/>
                <w:webHidden/>
              </w:rPr>
              <w:fldChar w:fldCharType="end"/>
            </w:r>
          </w:hyperlink>
        </w:p>
        <w:p w14:paraId="2F563537" w14:textId="5C6A48A3"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5" w:history="1">
            <w:r w:rsidRPr="005D0C36">
              <w:rPr>
                <w:rStyle w:val="Hyperlink"/>
                <w:rFonts w:eastAsia="Times New Roman"/>
                <w:noProof/>
              </w:rPr>
              <w:t>2.3 Arrhythmia Types and the Need for Automated Detection</w:t>
            </w:r>
            <w:r>
              <w:rPr>
                <w:noProof/>
                <w:webHidden/>
              </w:rPr>
              <w:tab/>
            </w:r>
            <w:r>
              <w:rPr>
                <w:noProof/>
                <w:webHidden/>
              </w:rPr>
              <w:fldChar w:fldCharType="begin"/>
            </w:r>
            <w:r>
              <w:rPr>
                <w:noProof/>
                <w:webHidden/>
              </w:rPr>
              <w:instrText xml:space="preserve"> PAGEREF _Toc194504585 \h </w:instrText>
            </w:r>
            <w:r>
              <w:rPr>
                <w:noProof/>
                <w:webHidden/>
              </w:rPr>
            </w:r>
            <w:r>
              <w:rPr>
                <w:noProof/>
                <w:webHidden/>
              </w:rPr>
              <w:fldChar w:fldCharType="separate"/>
            </w:r>
            <w:r>
              <w:rPr>
                <w:noProof/>
                <w:webHidden/>
              </w:rPr>
              <w:t>16</w:t>
            </w:r>
            <w:r>
              <w:rPr>
                <w:noProof/>
                <w:webHidden/>
              </w:rPr>
              <w:fldChar w:fldCharType="end"/>
            </w:r>
          </w:hyperlink>
        </w:p>
        <w:p w14:paraId="19445C58" w14:textId="1D450E47"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6" w:history="1">
            <w:r w:rsidRPr="005D0C36">
              <w:rPr>
                <w:rStyle w:val="Hyperlink"/>
                <w:rFonts w:eastAsia="Times New Roman"/>
                <w:noProof/>
              </w:rPr>
              <w:t>2.4 Traditional and Modern ECG Monitoring Systems</w:t>
            </w:r>
            <w:r>
              <w:rPr>
                <w:noProof/>
                <w:webHidden/>
              </w:rPr>
              <w:tab/>
            </w:r>
            <w:r>
              <w:rPr>
                <w:noProof/>
                <w:webHidden/>
              </w:rPr>
              <w:fldChar w:fldCharType="begin"/>
            </w:r>
            <w:r>
              <w:rPr>
                <w:noProof/>
                <w:webHidden/>
              </w:rPr>
              <w:instrText xml:space="preserve"> PAGEREF _Toc194504586 \h </w:instrText>
            </w:r>
            <w:r>
              <w:rPr>
                <w:noProof/>
                <w:webHidden/>
              </w:rPr>
            </w:r>
            <w:r>
              <w:rPr>
                <w:noProof/>
                <w:webHidden/>
              </w:rPr>
              <w:fldChar w:fldCharType="separate"/>
            </w:r>
            <w:r>
              <w:rPr>
                <w:noProof/>
                <w:webHidden/>
              </w:rPr>
              <w:t>18</w:t>
            </w:r>
            <w:r>
              <w:rPr>
                <w:noProof/>
                <w:webHidden/>
              </w:rPr>
              <w:fldChar w:fldCharType="end"/>
            </w:r>
          </w:hyperlink>
        </w:p>
        <w:p w14:paraId="6E975BE1" w14:textId="1EAE4447"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7" w:history="1">
            <w:r w:rsidRPr="005D0C36">
              <w:rPr>
                <w:rStyle w:val="Hyperlink"/>
                <w:rFonts w:eastAsia="Times New Roman"/>
                <w:noProof/>
              </w:rPr>
              <w:t>2.5 AI-Based ECG Classification Techniques</w:t>
            </w:r>
            <w:r>
              <w:rPr>
                <w:noProof/>
                <w:webHidden/>
              </w:rPr>
              <w:tab/>
            </w:r>
            <w:r>
              <w:rPr>
                <w:noProof/>
                <w:webHidden/>
              </w:rPr>
              <w:fldChar w:fldCharType="begin"/>
            </w:r>
            <w:r>
              <w:rPr>
                <w:noProof/>
                <w:webHidden/>
              </w:rPr>
              <w:instrText xml:space="preserve"> PAGEREF _Toc194504587 \h </w:instrText>
            </w:r>
            <w:r>
              <w:rPr>
                <w:noProof/>
                <w:webHidden/>
              </w:rPr>
            </w:r>
            <w:r>
              <w:rPr>
                <w:noProof/>
                <w:webHidden/>
              </w:rPr>
              <w:fldChar w:fldCharType="separate"/>
            </w:r>
            <w:r>
              <w:rPr>
                <w:noProof/>
                <w:webHidden/>
              </w:rPr>
              <w:t>19</w:t>
            </w:r>
            <w:r>
              <w:rPr>
                <w:noProof/>
                <w:webHidden/>
              </w:rPr>
              <w:fldChar w:fldCharType="end"/>
            </w:r>
          </w:hyperlink>
        </w:p>
        <w:p w14:paraId="3FACC49E" w14:textId="020E4587"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8" w:history="1">
            <w:r w:rsidRPr="005D0C36">
              <w:rPr>
                <w:rStyle w:val="Hyperlink"/>
                <w:rFonts w:eastAsia="Times New Roman"/>
                <w:noProof/>
              </w:rPr>
              <w:t>2.6 Role of IoT and Cloud Computing in ECG-Based Remote Patient Monitoring</w:t>
            </w:r>
            <w:r>
              <w:rPr>
                <w:noProof/>
                <w:webHidden/>
              </w:rPr>
              <w:tab/>
            </w:r>
            <w:r>
              <w:rPr>
                <w:noProof/>
                <w:webHidden/>
              </w:rPr>
              <w:fldChar w:fldCharType="begin"/>
            </w:r>
            <w:r>
              <w:rPr>
                <w:noProof/>
                <w:webHidden/>
              </w:rPr>
              <w:instrText xml:space="preserve"> PAGEREF _Toc194504588 \h </w:instrText>
            </w:r>
            <w:r>
              <w:rPr>
                <w:noProof/>
                <w:webHidden/>
              </w:rPr>
            </w:r>
            <w:r>
              <w:rPr>
                <w:noProof/>
                <w:webHidden/>
              </w:rPr>
              <w:fldChar w:fldCharType="separate"/>
            </w:r>
            <w:r>
              <w:rPr>
                <w:noProof/>
                <w:webHidden/>
              </w:rPr>
              <w:t>24</w:t>
            </w:r>
            <w:r>
              <w:rPr>
                <w:noProof/>
                <w:webHidden/>
              </w:rPr>
              <w:fldChar w:fldCharType="end"/>
            </w:r>
          </w:hyperlink>
        </w:p>
        <w:p w14:paraId="61FFC13B" w14:textId="19B44D93"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89" w:history="1">
            <w:r w:rsidRPr="005D0C36">
              <w:rPr>
                <w:rStyle w:val="Hyperlink"/>
                <w:rFonts w:eastAsia="Times New Roman"/>
                <w:noProof/>
              </w:rPr>
              <w:t>2.7 Gaps in Existing Research and Justification for This Study</w:t>
            </w:r>
            <w:r>
              <w:rPr>
                <w:noProof/>
                <w:webHidden/>
              </w:rPr>
              <w:tab/>
            </w:r>
            <w:r>
              <w:rPr>
                <w:noProof/>
                <w:webHidden/>
              </w:rPr>
              <w:fldChar w:fldCharType="begin"/>
            </w:r>
            <w:r>
              <w:rPr>
                <w:noProof/>
                <w:webHidden/>
              </w:rPr>
              <w:instrText xml:space="preserve"> PAGEREF _Toc194504589 \h </w:instrText>
            </w:r>
            <w:r>
              <w:rPr>
                <w:noProof/>
                <w:webHidden/>
              </w:rPr>
            </w:r>
            <w:r>
              <w:rPr>
                <w:noProof/>
                <w:webHidden/>
              </w:rPr>
              <w:fldChar w:fldCharType="separate"/>
            </w:r>
            <w:r>
              <w:rPr>
                <w:noProof/>
                <w:webHidden/>
              </w:rPr>
              <w:t>24</w:t>
            </w:r>
            <w:r>
              <w:rPr>
                <w:noProof/>
                <w:webHidden/>
              </w:rPr>
              <w:fldChar w:fldCharType="end"/>
            </w:r>
          </w:hyperlink>
        </w:p>
        <w:p w14:paraId="2BA4DA7D" w14:textId="6C330321"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590" w:history="1">
            <w:r w:rsidRPr="005D0C36">
              <w:rPr>
                <w:rStyle w:val="Hyperlink"/>
                <w:noProof/>
              </w:rPr>
              <w:t>CHAPTER THREE-METHODOLOGY</w:t>
            </w:r>
            <w:r>
              <w:rPr>
                <w:noProof/>
                <w:webHidden/>
              </w:rPr>
              <w:tab/>
            </w:r>
            <w:r>
              <w:rPr>
                <w:noProof/>
                <w:webHidden/>
              </w:rPr>
              <w:fldChar w:fldCharType="begin"/>
            </w:r>
            <w:r>
              <w:rPr>
                <w:noProof/>
                <w:webHidden/>
              </w:rPr>
              <w:instrText xml:space="preserve"> PAGEREF _Toc194504590 \h </w:instrText>
            </w:r>
            <w:r>
              <w:rPr>
                <w:noProof/>
                <w:webHidden/>
              </w:rPr>
            </w:r>
            <w:r>
              <w:rPr>
                <w:noProof/>
                <w:webHidden/>
              </w:rPr>
              <w:fldChar w:fldCharType="separate"/>
            </w:r>
            <w:r>
              <w:rPr>
                <w:noProof/>
                <w:webHidden/>
              </w:rPr>
              <w:t>25</w:t>
            </w:r>
            <w:r>
              <w:rPr>
                <w:noProof/>
                <w:webHidden/>
              </w:rPr>
              <w:fldChar w:fldCharType="end"/>
            </w:r>
          </w:hyperlink>
        </w:p>
        <w:p w14:paraId="6E5EB005" w14:textId="5E34FE75"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91" w:history="1">
            <w:r w:rsidRPr="005D0C36">
              <w:rPr>
                <w:rStyle w:val="Hyperlink"/>
                <w:noProof/>
              </w:rPr>
              <w:t>Introduction</w:t>
            </w:r>
            <w:r>
              <w:rPr>
                <w:noProof/>
                <w:webHidden/>
              </w:rPr>
              <w:tab/>
            </w:r>
            <w:r>
              <w:rPr>
                <w:noProof/>
                <w:webHidden/>
              </w:rPr>
              <w:fldChar w:fldCharType="begin"/>
            </w:r>
            <w:r>
              <w:rPr>
                <w:noProof/>
                <w:webHidden/>
              </w:rPr>
              <w:instrText xml:space="preserve"> PAGEREF _Toc194504591 \h </w:instrText>
            </w:r>
            <w:r>
              <w:rPr>
                <w:noProof/>
                <w:webHidden/>
              </w:rPr>
            </w:r>
            <w:r>
              <w:rPr>
                <w:noProof/>
                <w:webHidden/>
              </w:rPr>
              <w:fldChar w:fldCharType="separate"/>
            </w:r>
            <w:r>
              <w:rPr>
                <w:noProof/>
                <w:webHidden/>
              </w:rPr>
              <w:t>25</w:t>
            </w:r>
            <w:r>
              <w:rPr>
                <w:noProof/>
                <w:webHidden/>
              </w:rPr>
              <w:fldChar w:fldCharType="end"/>
            </w:r>
          </w:hyperlink>
        </w:p>
        <w:p w14:paraId="41939C03" w14:textId="01F189BD"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92" w:history="1">
            <w:r w:rsidRPr="005D0C36">
              <w:rPr>
                <w:rStyle w:val="Hyperlink"/>
                <w:rFonts w:eastAsia="Times New Roman"/>
                <w:noProof/>
              </w:rPr>
              <w:t>System Architecture and Design</w:t>
            </w:r>
            <w:r>
              <w:rPr>
                <w:noProof/>
                <w:webHidden/>
              </w:rPr>
              <w:tab/>
            </w:r>
            <w:r>
              <w:rPr>
                <w:noProof/>
                <w:webHidden/>
              </w:rPr>
              <w:fldChar w:fldCharType="begin"/>
            </w:r>
            <w:r>
              <w:rPr>
                <w:noProof/>
                <w:webHidden/>
              </w:rPr>
              <w:instrText xml:space="preserve"> PAGEREF _Toc194504592 \h </w:instrText>
            </w:r>
            <w:r>
              <w:rPr>
                <w:noProof/>
                <w:webHidden/>
              </w:rPr>
            </w:r>
            <w:r>
              <w:rPr>
                <w:noProof/>
                <w:webHidden/>
              </w:rPr>
              <w:fldChar w:fldCharType="separate"/>
            </w:r>
            <w:r>
              <w:rPr>
                <w:noProof/>
                <w:webHidden/>
              </w:rPr>
              <w:t>26</w:t>
            </w:r>
            <w:r>
              <w:rPr>
                <w:noProof/>
                <w:webHidden/>
              </w:rPr>
              <w:fldChar w:fldCharType="end"/>
            </w:r>
          </w:hyperlink>
        </w:p>
        <w:p w14:paraId="56D50404" w14:textId="352A069B"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3" w:history="1">
            <w:r w:rsidRPr="005D0C36">
              <w:rPr>
                <w:rStyle w:val="Hyperlink"/>
                <w:rFonts w:eastAsia="Times New Roman"/>
                <w:noProof/>
              </w:rPr>
              <w:t>Hardware Overview</w:t>
            </w:r>
            <w:r>
              <w:rPr>
                <w:noProof/>
                <w:webHidden/>
              </w:rPr>
              <w:tab/>
            </w:r>
            <w:r>
              <w:rPr>
                <w:noProof/>
                <w:webHidden/>
              </w:rPr>
              <w:fldChar w:fldCharType="begin"/>
            </w:r>
            <w:r>
              <w:rPr>
                <w:noProof/>
                <w:webHidden/>
              </w:rPr>
              <w:instrText xml:space="preserve"> PAGEREF _Toc194504593 \h </w:instrText>
            </w:r>
            <w:r>
              <w:rPr>
                <w:noProof/>
                <w:webHidden/>
              </w:rPr>
            </w:r>
            <w:r>
              <w:rPr>
                <w:noProof/>
                <w:webHidden/>
              </w:rPr>
              <w:fldChar w:fldCharType="separate"/>
            </w:r>
            <w:r>
              <w:rPr>
                <w:noProof/>
                <w:webHidden/>
              </w:rPr>
              <w:t>26</w:t>
            </w:r>
            <w:r>
              <w:rPr>
                <w:noProof/>
                <w:webHidden/>
              </w:rPr>
              <w:fldChar w:fldCharType="end"/>
            </w:r>
          </w:hyperlink>
        </w:p>
        <w:p w14:paraId="450800FE" w14:textId="32C22ECC"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4" w:history="1">
            <w:r w:rsidRPr="005D0C36">
              <w:rPr>
                <w:rStyle w:val="Hyperlink"/>
                <w:rFonts w:eastAsia="Times New Roman"/>
                <w:noProof/>
              </w:rPr>
              <w:t>Software Overview</w:t>
            </w:r>
            <w:r>
              <w:rPr>
                <w:noProof/>
                <w:webHidden/>
              </w:rPr>
              <w:tab/>
            </w:r>
            <w:r>
              <w:rPr>
                <w:noProof/>
                <w:webHidden/>
              </w:rPr>
              <w:fldChar w:fldCharType="begin"/>
            </w:r>
            <w:r>
              <w:rPr>
                <w:noProof/>
                <w:webHidden/>
              </w:rPr>
              <w:instrText xml:space="preserve"> PAGEREF _Toc194504594 \h </w:instrText>
            </w:r>
            <w:r>
              <w:rPr>
                <w:noProof/>
                <w:webHidden/>
              </w:rPr>
            </w:r>
            <w:r>
              <w:rPr>
                <w:noProof/>
                <w:webHidden/>
              </w:rPr>
              <w:fldChar w:fldCharType="separate"/>
            </w:r>
            <w:r>
              <w:rPr>
                <w:noProof/>
                <w:webHidden/>
              </w:rPr>
              <w:t>29</w:t>
            </w:r>
            <w:r>
              <w:rPr>
                <w:noProof/>
                <w:webHidden/>
              </w:rPr>
              <w:fldChar w:fldCharType="end"/>
            </w:r>
          </w:hyperlink>
        </w:p>
        <w:p w14:paraId="5F1AED8F" w14:textId="06BB7A99"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5" w:history="1">
            <w:r w:rsidRPr="005D0C36">
              <w:rPr>
                <w:rStyle w:val="Hyperlink"/>
                <w:noProof/>
              </w:rPr>
              <w:t>Data Flow</w:t>
            </w:r>
            <w:r>
              <w:rPr>
                <w:noProof/>
                <w:webHidden/>
              </w:rPr>
              <w:tab/>
            </w:r>
            <w:r>
              <w:rPr>
                <w:noProof/>
                <w:webHidden/>
              </w:rPr>
              <w:fldChar w:fldCharType="begin"/>
            </w:r>
            <w:r>
              <w:rPr>
                <w:noProof/>
                <w:webHidden/>
              </w:rPr>
              <w:instrText xml:space="preserve"> PAGEREF _Toc194504595 \h </w:instrText>
            </w:r>
            <w:r>
              <w:rPr>
                <w:noProof/>
                <w:webHidden/>
              </w:rPr>
            </w:r>
            <w:r>
              <w:rPr>
                <w:noProof/>
                <w:webHidden/>
              </w:rPr>
              <w:fldChar w:fldCharType="separate"/>
            </w:r>
            <w:r>
              <w:rPr>
                <w:noProof/>
                <w:webHidden/>
              </w:rPr>
              <w:t>30</w:t>
            </w:r>
            <w:r>
              <w:rPr>
                <w:noProof/>
                <w:webHidden/>
              </w:rPr>
              <w:fldChar w:fldCharType="end"/>
            </w:r>
          </w:hyperlink>
        </w:p>
        <w:p w14:paraId="27186643" w14:textId="271548D9"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596" w:history="1">
            <w:r w:rsidRPr="005D0C36">
              <w:rPr>
                <w:rStyle w:val="Hyperlink"/>
                <w:rFonts w:eastAsia="Times New Roman"/>
                <w:noProof/>
              </w:rPr>
              <w:t>Hardware Setup and Integration</w:t>
            </w:r>
            <w:r>
              <w:rPr>
                <w:noProof/>
                <w:webHidden/>
              </w:rPr>
              <w:tab/>
            </w:r>
            <w:r>
              <w:rPr>
                <w:noProof/>
                <w:webHidden/>
              </w:rPr>
              <w:fldChar w:fldCharType="begin"/>
            </w:r>
            <w:r>
              <w:rPr>
                <w:noProof/>
                <w:webHidden/>
              </w:rPr>
              <w:instrText xml:space="preserve"> PAGEREF _Toc194504596 \h </w:instrText>
            </w:r>
            <w:r>
              <w:rPr>
                <w:noProof/>
                <w:webHidden/>
              </w:rPr>
            </w:r>
            <w:r>
              <w:rPr>
                <w:noProof/>
                <w:webHidden/>
              </w:rPr>
              <w:fldChar w:fldCharType="separate"/>
            </w:r>
            <w:r>
              <w:rPr>
                <w:noProof/>
                <w:webHidden/>
              </w:rPr>
              <w:t>31</w:t>
            </w:r>
            <w:r>
              <w:rPr>
                <w:noProof/>
                <w:webHidden/>
              </w:rPr>
              <w:fldChar w:fldCharType="end"/>
            </w:r>
          </w:hyperlink>
        </w:p>
        <w:p w14:paraId="6E17CD9D" w14:textId="1133D55B"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7" w:history="1">
            <w:r w:rsidRPr="005D0C36">
              <w:rPr>
                <w:rStyle w:val="Hyperlink"/>
                <w:rFonts w:eastAsia="Times New Roman"/>
                <w:noProof/>
              </w:rPr>
              <w:t>ESP8266 Microcontroller Integration</w:t>
            </w:r>
            <w:r>
              <w:rPr>
                <w:noProof/>
                <w:webHidden/>
              </w:rPr>
              <w:tab/>
            </w:r>
            <w:r>
              <w:rPr>
                <w:noProof/>
                <w:webHidden/>
              </w:rPr>
              <w:fldChar w:fldCharType="begin"/>
            </w:r>
            <w:r>
              <w:rPr>
                <w:noProof/>
                <w:webHidden/>
              </w:rPr>
              <w:instrText xml:space="preserve"> PAGEREF _Toc194504597 \h </w:instrText>
            </w:r>
            <w:r>
              <w:rPr>
                <w:noProof/>
                <w:webHidden/>
              </w:rPr>
            </w:r>
            <w:r>
              <w:rPr>
                <w:noProof/>
                <w:webHidden/>
              </w:rPr>
              <w:fldChar w:fldCharType="separate"/>
            </w:r>
            <w:r>
              <w:rPr>
                <w:noProof/>
                <w:webHidden/>
              </w:rPr>
              <w:t>32</w:t>
            </w:r>
            <w:r>
              <w:rPr>
                <w:noProof/>
                <w:webHidden/>
              </w:rPr>
              <w:fldChar w:fldCharType="end"/>
            </w:r>
          </w:hyperlink>
        </w:p>
        <w:p w14:paraId="2237DF7F" w14:textId="039CA1C7"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8" w:history="1">
            <w:r w:rsidRPr="005D0C36">
              <w:rPr>
                <w:rStyle w:val="Hyperlink"/>
                <w:rFonts w:eastAsia="Times New Roman"/>
                <w:noProof/>
              </w:rPr>
              <w:t>AD8232 ECG Sensor Integration</w:t>
            </w:r>
            <w:r>
              <w:rPr>
                <w:noProof/>
                <w:webHidden/>
              </w:rPr>
              <w:tab/>
            </w:r>
            <w:r>
              <w:rPr>
                <w:noProof/>
                <w:webHidden/>
              </w:rPr>
              <w:fldChar w:fldCharType="begin"/>
            </w:r>
            <w:r>
              <w:rPr>
                <w:noProof/>
                <w:webHidden/>
              </w:rPr>
              <w:instrText xml:space="preserve"> PAGEREF _Toc194504598 \h </w:instrText>
            </w:r>
            <w:r>
              <w:rPr>
                <w:noProof/>
                <w:webHidden/>
              </w:rPr>
            </w:r>
            <w:r>
              <w:rPr>
                <w:noProof/>
                <w:webHidden/>
              </w:rPr>
              <w:fldChar w:fldCharType="separate"/>
            </w:r>
            <w:r>
              <w:rPr>
                <w:noProof/>
                <w:webHidden/>
              </w:rPr>
              <w:t>33</w:t>
            </w:r>
            <w:r>
              <w:rPr>
                <w:noProof/>
                <w:webHidden/>
              </w:rPr>
              <w:fldChar w:fldCharType="end"/>
            </w:r>
          </w:hyperlink>
        </w:p>
        <w:p w14:paraId="5485CE7F" w14:textId="22C82A86"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599" w:history="1">
            <w:r w:rsidRPr="005D0C36">
              <w:rPr>
                <w:rStyle w:val="Hyperlink"/>
                <w:rFonts w:eastAsia="Times New Roman"/>
                <w:noProof/>
              </w:rPr>
              <w:t>MAX30102 SpO2 Sensor Integration</w:t>
            </w:r>
            <w:r>
              <w:rPr>
                <w:noProof/>
                <w:webHidden/>
              </w:rPr>
              <w:tab/>
            </w:r>
            <w:r>
              <w:rPr>
                <w:noProof/>
                <w:webHidden/>
              </w:rPr>
              <w:fldChar w:fldCharType="begin"/>
            </w:r>
            <w:r>
              <w:rPr>
                <w:noProof/>
                <w:webHidden/>
              </w:rPr>
              <w:instrText xml:space="preserve"> PAGEREF _Toc194504599 \h </w:instrText>
            </w:r>
            <w:r>
              <w:rPr>
                <w:noProof/>
                <w:webHidden/>
              </w:rPr>
            </w:r>
            <w:r>
              <w:rPr>
                <w:noProof/>
                <w:webHidden/>
              </w:rPr>
              <w:fldChar w:fldCharType="separate"/>
            </w:r>
            <w:r>
              <w:rPr>
                <w:noProof/>
                <w:webHidden/>
              </w:rPr>
              <w:t>34</w:t>
            </w:r>
            <w:r>
              <w:rPr>
                <w:noProof/>
                <w:webHidden/>
              </w:rPr>
              <w:fldChar w:fldCharType="end"/>
            </w:r>
          </w:hyperlink>
        </w:p>
        <w:p w14:paraId="2C4FC34B" w14:textId="581B40A0"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0" w:history="1">
            <w:r w:rsidRPr="005D0C36">
              <w:rPr>
                <w:rStyle w:val="Hyperlink"/>
                <w:rFonts w:eastAsia="Times New Roman"/>
                <w:noProof/>
              </w:rPr>
              <w:t>LCD Display Integration</w:t>
            </w:r>
            <w:r>
              <w:rPr>
                <w:noProof/>
                <w:webHidden/>
              </w:rPr>
              <w:tab/>
            </w:r>
            <w:r>
              <w:rPr>
                <w:noProof/>
                <w:webHidden/>
              </w:rPr>
              <w:fldChar w:fldCharType="begin"/>
            </w:r>
            <w:r>
              <w:rPr>
                <w:noProof/>
                <w:webHidden/>
              </w:rPr>
              <w:instrText xml:space="preserve"> PAGEREF _Toc194504600 \h </w:instrText>
            </w:r>
            <w:r>
              <w:rPr>
                <w:noProof/>
                <w:webHidden/>
              </w:rPr>
            </w:r>
            <w:r>
              <w:rPr>
                <w:noProof/>
                <w:webHidden/>
              </w:rPr>
              <w:fldChar w:fldCharType="separate"/>
            </w:r>
            <w:r>
              <w:rPr>
                <w:noProof/>
                <w:webHidden/>
              </w:rPr>
              <w:t>34</w:t>
            </w:r>
            <w:r>
              <w:rPr>
                <w:noProof/>
                <w:webHidden/>
              </w:rPr>
              <w:fldChar w:fldCharType="end"/>
            </w:r>
          </w:hyperlink>
        </w:p>
        <w:p w14:paraId="0B03CFF8" w14:textId="01710D8B"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1" w:history="1">
            <w:r w:rsidRPr="005D0C36">
              <w:rPr>
                <w:rStyle w:val="Hyperlink"/>
                <w:rFonts w:eastAsia="Times New Roman"/>
                <w:noProof/>
              </w:rPr>
              <w:t>Wiring and Power Supply</w:t>
            </w:r>
            <w:r>
              <w:rPr>
                <w:noProof/>
                <w:webHidden/>
              </w:rPr>
              <w:tab/>
            </w:r>
            <w:r>
              <w:rPr>
                <w:noProof/>
                <w:webHidden/>
              </w:rPr>
              <w:fldChar w:fldCharType="begin"/>
            </w:r>
            <w:r>
              <w:rPr>
                <w:noProof/>
                <w:webHidden/>
              </w:rPr>
              <w:instrText xml:space="preserve"> PAGEREF _Toc194504601 \h </w:instrText>
            </w:r>
            <w:r>
              <w:rPr>
                <w:noProof/>
                <w:webHidden/>
              </w:rPr>
            </w:r>
            <w:r>
              <w:rPr>
                <w:noProof/>
                <w:webHidden/>
              </w:rPr>
              <w:fldChar w:fldCharType="separate"/>
            </w:r>
            <w:r>
              <w:rPr>
                <w:noProof/>
                <w:webHidden/>
              </w:rPr>
              <w:t>35</w:t>
            </w:r>
            <w:r>
              <w:rPr>
                <w:noProof/>
                <w:webHidden/>
              </w:rPr>
              <w:fldChar w:fldCharType="end"/>
            </w:r>
          </w:hyperlink>
        </w:p>
        <w:p w14:paraId="2C4E07A8" w14:textId="4407EB2D"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2" w:history="1">
            <w:r w:rsidRPr="005D0C36">
              <w:rPr>
                <w:rStyle w:val="Hyperlink"/>
                <w:rFonts w:eastAsia="Times New Roman"/>
                <w:noProof/>
              </w:rPr>
              <w:t>Challenges in Hardware Integration</w:t>
            </w:r>
            <w:r>
              <w:rPr>
                <w:noProof/>
                <w:webHidden/>
              </w:rPr>
              <w:tab/>
            </w:r>
            <w:r>
              <w:rPr>
                <w:noProof/>
                <w:webHidden/>
              </w:rPr>
              <w:fldChar w:fldCharType="begin"/>
            </w:r>
            <w:r>
              <w:rPr>
                <w:noProof/>
                <w:webHidden/>
              </w:rPr>
              <w:instrText xml:space="preserve"> PAGEREF _Toc194504602 \h </w:instrText>
            </w:r>
            <w:r>
              <w:rPr>
                <w:noProof/>
                <w:webHidden/>
              </w:rPr>
            </w:r>
            <w:r>
              <w:rPr>
                <w:noProof/>
                <w:webHidden/>
              </w:rPr>
              <w:fldChar w:fldCharType="separate"/>
            </w:r>
            <w:r>
              <w:rPr>
                <w:noProof/>
                <w:webHidden/>
              </w:rPr>
              <w:t>35</w:t>
            </w:r>
            <w:r>
              <w:rPr>
                <w:noProof/>
                <w:webHidden/>
              </w:rPr>
              <w:fldChar w:fldCharType="end"/>
            </w:r>
          </w:hyperlink>
        </w:p>
        <w:p w14:paraId="4888721A" w14:textId="693F58F8"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03" w:history="1">
            <w:r w:rsidRPr="005D0C36">
              <w:rPr>
                <w:rStyle w:val="Hyperlink"/>
                <w:rFonts w:eastAsia="Times New Roman"/>
                <w:noProof/>
              </w:rPr>
              <w:t>Software and Signal Processing</w:t>
            </w:r>
            <w:r>
              <w:rPr>
                <w:noProof/>
                <w:webHidden/>
              </w:rPr>
              <w:tab/>
            </w:r>
            <w:r>
              <w:rPr>
                <w:noProof/>
                <w:webHidden/>
              </w:rPr>
              <w:fldChar w:fldCharType="begin"/>
            </w:r>
            <w:r>
              <w:rPr>
                <w:noProof/>
                <w:webHidden/>
              </w:rPr>
              <w:instrText xml:space="preserve"> PAGEREF _Toc194504603 \h </w:instrText>
            </w:r>
            <w:r>
              <w:rPr>
                <w:noProof/>
                <w:webHidden/>
              </w:rPr>
            </w:r>
            <w:r>
              <w:rPr>
                <w:noProof/>
                <w:webHidden/>
              </w:rPr>
              <w:fldChar w:fldCharType="separate"/>
            </w:r>
            <w:r>
              <w:rPr>
                <w:noProof/>
                <w:webHidden/>
              </w:rPr>
              <w:t>36</w:t>
            </w:r>
            <w:r>
              <w:rPr>
                <w:noProof/>
                <w:webHidden/>
              </w:rPr>
              <w:fldChar w:fldCharType="end"/>
            </w:r>
          </w:hyperlink>
        </w:p>
        <w:p w14:paraId="358E2085" w14:textId="2CAAF1FE"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4" w:history="1">
            <w:r w:rsidRPr="005D0C36">
              <w:rPr>
                <w:rStyle w:val="Hyperlink"/>
                <w:rFonts w:eastAsia="Times New Roman"/>
                <w:noProof/>
              </w:rPr>
              <w:t>Signal Processing Overview</w:t>
            </w:r>
            <w:r>
              <w:rPr>
                <w:noProof/>
                <w:webHidden/>
              </w:rPr>
              <w:tab/>
            </w:r>
            <w:r>
              <w:rPr>
                <w:noProof/>
                <w:webHidden/>
              </w:rPr>
              <w:fldChar w:fldCharType="begin"/>
            </w:r>
            <w:r>
              <w:rPr>
                <w:noProof/>
                <w:webHidden/>
              </w:rPr>
              <w:instrText xml:space="preserve"> PAGEREF _Toc194504604 \h </w:instrText>
            </w:r>
            <w:r>
              <w:rPr>
                <w:noProof/>
                <w:webHidden/>
              </w:rPr>
            </w:r>
            <w:r>
              <w:rPr>
                <w:noProof/>
                <w:webHidden/>
              </w:rPr>
              <w:fldChar w:fldCharType="separate"/>
            </w:r>
            <w:r>
              <w:rPr>
                <w:noProof/>
                <w:webHidden/>
              </w:rPr>
              <w:t>36</w:t>
            </w:r>
            <w:r>
              <w:rPr>
                <w:noProof/>
                <w:webHidden/>
              </w:rPr>
              <w:fldChar w:fldCharType="end"/>
            </w:r>
          </w:hyperlink>
        </w:p>
        <w:p w14:paraId="28825653" w14:textId="25A533A5"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5" w:history="1">
            <w:r w:rsidRPr="005D0C36">
              <w:rPr>
                <w:rStyle w:val="Hyperlink"/>
                <w:rFonts w:eastAsia="Times New Roman"/>
                <w:noProof/>
              </w:rPr>
              <w:t>ECG Signal Processing</w:t>
            </w:r>
            <w:r>
              <w:rPr>
                <w:noProof/>
                <w:webHidden/>
              </w:rPr>
              <w:tab/>
            </w:r>
            <w:r>
              <w:rPr>
                <w:noProof/>
                <w:webHidden/>
              </w:rPr>
              <w:fldChar w:fldCharType="begin"/>
            </w:r>
            <w:r>
              <w:rPr>
                <w:noProof/>
                <w:webHidden/>
              </w:rPr>
              <w:instrText xml:space="preserve"> PAGEREF _Toc194504605 \h </w:instrText>
            </w:r>
            <w:r>
              <w:rPr>
                <w:noProof/>
                <w:webHidden/>
              </w:rPr>
            </w:r>
            <w:r>
              <w:rPr>
                <w:noProof/>
                <w:webHidden/>
              </w:rPr>
              <w:fldChar w:fldCharType="separate"/>
            </w:r>
            <w:r>
              <w:rPr>
                <w:noProof/>
                <w:webHidden/>
              </w:rPr>
              <w:t>36</w:t>
            </w:r>
            <w:r>
              <w:rPr>
                <w:noProof/>
                <w:webHidden/>
              </w:rPr>
              <w:fldChar w:fldCharType="end"/>
            </w:r>
          </w:hyperlink>
        </w:p>
        <w:p w14:paraId="2B3676FC" w14:textId="27E4ED05"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6" w:history="1">
            <w:r w:rsidRPr="005D0C36">
              <w:rPr>
                <w:rStyle w:val="Hyperlink"/>
                <w:noProof/>
              </w:rPr>
              <w:t>SpO2 Signal Processing</w:t>
            </w:r>
            <w:r>
              <w:rPr>
                <w:noProof/>
                <w:webHidden/>
              </w:rPr>
              <w:tab/>
            </w:r>
            <w:r>
              <w:rPr>
                <w:noProof/>
                <w:webHidden/>
              </w:rPr>
              <w:fldChar w:fldCharType="begin"/>
            </w:r>
            <w:r>
              <w:rPr>
                <w:noProof/>
                <w:webHidden/>
              </w:rPr>
              <w:instrText xml:space="preserve"> PAGEREF _Toc194504606 \h </w:instrText>
            </w:r>
            <w:r>
              <w:rPr>
                <w:noProof/>
                <w:webHidden/>
              </w:rPr>
            </w:r>
            <w:r>
              <w:rPr>
                <w:noProof/>
                <w:webHidden/>
              </w:rPr>
              <w:fldChar w:fldCharType="separate"/>
            </w:r>
            <w:r>
              <w:rPr>
                <w:noProof/>
                <w:webHidden/>
              </w:rPr>
              <w:t>37</w:t>
            </w:r>
            <w:r>
              <w:rPr>
                <w:noProof/>
                <w:webHidden/>
              </w:rPr>
              <w:fldChar w:fldCharType="end"/>
            </w:r>
          </w:hyperlink>
        </w:p>
        <w:p w14:paraId="637F6A4D" w14:textId="36CA977F"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7" w:history="1">
            <w:r w:rsidRPr="005D0C36">
              <w:rPr>
                <w:rStyle w:val="Hyperlink"/>
                <w:rFonts w:eastAsia="Times New Roman"/>
                <w:noProof/>
              </w:rPr>
              <w:t>Machine Learning for Arrhythmia Classification</w:t>
            </w:r>
            <w:r>
              <w:rPr>
                <w:noProof/>
                <w:webHidden/>
              </w:rPr>
              <w:tab/>
            </w:r>
            <w:r>
              <w:rPr>
                <w:noProof/>
                <w:webHidden/>
              </w:rPr>
              <w:fldChar w:fldCharType="begin"/>
            </w:r>
            <w:r>
              <w:rPr>
                <w:noProof/>
                <w:webHidden/>
              </w:rPr>
              <w:instrText xml:space="preserve"> PAGEREF _Toc194504607 \h </w:instrText>
            </w:r>
            <w:r>
              <w:rPr>
                <w:noProof/>
                <w:webHidden/>
              </w:rPr>
            </w:r>
            <w:r>
              <w:rPr>
                <w:noProof/>
                <w:webHidden/>
              </w:rPr>
              <w:fldChar w:fldCharType="separate"/>
            </w:r>
            <w:r>
              <w:rPr>
                <w:noProof/>
                <w:webHidden/>
              </w:rPr>
              <w:t>38</w:t>
            </w:r>
            <w:r>
              <w:rPr>
                <w:noProof/>
                <w:webHidden/>
              </w:rPr>
              <w:fldChar w:fldCharType="end"/>
            </w:r>
          </w:hyperlink>
        </w:p>
        <w:p w14:paraId="2A1DF420" w14:textId="774ADF86"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8" w:history="1">
            <w:r w:rsidRPr="005D0C36">
              <w:rPr>
                <w:rStyle w:val="Hyperlink"/>
                <w:rFonts w:eastAsia="Times New Roman"/>
                <w:noProof/>
              </w:rPr>
              <w:t>Convolutional Neural Network (CNN)</w:t>
            </w:r>
            <w:r>
              <w:rPr>
                <w:noProof/>
                <w:webHidden/>
              </w:rPr>
              <w:tab/>
            </w:r>
            <w:r>
              <w:rPr>
                <w:noProof/>
                <w:webHidden/>
              </w:rPr>
              <w:fldChar w:fldCharType="begin"/>
            </w:r>
            <w:r>
              <w:rPr>
                <w:noProof/>
                <w:webHidden/>
              </w:rPr>
              <w:instrText xml:space="preserve"> PAGEREF _Toc194504608 \h </w:instrText>
            </w:r>
            <w:r>
              <w:rPr>
                <w:noProof/>
                <w:webHidden/>
              </w:rPr>
            </w:r>
            <w:r>
              <w:rPr>
                <w:noProof/>
                <w:webHidden/>
              </w:rPr>
              <w:fldChar w:fldCharType="separate"/>
            </w:r>
            <w:r>
              <w:rPr>
                <w:noProof/>
                <w:webHidden/>
              </w:rPr>
              <w:t>38</w:t>
            </w:r>
            <w:r>
              <w:rPr>
                <w:noProof/>
                <w:webHidden/>
              </w:rPr>
              <w:fldChar w:fldCharType="end"/>
            </w:r>
          </w:hyperlink>
        </w:p>
        <w:p w14:paraId="5A2B3588" w14:textId="463AC6DE"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09" w:history="1">
            <w:r w:rsidRPr="005D0C36">
              <w:rPr>
                <w:rStyle w:val="Hyperlink"/>
                <w:rFonts w:eastAsia="Times New Roman"/>
                <w:noProof/>
              </w:rPr>
              <w:t>Classification</w:t>
            </w:r>
            <w:r>
              <w:rPr>
                <w:noProof/>
                <w:webHidden/>
              </w:rPr>
              <w:tab/>
            </w:r>
            <w:r>
              <w:rPr>
                <w:noProof/>
                <w:webHidden/>
              </w:rPr>
              <w:fldChar w:fldCharType="begin"/>
            </w:r>
            <w:r>
              <w:rPr>
                <w:noProof/>
                <w:webHidden/>
              </w:rPr>
              <w:instrText xml:space="preserve"> PAGEREF _Toc194504609 \h </w:instrText>
            </w:r>
            <w:r>
              <w:rPr>
                <w:noProof/>
                <w:webHidden/>
              </w:rPr>
            </w:r>
            <w:r>
              <w:rPr>
                <w:noProof/>
                <w:webHidden/>
              </w:rPr>
              <w:fldChar w:fldCharType="separate"/>
            </w:r>
            <w:r>
              <w:rPr>
                <w:noProof/>
                <w:webHidden/>
              </w:rPr>
              <w:t>40</w:t>
            </w:r>
            <w:r>
              <w:rPr>
                <w:noProof/>
                <w:webHidden/>
              </w:rPr>
              <w:fldChar w:fldCharType="end"/>
            </w:r>
          </w:hyperlink>
        </w:p>
        <w:p w14:paraId="46B18E4E" w14:textId="6B50D3B9"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0" w:history="1">
            <w:r w:rsidRPr="005D0C36">
              <w:rPr>
                <w:rStyle w:val="Hyperlink"/>
                <w:rFonts w:eastAsia="Times New Roman"/>
                <w:noProof/>
              </w:rPr>
              <w:t>Software Libraries and Tools</w:t>
            </w:r>
            <w:r>
              <w:rPr>
                <w:noProof/>
                <w:webHidden/>
              </w:rPr>
              <w:tab/>
            </w:r>
            <w:r>
              <w:rPr>
                <w:noProof/>
                <w:webHidden/>
              </w:rPr>
              <w:fldChar w:fldCharType="begin"/>
            </w:r>
            <w:r>
              <w:rPr>
                <w:noProof/>
                <w:webHidden/>
              </w:rPr>
              <w:instrText xml:space="preserve"> PAGEREF _Toc194504610 \h </w:instrText>
            </w:r>
            <w:r>
              <w:rPr>
                <w:noProof/>
                <w:webHidden/>
              </w:rPr>
            </w:r>
            <w:r>
              <w:rPr>
                <w:noProof/>
                <w:webHidden/>
              </w:rPr>
              <w:fldChar w:fldCharType="separate"/>
            </w:r>
            <w:r>
              <w:rPr>
                <w:noProof/>
                <w:webHidden/>
              </w:rPr>
              <w:t>40</w:t>
            </w:r>
            <w:r>
              <w:rPr>
                <w:noProof/>
                <w:webHidden/>
              </w:rPr>
              <w:fldChar w:fldCharType="end"/>
            </w:r>
          </w:hyperlink>
        </w:p>
        <w:p w14:paraId="24AD0F65" w14:textId="2D494BA6"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1" w:history="1">
            <w:r w:rsidRPr="005D0C36">
              <w:rPr>
                <w:rStyle w:val="Hyperlink"/>
                <w:noProof/>
              </w:rPr>
              <w:t>MQTT Configuration</w:t>
            </w:r>
            <w:r>
              <w:rPr>
                <w:noProof/>
                <w:webHidden/>
              </w:rPr>
              <w:tab/>
            </w:r>
            <w:r>
              <w:rPr>
                <w:noProof/>
                <w:webHidden/>
              </w:rPr>
              <w:fldChar w:fldCharType="begin"/>
            </w:r>
            <w:r>
              <w:rPr>
                <w:noProof/>
                <w:webHidden/>
              </w:rPr>
              <w:instrText xml:space="preserve"> PAGEREF _Toc194504611 \h </w:instrText>
            </w:r>
            <w:r>
              <w:rPr>
                <w:noProof/>
                <w:webHidden/>
              </w:rPr>
            </w:r>
            <w:r>
              <w:rPr>
                <w:noProof/>
                <w:webHidden/>
              </w:rPr>
              <w:fldChar w:fldCharType="separate"/>
            </w:r>
            <w:r>
              <w:rPr>
                <w:noProof/>
                <w:webHidden/>
              </w:rPr>
              <w:t>40</w:t>
            </w:r>
            <w:r>
              <w:rPr>
                <w:noProof/>
                <w:webHidden/>
              </w:rPr>
              <w:fldChar w:fldCharType="end"/>
            </w:r>
          </w:hyperlink>
        </w:p>
        <w:p w14:paraId="1E344CFE" w14:textId="67CD8B9C"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2" w:history="1">
            <w:r w:rsidRPr="005D0C36">
              <w:rPr>
                <w:rStyle w:val="Hyperlink"/>
                <w:rFonts w:eastAsia="Times New Roman"/>
                <w:noProof/>
              </w:rPr>
              <w:t>Node-RED Dashboard Implementation</w:t>
            </w:r>
            <w:r>
              <w:rPr>
                <w:noProof/>
                <w:webHidden/>
              </w:rPr>
              <w:tab/>
            </w:r>
            <w:r>
              <w:rPr>
                <w:noProof/>
                <w:webHidden/>
              </w:rPr>
              <w:fldChar w:fldCharType="begin"/>
            </w:r>
            <w:r>
              <w:rPr>
                <w:noProof/>
                <w:webHidden/>
              </w:rPr>
              <w:instrText xml:space="preserve"> PAGEREF _Toc194504612 \h </w:instrText>
            </w:r>
            <w:r>
              <w:rPr>
                <w:noProof/>
                <w:webHidden/>
              </w:rPr>
            </w:r>
            <w:r>
              <w:rPr>
                <w:noProof/>
                <w:webHidden/>
              </w:rPr>
              <w:fldChar w:fldCharType="separate"/>
            </w:r>
            <w:r>
              <w:rPr>
                <w:noProof/>
                <w:webHidden/>
              </w:rPr>
              <w:t>41</w:t>
            </w:r>
            <w:r>
              <w:rPr>
                <w:noProof/>
                <w:webHidden/>
              </w:rPr>
              <w:fldChar w:fldCharType="end"/>
            </w:r>
          </w:hyperlink>
        </w:p>
        <w:p w14:paraId="577A61B2" w14:textId="5AE89D85"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3" w:history="1">
            <w:r w:rsidRPr="005D0C36">
              <w:rPr>
                <w:rStyle w:val="Hyperlink"/>
                <w:rFonts w:eastAsia="Times New Roman"/>
                <w:noProof/>
              </w:rPr>
              <w:t>Challenges and Optimization</w:t>
            </w:r>
            <w:r>
              <w:rPr>
                <w:noProof/>
                <w:webHidden/>
              </w:rPr>
              <w:tab/>
            </w:r>
            <w:r>
              <w:rPr>
                <w:noProof/>
                <w:webHidden/>
              </w:rPr>
              <w:fldChar w:fldCharType="begin"/>
            </w:r>
            <w:r>
              <w:rPr>
                <w:noProof/>
                <w:webHidden/>
              </w:rPr>
              <w:instrText xml:space="preserve"> PAGEREF _Toc194504613 \h </w:instrText>
            </w:r>
            <w:r>
              <w:rPr>
                <w:noProof/>
                <w:webHidden/>
              </w:rPr>
            </w:r>
            <w:r>
              <w:rPr>
                <w:noProof/>
                <w:webHidden/>
              </w:rPr>
              <w:fldChar w:fldCharType="separate"/>
            </w:r>
            <w:r>
              <w:rPr>
                <w:noProof/>
                <w:webHidden/>
              </w:rPr>
              <w:t>42</w:t>
            </w:r>
            <w:r>
              <w:rPr>
                <w:noProof/>
                <w:webHidden/>
              </w:rPr>
              <w:fldChar w:fldCharType="end"/>
            </w:r>
          </w:hyperlink>
        </w:p>
        <w:p w14:paraId="0D02D710" w14:textId="5D95ABF3"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614" w:history="1">
            <w:r w:rsidRPr="005D0C36">
              <w:rPr>
                <w:rStyle w:val="Hyperlink"/>
                <w:noProof/>
              </w:rPr>
              <w:t>CHAPTER FOUR- RESULTS AND DISCUSSION</w:t>
            </w:r>
            <w:r>
              <w:rPr>
                <w:noProof/>
                <w:webHidden/>
              </w:rPr>
              <w:tab/>
            </w:r>
            <w:r>
              <w:rPr>
                <w:noProof/>
                <w:webHidden/>
              </w:rPr>
              <w:fldChar w:fldCharType="begin"/>
            </w:r>
            <w:r>
              <w:rPr>
                <w:noProof/>
                <w:webHidden/>
              </w:rPr>
              <w:instrText xml:space="preserve"> PAGEREF _Toc194504614 \h </w:instrText>
            </w:r>
            <w:r>
              <w:rPr>
                <w:noProof/>
                <w:webHidden/>
              </w:rPr>
            </w:r>
            <w:r>
              <w:rPr>
                <w:noProof/>
                <w:webHidden/>
              </w:rPr>
              <w:fldChar w:fldCharType="separate"/>
            </w:r>
            <w:r>
              <w:rPr>
                <w:noProof/>
                <w:webHidden/>
              </w:rPr>
              <w:t>42</w:t>
            </w:r>
            <w:r>
              <w:rPr>
                <w:noProof/>
                <w:webHidden/>
              </w:rPr>
              <w:fldChar w:fldCharType="end"/>
            </w:r>
          </w:hyperlink>
        </w:p>
        <w:p w14:paraId="41013BC8" w14:textId="598EB372"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15" w:history="1">
            <w:r w:rsidRPr="005D0C36">
              <w:rPr>
                <w:rStyle w:val="Hyperlink"/>
                <w:noProof/>
              </w:rPr>
              <w:t>4.1 Introduction</w:t>
            </w:r>
            <w:r>
              <w:rPr>
                <w:noProof/>
                <w:webHidden/>
              </w:rPr>
              <w:tab/>
            </w:r>
            <w:r>
              <w:rPr>
                <w:noProof/>
                <w:webHidden/>
              </w:rPr>
              <w:fldChar w:fldCharType="begin"/>
            </w:r>
            <w:r>
              <w:rPr>
                <w:noProof/>
                <w:webHidden/>
              </w:rPr>
              <w:instrText xml:space="preserve"> PAGEREF _Toc194504615 \h </w:instrText>
            </w:r>
            <w:r>
              <w:rPr>
                <w:noProof/>
                <w:webHidden/>
              </w:rPr>
            </w:r>
            <w:r>
              <w:rPr>
                <w:noProof/>
                <w:webHidden/>
              </w:rPr>
              <w:fldChar w:fldCharType="separate"/>
            </w:r>
            <w:r>
              <w:rPr>
                <w:noProof/>
                <w:webHidden/>
              </w:rPr>
              <w:t>42</w:t>
            </w:r>
            <w:r>
              <w:rPr>
                <w:noProof/>
                <w:webHidden/>
              </w:rPr>
              <w:fldChar w:fldCharType="end"/>
            </w:r>
          </w:hyperlink>
        </w:p>
        <w:p w14:paraId="675F3F9F" w14:textId="2DF4E2B9"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16" w:history="1">
            <w:r w:rsidRPr="005D0C36">
              <w:rPr>
                <w:rStyle w:val="Hyperlink"/>
                <w:noProof/>
              </w:rPr>
              <w:t>4.2 Data Transmission Results</w:t>
            </w:r>
            <w:r>
              <w:rPr>
                <w:noProof/>
                <w:webHidden/>
              </w:rPr>
              <w:tab/>
            </w:r>
            <w:r>
              <w:rPr>
                <w:noProof/>
                <w:webHidden/>
              </w:rPr>
              <w:fldChar w:fldCharType="begin"/>
            </w:r>
            <w:r>
              <w:rPr>
                <w:noProof/>
                <w:webHidden/>
              </w:rPr>
              <w:instrText xml:space="preserve"> PAGEREF _Toc194504616 \h </w:instrText>
            </w:r>
            <w:r>
              <w:rPr>
                <w:noProof/>
                <w:webHidden/>
              </w:rPr>
            </w:r>
            <w:r>
              <w:rPr>
                <w:noProof/>
                <w:webHidden/>
              </w:rPr>
              <w:fldChar w:fldCharType="separate"/>
            </w:r>
            <w:r>
              <w:rPr>
                <w:noProof/>
                <w:webHidden/>
              </w:rPr>
              <w:t>43</w:t>
            </w:r>
            <w:r>
              <w:rPr>
                <w:noProof/>
                <w:webHidden/>
              </w:rPr>
              <w:fldChar w:fldCharType="end"/>
            </w:r>
          </w:hyperlink>
        </w:p>
        <w:p w14:paraId="4C189A0B" w14:textId="6716B30E"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7" w:history="1">
            <w:r w:rsidRPr="005D0C36">
              <w:rPr>
                <w:rStyle w:val="Hyperlink"/>
                <w:noProof/>
              </w:rPr>
              <w:t>4.2.1 MQTT Performance</w:t>
            </w:r>
            <w:r>
              <w:rPr>
                <w:noProof/>
                <w:webHidden/>
              </w:rPr>
              <w:tab/>
            </w:r>
            <w:r>
              <w:rPr>
                <w:noProof/>
                <w:webHidden/>
              </w:rPr>
              <w:fldChar w:fldCharType="begin"/>
            </w:r>
            <w:r>
              <w:rPr>
                <w:noProof/>
                <w:webHidden/>
              </w:rPr>
              <w:instrText xml:space="preserve"> PAGEREF _Toc194504617 \h </w:instrText>
            </w:r>
            <w:r>
              <w:rPr>
                <w:noProof/>
                <w:webHidden/>
              </w:rPr>
            </w:r>
            <w:r>
              <w:rPr>
                <w:noProof/>
                <w:webHidden/>
              </w:rPr>
              <w:fldChar w:fldCharType="separate"/>
            </w:r>
            <w:r>
              <w:rPr>
                <w:noProof/>
                <w:webHidden/>
              </w:rPr>
              <w:t>43</w:t>
            </w:r>
            <w:r>
              <w:rPr>
                <w:noProof/>
                <w:webHidden/>
              </w:rPr>
              <w:fldChar w:fldCharType="end"/>
            </w:r>
          </w:hyperlink>
        </w:p>
        <w:p w14:paraId="66DA6552" w14:textId="2C62B072"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18" w:history="1">
            <w:r w:rsidRPr="005D0C36">
              <w:rPr>
                <w:rStyle w:val="Hyperlink"/>
                <w:noProof/>
              </w:rPr>
              <w:t>4.3 Node-RED Dashboard Performance</w:t>
            </w:r>
            <w:r>
              <w:rPr>
                <w:noProof/>
                <w:webHidden/>
              </w:rPr>
              <w:tab/>
            </w:r>
            <w:r>
              <w:rPr>
                <w:noProof/>
                <w:webHidden/>
              </w:rPr>
              <w:fldChar w:fldCharType="begin"/>
            </w:r>
            <w:r>
              <w:rPr>
                <w:noProof/>
                <w:webHidden/>
              </w:rPr>
              <w:instrText xml:space="preserve"> PAGEREF _Toc194504618 \h </w:instrText>
            </w:r>
            <w:r>
              <w:rPr>
                <w:noProof/>
                <w:webHidden/>
              </w:rPr>
            </w:r>
            <w:r>
              <w:rPr>
                <w:noProof/>
                <w:webHidden/>
              </w:rPr>
              <w:fldChar w:fldCharType="separate"/>
            </w:r>
            <w:r>
              <w:rPr>
                <w:noProof/>
                <w:webHidden/>
              </w:rPr>
              <w:t>43</w:t>
            </w:r>
            <w:r>
              <w:rPr>
                <w:noProof/>
                <w:webHidden/>
              </w:rPr>
              <w:fldChar w:fldCharType="end"/>
            </w:r>
          </w:hyperlink>
        </w:p>
        <w:p w14:paraId="636DE602" w14:textId="44369462"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19" w:history="1">
            <w:r w:rsidRPr="005D0C36">
              <w:rPr>
                <w:rStyle w:val="Hyperlink"/>
                <w:noProof/>
              </w:rPr>
              <w:t>4.3.1 Real-Time Monitoring</w:t>
            </w:r>
            <w:r>
              <w:rPr>
                <w:noProof/>
                <w:webHidden/>
              </w:rPr>
              <w:tab/>
            </w:r>
            <w:r>
              <w:rPr>
                <w:noProof/>
                <w:webHidden/>
              </w:rPr>
              <w:fldChar w:fldCharType="begin"/>
            </w:r>
            <w:r>
              <w:rPr>
                <w:noProof/>
                <w:webHidden/>
              </w:rPr>
              <w:instrText xml:space="preserve"> PAGEREF _Toc194504619 \h </w:instrText>
            </w:r>
            <w:r>
              <w:rPr>
                <w:noProof/>
                <w:webHidden/>
              </w:rPr>
            </w:r>
            <w:r>
              <w:rPr>
                <w:noProof/>
                <w:webHidden/>
              </w:rPr>
              <w:fldChar w:fldCharType="separate"/>
            </w:r>
            <w:r>
              <w:rPr>
                <w:noProof/>
                <w:webHidden/>
              </w:rPr>
              <w:t>43</w:t>
            </w:r>
            <w:r>
              <w:rPr>
                <w:noProof/>
                <w:webHidden/>
              </w:rPr>
              <w:fldChar w:fldCharType="end"/>
            </w:r>
          </w:hyperlink>
        </w:p>
        <w:p w14:paraId="0A1DD829" w14:textId="22B26CCA"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20" w:history="1">
            <w:r w:rsidRPr="005D0C36">
              <w:rPr>
                <w:rStyle w:val="Hyperlink"/>
                <w:noProof/>
              </w:rPr>
              <w:t>4.4 MAX30102 Sensor Evaluation</w:t>
            </w:r>
            <w:r>
              <w:rPr>
                <w:noProof/>
                <w:webHidden/>
              </w:rPr>
              <w:tab/>
            </w:r>
            <w:r>
              <w:rPr>
                <w:noProof/>
                <w:webHidden/>
              </w:rPr>
              <w:fldChar w:fldCharType="begin"/>
            </w:r>
            <w:r>
              <w:rPr>
                <w:noProof/>
                <w:webHidden/>
              </w:rPr>
              <w:instrText xml:space="preserve"> PAGEREF _Toc194504620 \h </w:instrText>
            </w:r>
            <w:r>
              <w:rPr>
                <w:noProof/>
                <w:webHidden/>
              </w:rPr>
            </w:r>
            <w:r>
              <w:rPr>
                <w:noProof/>
                <w:webHidden/>
              </w:rPr>
              <w:fldChar w:fldCharType="separate"/>
            </w:r>
            <w:r>
              <w:rPr>
                <w:noProof/>
                <w:webHidden/>
              </w:rPr>
              <w:t>43</w:t>
            </w:r>
            <w:r>
              <w:rPr>
                <w:noProof/>
                <w:webHidden/>
              </w:rPr>
              <w:fldChar w:fldCharType="end"/>
            </w:r>
          </w:hyperlink>
        </w:p>
        <w:p w14:paraId="35FA52EB" w14:textId="4C67F254"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21" w:history="1">
            <w:r w:rsidRPr="005D0C36">
              <w:rPr>
                <w:rStyle w:val="Hyperlink"/>
                <w:noProof/>
              </w:rPr>
              <w:t>4.4.1 SpO₂ Accuracy Test</w:t>
            </w:r>
            <w:r>
              <w:rPr>
                <w:noProof/>
                <w:webHidden/>
              </w:rPr>
              <w:tab/>
            </w:r>
            <w:r>
              <w:rPr>
                <w:noProof/>
                <w:webHidden/>
              </w:rPr>
              <w:fldChar w:fldCharType="begin"/>
            </w:r>
            <w:r>
              <w:rPr>
                <w:noProof/>
                <w:webHidden/>
              </w:rPr>
              <w:instrText xml:space="preserve"> PAGEREF _Toc194504621 \h </w:instrText>
            </w:r>
            <w:r>
              <w:rPr>
                <w:noProof/>
                <w:webHidden/>
              </w:rPr>
            </w:r>
            <w:r>
              <w:rPr>
                <w:noProof/>
                <w:webHidden/>
              </w:rPr>
              <w:fldChar w:fldCharType="separate"/>
            </w:r>
            <w:r>
              <w:rPr>
                <w:noProof/>
                <w:webHidden/>
              </w:rPr>
              <w:t>43</w:t>
            </w:r>
            <w:r>
              <w:rPr>
                <w:noProof/>
                <w:webHidden/>
              </w:rPr>
              <w:fldChar w:fldCharType="end"/>
            </w:r>
          </w:hyperlink>
        </w:p>
        <w:p w14:paraId="5F4BD9C9" w14:textId="5943F5AE"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22" w:history="1">
            <w:r w:rsidRPr="005D0C36">
              <w:rPr>
                <w:rStyle w:val="Hyperlink"/>
                <w:noProof/>
              </w:rPr>
              <w:t>4.5 ECG classification performance using AI model</w:t>
            </w:r>
            <w:r>
              <w:rPr>
                <w:noProof/>
                <w:webHidden/>
              </w:rPr>
              <w:tab/>
            </w:r>
            <w:r>
              <w:rPr>
                <w:noProof/>
                <w:webHidden/>
              </w:rPr>
              <w:fldChar w:fldCharType="begin"/>
            </w:r>
            <w:r>
              <w:rPr>
                <w:noProof/>
                <w:webHidden/>
              </w:rPr>
              <w:instrText xml:space="preserve"> PAGEREF _Toc194504622 \h </w:instrText>
            </w:r>
            <w:r>
              <w:rPr>
                <w:noProof/>
                <w:webHidden/>
              </w:rPr>
            </w:r>
            <w:r>
              <w:rPr>
                <w:noProof/>
                <w:webHidden/>
              </w:rPr>
              <w:fldChar w:fldCharType="separate"/>
            </w:r>
            <w:r>
              <w:rPr>
                <w:noProof/>
                <w:webHidden/>
              </w:rPr>
              <w:t>44</w:t>
            </w:r>
            <w:r>
              <w:rPr>
                <w:noProof/>
                <w:webHidden/>
              </w:rPr>
              <w:fldChar w:fldCharType="end"/>
            </w:r>
          </w:hyperlink>
        </w:p>
        <w:p w14:paraId="7BEEDABE" w14:textId="28DE4106"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623" w:history="1">
            <w:r w:rsidRPr="005D0C36">
              <w:rPr>
                <w:rStyle w:val="Hyperlink"/>
                <w:noProof/>
              </w:rPr>
              <w:t>CHAPTER FIVE: CONCLUSION AND RECOMMENDATION</w:t>
            </w:r>
            <w:r>
              <w:rPr>
                <w:noProof/>
                <w:webHidden/>
              </w:rPr>
              <w:tab/>
            </w:r>
            <w:r>
              <w:rPr>
                <w:noProof/>
                <w:webHidden/>
              </w:rPr>
              <w:fldChar w:fldCharType="begin"/>
            </w:r>
            <w:r>
              <w:rPr>
                <w:noProof/>
                <w:webHidden/>
              </w:rPr>
              <w:instrText xml:space="preserve"> PAGEREF _Toc194504623 \h </w:instrText>
            </w:r>
            <w:r>
              <w:rPr>
                <w:noProof/>
                <w:webHidden/>
              </w:rPr>
            </w:r>
            <w:r>
              <w:rPr>
                <w:noProof/>
                <w:webHidden/>
              </w:rPr>
              <w:fldChar w:fldCharType="separate"/>
            </w:r>
            <w:r>
              <w:rPr>
                <w:noProof/>
                <w:webHidden/>
              </w:rPr>
              <w:t>57</w:t>
            </w:r>
            <w:r>
              <w:rPr>
                <w:noProof/>
                <w:webHidden/>
              </w:rPr>
              <w:fldChar w:fldCharType="end"/>
            </w:r>
          </w:hyperlink>
        </w:p>
        <w:p w14:paraId="154AAC5A" w14:textId="308114AE"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24" w:history="1">
            <w:r w:rsidRPr="005D0C36">
              <w:rPr>
                <w:rStyle w:val="Hyperlink"/>
                <w:noProof/>
              </w:rPr>
              <w:t>5.1 Research Conclusion</w:t>
            </w:r>
            <w:r>
              <w:rPr>
                <w:noProof/>
                <w:webHidden/>
              </w:rPr>
              <w:tab/>
            </w:r>
            <w:r>
              <w:rPr>
                <w:noProof/>
                <w:webHidden/>
              </w:rPr>
              <w:fldChar w:fldCharType="begin"/>
            </w:r>
            <w:r>
              <w:rPr>
                <w:noProof/>
                <w:webHidden/>
              </w:rPr>
              <w:instrText xml:space="preserve"> PAGEREF _Toc194504624 \h </w:instrText>
            </w:r>
            <w:r>
              <w:rPr>
                <w:noProof/>
                <w:webHidden/>
              </w:rPr>
            </w:r>
            <w:r>
              <w:rPr>
                <w:noProof/>
                <w:webHidden/>
              </w:rPr>
              <w:fldChar w:fldCharType="separate"/>
            </w:r>
            <w:r>
              <w:rPr>
                <w:noProof/>
                <w:webHidden/>
              </w:rPr>
              <w:t>57</w:t>
            </w:r>
            <w:r>
              <w:rPr>
                <w:noProof/>
                <w:webHidden/>
              </w:rPr>
              <w:fldChar w:fldCharType="end"/>
            </w:r>
          </w:hyperlink>
        </w:p>
        <w:p w14:paraId="6CC2BFF3" w14:textId="1C4AC5FF" w:rsidR="0088203D" w:rsidRDefault="0088203D" w:rsidP="0088203D">
          <w:pPr>
            <w:pStyle w:val="TOC2"/>
            <w:tabs>
              <w:tab w:val="right" w:leader="dot" w:pos="9350"/>
            </w:tabs>
            <w:spacing w:line="240" w:lineRule="auto"/>
            <w:rPr>
              <w:rFonts w:asciiTheme="minorHAnsi" w:eastAsiaTheme="minorEastAsia" w:hAnsiTheme="minorHAnsi" w:cstheme="minorBidi"/>
              <w:noProof/>
              <w:sz w:val="22"/>
              <w:szCs w:val="22"/>
            </w:rPr>
          </w:pPr>
          <w:hyperlink w:anchor="_Toc194504625" w:history="1">
            <w:r w:rsidRPr="005D0C36">
              <w:rPr>
                <w:rStyle w:val="Hyperlink"/>
                <w:noProof/>
              </w:rPr>
              <w:t>5.2 Research Recommendations</w:t>
            </w:r>
            <w:r>
              <w:rPr>
                <w:noProof/>
                <w:webHidden/>
              </w:rPr>
              <w:tab/>
            </w:r>
            <w:r>
              <w:rPr>
                <w:noProof/>
                <w:webHidden/>
              </w:rPr>
              <w:fldChar w:fldCharType="begin"/>
            </w:r>
            <w:r>
              <w:rPr>
                <w:noProof/>
                <w:webHidden/>
              </w:rPr>
              <w:instrText xml:space="preserve"> PAGEREF _Toc194504625 \h </w:instrText>
            </w:r>
            <w:r>
              <w:rPr>
                <w:noProof/>
                <w:webHidden/>
              </w:rPr>
            </w:r>
            <w:r>
              <w:rPr>
                <w:noProof/>
                <w:webHidden/>
              </w:rPr>
              <w:fldChar w:fldCharType="separate"/>
            </w:r>
            <w:r>
              <w:rPr>
                <w:noProof/>
                <w:webHidden/>
              </w:rPr>
              <w:t>58</w:t>
            </w:r>
            <w:r>
              <w:rPr>
                <w:noProof/>
                <w:webHidden/>
              </w:rPr>
              <w:fldChar w:fldCharType="end"/>
            </w:r>
          </w:hyperlink>
        </w:p>
        <w:p w14:paraId="064AC385" w14:textId="764F6626"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26" w:history="1">
            <w:r w:rsidRPr="005D0C36">
              <w:rPr>
                <w:rStyle w:val="Hyperlink"/>
                <w:noProof/>
              </w:rPr>
              <w:t>5.2.1 Recommendations from the Study</w:t>
            </w:r>
            <w:r>
              <w:rPr>
                <w:noProof/>
                <w:webHidden/>
              </w:rPr>
              <w:tab/>
            </w:r>
            <w:r>
              <w:rPr>
                <w:noProof/>
                <w:webHidden/>
              </w:rPr>
              <w:fldChar w:fldCharType="begin"/>
            </w:r>
            <w:r>
              <w:rPr>
                <w:noProof/>
                <w:webHidden/>
              </w:rPr>
              <w:instrText xml:space="preserve"> PAGEREF _Toc194504626 \h </w:instrText>
            </w:r>
            <w:r>
              <w:rPr>
                <w:noProof/>
                <w:webHidden/>
              </w:rPr>
            </w:r>
            <w:r>
              <w:rPr>
                <w:noProof/>
                <w:webHidden/>
              </w:rPr>
              <w:fldChar w:fldCharType="separate"/>
            </w:r>
            <w:r>
              <w:rPr>
                <w:noProof/>
                <w:webHidden/>
              </w:rPr>
              <w:t>58</w:t>
            </w:r>
            <w:r>
              <w:rPr>
                <w:noProof/>
                <w:webHidden/>
              </w:rPr>
              <w:fldChar w:fldCharType="end"/>
            </w:r>
          </w:hyperlink>
        </w:p>
        <w:p w14:paraId="7D3B6AB4" w14:textId="2C824DF4" w:rsidR="0088203D" w:rsidRDefault="0088203D" w:rsidP="0088203D">
          <w:pPr>
            <w:pStyle w:val="TOC3"/>
            <w:tabs>
              <w:tab w:val="right" w:leader="dot" w:pos="9350"/>
            </w:tabs>
            <w:spacing w:line="240" w:lineRule="auto"/>
            <w:rPr>
              <w:rFonts w:asciiTheme="minorHAnsi" w:eastAsiaTheme="minorEastAsia" w:hAnsiTheme="minorHAnsi" w:cstheme="minorBidi"/>
              <w:noProof/>
              <w:sz w:val="22"/>
              <w:szCs w:val="22"/>
            </w:rPr>
          </w:pPr>
          <w:hyperlink w:anchor="_Toc194504627" w:history="1">
            <w:r w:rsidRPr="005D0C36">
              <w:rPr>
                <w:rStyle w:val="Hyperlink"/>
                <w:noProof/>
              </w:rPr>
              <w:t>5.2.2 Recommendations for Further Research</w:t>
            </w:r>
            <w:r>
              <w:rPr>
                <w:noProof/>
                <w:webHidden/>
              </w:rPr>
              <w:tab/>
            </w:r>
            <w:r>
              <w:rPr>
                <w:noProof/>
                <w:webHidden/>
              </w:rPr>
              <w:fldChar w:fldCharType="begin"/>
            </w:r>
            <w:r>
              <w:rPr>
                <w:noProof/>
                <w:webHidden/>
              </w:rPr>
              <w:instrText xml:space="preserve"> PAGEREF _Toc194504627 \h </w:instrText>
            </w:r>
            <w:r>
              <w:rPr>
                <w:noProof/>
                <w:webHidden/>
              </w:rPr>
            </w:r>
            <w:r>
              <w:rPr>
                <w:noProof/>
                <w:webHidden/>
              </w:rPr>
              <w:fldChar w:fldCharType="separate"/>
            </w:r>
            <w:r>
              <w:rPr>
                <w:noProof/>
                <w:webHidden/>
              </w:rPr>
              <w:t>58</w:t>
            </w:r>
            <w:r>
              <w:rPr>
                <w:noProof/>
                <w:webHidden/>
              </w:rPr>
              <w:fldChar w:fldCharType="end"/>
            </w:r>
          </w:hyperlink>
        </w:p>
        <w:p w14:paraId="6B796DBB" w14:textId="35961F70" w:rsidR="0088203D" w:rsidRDefault="0088203D" w:rsidP="0088203D">
          <w:pPr>
            <w:pStyle w:val="TOC1"/>
            <w:tabs>
              <w:tab w:val="right" w:leader="dot" w:pos="9350"/>
            </w:tabs>
            <w:spacing w:line="240" w:lineRule="auto"/>
            <w:rPr>
              <w:rFonts w:asciiTheme="minorHAnsi" w:eastAsiaTheme="minorEastAsia" w:hAnsiTheme="minorHAnsi" w:cstheme="minorBidi"/>
              <w:noProof/>
              <w:sz w:val="22"/>
              <w:szCs w:val="22"/>
            </w:rPr>
          </w:pPr>
          <w:hyperlink w:anchor="_Toc194504628" w:history="1">
            <w:r w:rsidRPr="005D0C36">
              <w:rPr>
                <w:rStyle w:val="Hyperlink"/>
                <w:noProof/>
              </w:rPr>
              <w:t>REFERENCES</w:t>
            </w:r>
            <w:r>
              <w:rPr>
                <w:noProof/>
                <w:webHidden/>
              </w:rPr>
              <w:tab/>
            </w:r>
            <w:r>
              <w:rPr>
                <w:noProof/>
                <w:webHidden/>
              </w:rPr>
              <w:fldChar w:fldCharType="begin"/>
            </w:r>
            <w:r>
              <w:rPr>
                <w:noProof/>
                <w:webHidden/>
              </w:rPr>
              <w:instrText xml:space="preserve"> PAGEREF _Toc194504628 \h </w:instrText>
            </w:r>
            <w:r>
              <w:rPr>
                <w:noProof/>
                <w:webHidden/>
              </w:rPr>
            </w:r>
            <w:r>
              <w:rPr>
                <w:noProof/>
                <w:webHidden/>
              </w:rPr>
              <w:fldChar w:fldCharType="separate"/>
            </w:r>
            <w:r>
              <w:rPr>
                <w:noProof/>
                <w:webHidden/>
              </w:rPr>
              <w:t>59</w:t>
            </w:r>
            <w:r>
              <w:rPr>
                <w:noProof/>
                <w:webHidden/>
              </w:rPr>
              <w:fldChar w:fldCharType="end"/>
            </w:r>
          </w:hyperlink>
        </w:p>
        <w:p w14:paraId="38241BD9" w14:textId="2C737FF8" w:rsidR="006D1919" w:rsidRDefault="006D1919" w:rsidP="0088203D">
          <w:pPr>
            <w:spacing w:line="240" w:lineRule="auto"/>
          </w:pPr>
          <w:r>
            <w:rPr>
              <w:b/>
              <w:bCs/>
              <w:noProof/>
            </w:rPr>
            <w:fldChar w:fldCharType="end"/>
          </w:r>
        </w:p>
      </w:sdtContent>
    </w:sdt>
    <w:p w14:paraId="508B9F69" w14:textId="77777777" w:rsidR="003574BC" w:rsidRDefault="003574BC" w:rsidP="00303EE4"/>
    <w:p w14:paraId="208F570F" w14:textId="746C1EDC" w:rsidR="00B568DB" w:rsidRDefault="003574BC" w:rsidP="006D1919">
      <w:pPr>
        <w:pStyle w:val="Heading1"/>
      </w:pPr>
      <w:r>
        <w:br w:type="page"/>
      </w:r>
      <w:bookmarkStart w:id="4" w:name="_Toc194504569"/>
      <w:r w:rsidR="00B568DB">
        <w:lastRenderedPageBreak/>
        <w:t xml:space="preserve">List of </w:t>
      </w:r>
      <w:r w:rsidR="006D1919">
        <w:t>figures</w:t>
      </w:r>
      <w:bookmarkEnd w:id="4"/>
    </w:p>
    <w:p w14:paraId="093B6837" w14:textId="7E2EA3AA" w:rsidR="00E96D6D" w:rsidRDefault="00E96D6D">
      <w:pPr>
        <w:pStyle w:val="TableofFigures"/>
        <w:tabs>
          <w:tab w:val="right" w:leader="dot" w:pos="9350"/>
        </w:tabs>
        <w:rPr>
          <w:noProof/>
        </w:rPr>
      </w:pPr>
      <w:r>
        <w:fldChar w:fldCharType="begin"/>
      </w:r>
      <w:r>
        <w:instrText xml:space="preserve"> TOC \h \z \c "Figure" </w:instrText>
      </w:r>
      <w:r>
        <w:fldChar w:fldCharType="separate"/>
      </w:r>
      <w:hyperlink w:anchor="_Toc194429501" w:history="1">
        <w:r w:rsidRPr="00C54DEF">
          <w:rPr>
            <w:rStyle w:val="Hyperlink"/>
            <w:noProof/>
          </w:rPr>
          <w:t>Figure 1ECG Diagram</w:t>
        </w:r>
        <w:r>
          <w:rPr>
            <w:noProof/>
            <w:webHidden/>
          </w:rPr>
          <w:tab/>
        </w:r>
        <w:r>
          <w:rPr>
            <w:noProof/>
            <w:webHidden/>
          </w:rPr>
          <w:fldChar w:fldCharType="begin"/>
        </w:r>
        <w:r>
          <w:rPr>
            <w:noProof/>
            <w:webHidden/>
          </w:rPr>
          <w:instrText xml:space="preserve"> PAGEREF _Toc194429501 \h </w:instrText>
        </w:r>
        <w:r>
          <w:rPr>
            <w:noProof/>
            <w:webHidden/>
          </w:rPr>
        </w:r>
        <w:r>
          <w:rPr>
            <w:noProof/>
            <w:webHidden/>
          </w:rPr>
          <w:fldChar w:fldCharType="separate"/>
        </w:r>
        <w:r>
          <w:rPr>
            <w:noProof/>
            <w:webHidden/>
          </w:rPr>
          <w:t>11</w:t>
        </w:r>
        <w:r>
          <w:rPr>
            <w:noProof/>
            <w:webHidden/>
          </w:rPr>
          <w:fldChar w:fldCharType="end"/>
        </w:r>
      </w:hyperlink>
    </w:p>
    <w:p w14:paraId="4719B81B" w14:textId="5339B442" w:rsidR="00E96D6D" w:rsidRDefault="006565ED">
      <w:pPr>
        <w:pStyle w:val="TableofFigures"/>
        <w:tabs>
          <w:tab w:val="right" w:leader="dot" w:pos="9350"/>
        </w:tabs>
        <w:rPr>
          <w:noProof/>
        </w:rPr>
      </w:pPr>
      <w:hyperlink w:anchor="_Toc194429502" w:history="1">
        <w:r w:rsidR="00E96D6D" w:rsidRPr="00C54DEF">
          <w:rPr>
            <w:rStyle w:val="Hyperlink"/>
            <w:noProof/>
          </w:rPr>
          <w:t>Figure 2 Electrical Component of Heart</w:t>
        </w:r>
        <w:r w:rsidR="00E96D6D">
          <w:rPr>
            <w:noProof/>
            <w:webHidden/>
          </w:rPr>
          <w:tab/>
        </w:r>
        <w:r w:rsidR="00E96D6D">
          <w:rPr>
            <w:noProof/>
            <w:webHidden/>
          </w:rPr>
          <w:fldChar w:fldCharType="begin"/>
        </w:r>
        <w:r w:rsidR="00E96D6D">
          <w:rPr>
            <w:noProof/>
            <w:webHidden/>
          </w:rPr>
          <w:instrText xml:space="preserve"> PAGEREF _Toc194429502 \h </w:instrText>
        </w:r>
        <w:r w:rsidR="00E96D6D">
          <w:rPr>
            <w:noProof/>
            <w:webHidden/>
          </w:rPr>
        </w:r>
        <w:r w:rsidR="00E96D6D">
          <w:rPr>
            <w:noProof/>
            <w:webHidden/>
          </w:rPr>
          <w:fldChar w:fldCharType="separate"/>
        </w:r>
        <w:r w:rsidR="00E96D6D">
          <w:rPr>
            <w:noProof/>
            <w:webHidden/>
          </w:rPr>
          <w:t>13</w:t>
        </w:r>
        <w:r w:rsidR="00E96D6D">
          <w:rPr>
            <w:noProof/>
            <w:webHidden/>
          </w:rPr>
          <w:fldChar w:fldCharType="end"/>
        </w:r>
      </w:hyperlink>
    </w:p>
    <w:p w14:paraId="40B8D181" w14:textId="1B2B80B1" w:rsidR="00E96D6D" w:rsidRDefault="006565ED">
      <w:pPr>
        <w:pStyle w:val="TableofFigures"/>
        <w:tabs>
          <w:tab w:val="right" w:leader="dot" w:pos="9350"/>
        </w:tabs>
        <w:rPr>
          <w:noProof/>
        </w:rPr>
      </w:pPr>
      <w:hyperlink w:anchor="_Toc194429503" w:history="1">
        <w:r w:rsidR="00E96D6D" w:rsidRPr="00C54DEF">
          <w:rPr>
            <w:rStyle w:val="Hyperlink"/>
            <w:noProof/>
          </w:rPr>
          <w:t>Figure 3 ECG electrodes placement</w:t>
        </w:r>
        <w:r w:rsidR="00E96D6D">
          <w:rPr>
            <w:noProof/>
            <w:webHidden/>
          </w:rPr>
          <w:tab/>
        </w:r>
        <w:r w:rsidR="00E96D6D">
          <w:rPr>
            <w:noProof/>
            <w:webHidden/>
          </w:rPr>
          <w:fldChar w:fldCharType="begin"/>
        </w:r>
        <w:r w:rsidR="00E96D6D">
          <w:rPr>
            <w:noProof/>
            <w:webHidden/>
          </w:rPr>
          <w:instrText xml:space="preserve"> PAGEREF _Toc194429503 \h </w:instrText>
        </w:r>
        <w:r w:rsidR="00E96D6D">
          <w:rPr>
            <w:noProof/>
            <w:webHidden/>
          </w:rPr>
        </w:r>
        <w:r w:rsidR="00E96D6D">
          <w:rPr>
            <w:noProof/>
            <w:webHidden/>
          </w:rPr>
          <w:fldChar w:fldCharType="separate"/>
        </w:r>
        <w:r w:rsidR="00E96D6D">
          <w:rPr>
            <w:noProof/>
            <w:webHidden/>
          </w:rPr>
          <w:t>16</w:t>
        </w:r>
        <w:r w:rsidR="00E96D6D">
          <w:rPr>
            <w:noProof/>
            <w:webHidden/>
          </w:rPr>
          <w:fldChar w:fldCharType="end"/>
        </w:r>
      </w:hyperlink>
    </w:p>
    <w:p w14:paraId="0D4A18B5" w14:textId="0B1DB2DE" w:rsidR="00E96D6D" w:rsidRDefault="006565ED">
      <w:pPr>
        <w:pStyle w:val="TableofFigures"/>
        <w:tabs>
          <w:tab w:val="right" w:leader="dot" w:pos="9350"/>
        </w:tabs>
        <w:rPr>
          <w:noProof/>
        </w:rPr>
      </w:pPr>
      <w:hyperlink w:anchor="_Toc194429504" w:history="1">
        <w:r w:rsidR="00E96D6D" w:rsidRPr="00C54DEF">
          <w:rPr>
            <w:rStyle w:val="Hyperlink"/>
            <w:noProof/>
          </w:rPr>
          <w:t>Figure 4</w:t>
        </w:r>
        <w:r w:rsidR="00E96D6D">
          <w:rPr>
            <w:noProof/>
            <w:webHidden/>
          </w:rPr>
          <w:tab/>
        </w:r>
        <w:r w:rsidR="00E96D6D">
          <w:rPr>
            <w:noProof/>
            <w:webHidden/>
          </w:rPr>
          <w:fldChar w:fldCharType="begin"/>
        </w:r>
        <w:r w:rsidR="00E96D6D">
          <w:rPr>
            <w:noProof/>
            <w:webHidden/>
          </w:rPr>
          <w:instrText xml:space="preserve"> PAGEREF _Toc194429504 \h </w:instrText>
        </w:r>
        <w:r w:rsidR="00E96D6D">
          <w:rPr>
            <w:noProof/>
            <w:webHidden/>
          </w:rPr>
        </w:r>
        <w:r w:rsidR="00E96D6D">
          <w:rPr>
            <w:noProof/>
            <w:webHidden/>
          </w:rPr>
          <w:fldChar w:fldCharType="separate"/>
        </w:r>
        <w:r w:rsidR="00E96D6D">
          <w:rPr>
            <w:noProof/>
            <w:webHidden/>
          </w:rPr>
          <w:t>19</w:t>
        </w:r>
        <w:r w:rsidR="00E96D6D">
          <w:rPr>
            <w:noProof/>
            <w:webHidden/>
          </w:rPr>
          <w:fldChar w:fldCharType="end"/>
        </w:r>
      </w:hyperlink>
    </w:p>
    <w:p w14:paraId="6EA29F3C" w14:textId="4870A340" w:rsidR="00E96D6D" w:rsidRDefault="006565ED">
      <w:pPr>
        <w:pStyle w:val="TableofFigures"/>
        <w:tabs>
          <w:tab w:val="right" w:leader="dot" w:pos="9350"/>
        </w:tabs>
        <w:rPr>
          <w:noProof/>
        </w:rPr>
      </w:pPr>
      <w:hyperlink w:anchor="_Toc194429505" w:history="1">
        <w:r w:rsidR="00E96D6D" w:rsidRPr="00C54DEF">
          <w:rPr>
            <w:rStyle w:val="Hyperlink"/>
            <w:noProof/>
          </w:rPr>
          <w:t>Figure 5 CNN Architecture</w:t>
        </w:r>
        <w:r w:rsidR="00E96D6D">
          <w:rPr>
            <w:noProof/>
            <w:webHidden/>
          </w:rPr>
          <w:tab/>
        </w:r>
        <w:r w:rsidR="00E96D6D">
          <w:rPr>
            <w:noProof/>
            <w:webHidden/>
          </w:rPr>
          <w:fldChar w:fldCharType="begin"/>
        </w:r>
        <w:r w:rsidR="00E96D6D">
          <w:rPr>
            <w:noProof/>
            <w:webHidden/>
          </w:rPr>
          <w:instrText xml:space="preserve"> PAGEREF _Toc194429505 \h </w:instrText>
        </w:r>
        <w:r w:rsidR="00E96D6D">
          <w:rPr>
            <w:noProof/>
            <w:webHidden/>
          </w:rPr>
        </w:r>
        <w:r w:rsidR="00E96D6D">
          <w:rPr>
            <w:noProof/>
            <w:webHidden/>
          </w:rPr>
          <w:fldChar w:fldCharType="separate"/>
        </w:r>
        <w:r w:rsidR="00E96D6D">
          <w:rPr>
            <w:noProof/>
            <w:webHidden/>
          </w:rPr>
          <w:t>20</w:t>
        </w:r>
        <w:r w:rsidR="00E96D6D">
          <w:rPr>
            <w:noProof/>
            <w:webHidden/>
          </w:rPr>
          <w:fldChar w:fldCharType="end"/>
        </w:r>
      </w:hyperlink>
    </w:p>
    <w:p w14:paraId="6FC3A593" w14:textId="3DB51402" w:rsidR="00E96D6D" w:rsidRDefault="006565ED">
      <w:pPr>
        <w:pStyle w:val="TableofFigures"/>
        <w:tabs>
          <w:tab w:val="right" w:leader="dot" w:pos="9350"/>
        </w:tabs>
        <w:rPr>
          <w:noProof/>
        </w:rPr>
      </w:pPr>
      <w:hyperlink w:anchor="_Toc194429506" w:history="1">
        <w:r w:rsidR="00E96D6D" w:rsidRPr="00C54DEF">
          <w:rPr>
            <w:rStyle w:val="Hyperlink"/>
            <w:noProof/>
          </w:rPr>
          <w:t>Figure 6. A general scheme of CNN to classify arrhythmias (X. Xu and H. Liu et al., 2020)</w:t>
        </w:r>
        <w:r w:rsidR="00E96D6D">
          <w:rPr>
            <w:noProof/>
            <w:webHidden/>
          </w:rPr>
          <w:tab/>
        </w:r>
        <w:r w:rsidR="00E96D6D">
          <w:rPr>
            <w:noProof/>
            <w:webHidden/>
          </w:rPr>
          <w:fldChar w:fldCharType="begin"/>
        </w:r>
        <w:r w:rsidR="00E96D6D">
          <w:rPr>
            <w:noProof/>
            <w:webHidden/>
          </w:rPr>
          <w:instrText xml:space="preserve"> PAGEREF _Toc194429506 \h </w:instrText>
        </w:r>
        <w:r w:rsidR="00E96D6D">
          <w:rPr>
            <w:noProof/>
            <w:webHidden/>
          </w:rPr>
        </w:r>
        <w:r w:rsidR="00E96D6D">
          <w:rPr>
            <w:noProof/>
            <w:webHidden/>
          </w:rPr>
          <w:fldChar w:fldCharType="separate"/>
        </w:r>
        <w:r w:rsidR="00E96D6D">
          <w:rPr>
            <w:noProof/>
            <w:webHidden/>
          </w:rPr>
          <w:t>21</w:t>
        </w:r>
        <w:r w:rsidR="00E96D6D">
          <w:rPr>
            <w:noProof/>
            <w:webHidden/>
          </w:rPr>
          <w:fldChar w:fldCharType="end"/>
        </w:r>
      </w:hyperlink>
    </w:p>
    <w:p w14:paraId="3FB3DE15" w14:textId="4E6502D8" w:rsidR="00E96D6D" w:rsidRDefault="006565ED">
      <w:pPr>
        <w:pStyle w:val="TableofFigures"/>
        <w:tabs>
          <w:tab w:val="right" w:leader="dot" w:pos="9350"/>
        </w:tabs>
        <w:rPr>
          <w:noProof/>
        </w:rPr>
      </w:pPr>
      <w:hyperlink w:anchor="_Toc194429507" w:history="1">
        <w:r w:rsidR="00E96D6D" w:rsidRPr="00C54DEF">
          <w:rPr>
            <w:rStyle w:val="Hyperlink"/>
            <w:noProof/>
          </w:rPr>
          <w:t>Figure 7. (Yildirim et al., 2020) DL model for cardiac arrhythmia detection</w:t>
        </w:r>
        <w:r w:rsidR="00E96D6D">
          <w:rPr>
            <w:noProof/>
            <w:webHidden/>
          </w:rPr>
          <w:tab/>
        </w:r>
        <w:r w:rsidR="00E96D6D">
          <w:rPr>
            <w:noProof/>
            <w:webHidden/>
          </w:rPr>
          <w:fldChar w:fldCharType="begin"/>
        </w:r>
        <w:r w:rsidR="00E96D6D">
          <w:rPr>
            <w:noProof/>
            <w:webHidden/>
          </w:rPr>
          <w:instrText xml:space="preserve"> PAGEREF _Toc194429507 \h </w:instrText>
        </w:r>
        <w:r w:rsidR="00E96D6D">
          <w:rPr>
            <w:noProof/>
            <w:webHidden/>
          </w:rPr>
        </w:r>
        <w:r w:rsidR="00E96D6D">
          <w:rPr>
            <w:noProof/>
            <w:webHidden/>
          </w:rPr>
          <w:fldChar w:fldCharType="separate"/>
        </w:r>
        <w:r w:rsidR="00E96D6D">
          <w:rPr>
            <w:noProof/>
            <w:webHidden/>
          </w:rPr>
          <w:t>22</w:t>
        </w:r>
        <w:r w:rsidR="00E96D6D">
          <w:rPr>
            <w:noProof/>
            <w:webHidden/>
          </w:rPr>
          <w:fldChar w:fldCharType="end"/>
        </w:r>
      </w:hyperlink>
    </w:p>
    <w:p w14:paraId="725B91D5" w14:textId="48C20A1B" w:rsidR="00E96D6D" w:rsidRDefault="006565ED">
      <w:pPr>
        <w:pStyle w:val="TableofFigures"/>
        <w:tabs>
          <w:tab w:val="right" w:leader="dot" w:pos="9350"/>
        </w:tabs>
        <w:rPr>
          <w:noProof/>
        </w:rPr>
      </w:pPr>
      <w:hyperlink w:anchor="_Toc194429508" w:history="1">
        <w:r w:rsidR="00E96D6D" w:rsidRPr="00C54DEF">
          <w:rPr>
            <w:rStyle w:val="Hyperlink"/>
            <w:noProof/>
          </w:rPr>
          <w:t>Figure 8. A CNN model for classifying 6 types of arrhythmias by (Singh et al., 2020)</w:t>
        </w:r>
        <w:r w:rsidR="00E96D6D">
          <w:rPr>
            <w:noProof/>
            <w:webHidden/>
          </w:rPr>
          <w:tab/>
        </w:r>
        <w:r w:rsidR="00E96D6D">
          <w:rPr>
            <w:noProof/>
            <w:webHidden/>
          </w:rPr>
          <w:fldChar w:fldCharType="begin"/>
        </w:r>
        <w:r w:rsidR="00E96D6D">
          <w:rPr>
            <w:noProof/>
            <w:webHidden/>
          </w:rPr>
          <w:instrText xml:space="preserve"> PAGEREF _Toc194429508 \h </w:instrText>
        </w:r>
        <w:r w:rsidR="00E96D6D">
          <w:rPr>
            <w:noProof/>
            <w:webHidden/>
          </w:rPr>
        </w:r>
        <w:r w:rsidR="00E96D6D">
          <w:rPr>
            <w:noProof/>
            <w:webHidden/>
          </w:rPr>
          <w:fldChar w:fldCharType="separate"/>
        </w:r>
        <w:r w:rsidR="00E96D6D">
          <w:rPr>
            <w:noProof/>
            <w:webHidden/>
          </w:rPr>
          <w:t>23</w:t>
        </w:r>
        <w:r w:rsidR="00E96D6D">
          <w:rPr>
            <w:noProof/>
            <w:webHidden/>
          </w:rPr>
          <w:fldChar w:fldCharType="end"/>
        </w:r>
      </w:hyperlink>
    </w:p>
    <w:p w14:paraId="3DF6A026" w14:textId="7819250F" w:rsidR="00E96D6D" w:rsidRDefault="006565ED">
      <w:pPr>
        <w:pStyle w:val="TableofFigures"/>
        <w:tabs>
          <w:tab w:val="right" w:leader="dot" w:pos="9350"/>
        </w:tabs>
        <w:rPr>
          <w:noProof/>
        </w:rPr>
      </w:pPr>
      <w:hyperlink w:anchor="_Toc194429509" w:history="1">
        <w:r w:rsidR="00E96D6D" w:rsidRPr="00C54DEF">
          <w:rPr>
            <w:rStyle w:val="Hyperlink"/>
            <w:noProof/>
          </w:rPr>
          <w:t>Figure 9 ESP8266</w:t>
        </w:r>
        <w:r w:rsidR="00E96D6D">
          <w:rPr>
            <w:noProof/>
            <w:webHidden/>
          </w:rPr>
          <w:tab/>
        </w:r>
        <w:r w:rsidR="00E96D6D">
          <w:rPr>
            <w:noProof/>
            <w:webHidden/>
          </w:rPr>
          <w:fldChar w:fldCharType="begin"/>
        </w:r>
        <w:r w:rsidR="00E96D6D">
          <w:rPr>
            <w:noProof/>
            <w:webHidden/>
          </w:rPr>
          <w:instrText xml:space="preserve"> PAGEREF _Toc194429509 \h </w:instrText>
        </w:r>
        <w:r w:rsidR="00E96D6D">
          <w:rPr>
            <w:noProof/>
            <w:webHidden/>
          </w:rPr>
        </w:r>
        <w:r w:rsidR="00E96D6D">
          <w:rPr>
            <w:noProof/>
            <w:webHidden/>
          </w:rPr>
          <w:fldChar w:fldCharType="separate"/>
        </w:r>
        <w:r w:rsidR="00E96D6D">
          <w:rPr>
            <w:noProof/>
            <w:webHidden/>
          </w:rPr>
          <w:t>26</w:t>
        </w:r>
        <w:r w:rsidR="00E96D6D">
          <w:rPr>
            <w:noProof/>
            <w:webHidden/>
          </w:rPr>
          <w:fldChar w:fldCharType="end"/>
        </w:r>
      </w:hyperlink>
    </w:p>
    <w:p w14:paraId="396AB0BD" w14:textId="3A7BA5EB" w:rsidR="00E96D6D" w:rsidRDefault="006565ED">
      <w:pPr>
        <w:pStyle w:val="TableofFigures"/>
        <w:tabs>
          <w:tab w:val="right" w:leader="dot" w:pos="9350"/>
        </w:tabs>
        <w:rPr>
          <w:noProof/>
        </w:rPr>
      </w:pPr>
      <w:hyperlink w:anchor="_Toc194429510" w:history="1">
        <w:r w:rsidR="00E96D6D" w:rsidRPr="00C54DEF">
          <w:rPr>
            <w:rStyle w:val="Hyperlink"/>
            <w:noProof/>
          </w:rPr>
          <w:t>Figure 10. AD8232 electrodes</w:t>
        </w:r>
        <w:r w:rsidR="00E96D6D">
          <w:rPr>
            <w:noProof/>
            <w:webHidden/>
          </w:rPr>
          <w:tab/>
        </w:r>
        <w:r w:rsidR="00E96D6D">
          <w:rPr>
            <w:noProof/>
            <w:webHidden/>
          </w:rPr>
          <w:fldChar w:fldCharType="begin"/>
        </w:r>
        <w:r w:rsidR="00E96D6D">
          <w:rPr>
            <w:noProof/>
            <w:webHidden/>
          </w:rPr>
          <w:instrText xml:space="preserve"> PAGEREF _Toc194429510 \h </w:instrText>
        </w:r>
        <w:r w:rsidR="00E96D6D">
          <w:rPr>
            <w:noProof/>
            <w:webHidden/>
          </w:rPr>
        </w:r>
        <w:r w:rsidR="00E96D6D">
          <w:rPr>
            <w:noProof/>
            <w:webHidden/>
          </w:rPr>
          <w:fldChar w:fldCharType="separate"/>
        </w:r>
        <w:r w:rsidR="00E96D6D">
          <w:rPr>
            <w:noProof/>
            <w:webHidden/>
          </w:rPr>
          <w:t>27</w:t>
        </w:r>
        <w:r w:rsidR="00E96D6D">
          <w:rPr>
            <w:noProof/>
            <w:webHidden/>
          </w:rPr>
          <w:fldChar w:fldCharType="end"/>
        </w:r>
      </w:hyperlink>
    </w:p>
    <w:p w14:paraId="4D0B21D2" w14:textId="2A098DCF" w:rsidR="00E96D6D" w:rsidRDefault="006565ED">
      <w:pPr>
        <w:pStyle w:val="TableofFigures"/>
        <w:tabs>
          <w:tab w:val="right" w:leader="dot" w:pos="9350"/>
        </w:tabs>
        <w:rPr>
          <w:noProof/>
        </w:rPr>
      </w:pPr>
      <w:hyperlink w:anchor="_Toc194429511" w:history="1">
        <w:r w:rsidR="00E96D6D" w:rsidRPr="00C54DEF">
          <w:rPr>
            <w:rStyle w:val="Hyperlink"/>
            <w:noProof/>
          </w:rPr>
          <w:t>Figure 11. AD8232 module</w:t>
        </w:r>
        <w:r w:rsidR="00E96D6D">
          <w:rPr>
            <w:noProof/>
            <w:webHidden/>
          </w:rPr>
          <w:tab/>
        </w:r>
        <w:r w:rsidR="00E96D6D">
          <w:rPr>
            <w:noProof/>
            <w:webHidden/>
          </w:rPr>
          <w:fldChar w:fldCharType="begin"/>
        </w:r>
        <w:r w:rsidR="00E96D6D">
          <w:rPr>
            <w:noProof/>
            <w:webHidden/>
          </w:rPr>
          <w:instrText xml:space="preserve"> PAGEREF _Toc194429511 \h </w:instrText>
        </w:r>
        <w:r w:rsidR="00E96D6D">
          <w:rPr>
            <w:noProof/>
            <w:webHidden/>
          </w:rPr>
        </w:r>
        <w:r w:rsidR="00E96D6D">
          <w:rPr>
            <w:noProof/>
            <w:webHidden/>
          </w:rPr>
          <w:fldChar w:fldCharType="separate"/>
        </w:r>
        <w:r w:rsidR="00E96D6D">
          <w:rPr>
            <w:noProof/>
            <w:webHidden/>
          </w:rPr>
          <w:t>27</w:t>
        </w:r>
        <w:r w:rsidR="00E96D6D">
          <w:rPr>
            <w:noProof/>
            <w:webHidden/>
          </w:rPr>
          <w:fldChar w:fldCharType="end"/>
        </w:r>
      </w:hyperlink>
    </w:p>
    <w:p w14:paraId="3F1D42FD" w14:textId="4C7A5D91" w:rsidR="00E96D6D" w:rsidRDefault="006565ED">
      <w:pPr>
        <w:pStyle w:val="TableofFigures"/>
        <w:tabs>
          <w:tab w:val="right" w:leader="dot" w:pos="9350"/>
        </w:tabs>
        <w:rPr>
          <w:noProof/>
        </w:rPr>
      </w:pPr>
      <w:hyperlink w:anchor="_Toc194429512" w:history="1">
        <w:r w:rsidR="00E96D6D" w:rsidRPr="00C54DEF">
          <w:rPr>
            <w:rStyle w:val="Hyperlink"/>
            <w:noProof/>
          </w:rPr>
          <w:t>Figure 12. MAX30100</w:t>
        </w:r>
        <w:r w:rsidR="00E96D6D">
          <w:rPr>
            <w:noProof/>
            <w:webHidden/>
          </w:rPr>
          <w:tab/>
        </w:r>
        <w:r w:rsidR="00E96D6D">
          <w:rPr>
            <w:noProof/>
            <w:webHidden/>
          </w:rPr>
          <w:fldChar w:fldCharType="begin"/>
        </w:r>
        <w:r w:rsidR="00E96D6D">
          <w:rPr>
            <w:noProof/>
            <w:webHidden/>
          </w:rPr>
          <w:instrText xml:space="preserve"> PAGEREF _Toc194429512 \h </w:instrText>
        </w:r>
        <w:r w:rsidR="00E96D6D">
          <w:rPr>
            <w:noProof/>
            <w:webHidden/>
          </w:rPr>
        </w:r>
        <w:r w:rsidR="00E96D6D">
          <w:rPr>
            <w:noProof/>
            <w:webHidden/>
          </w:rPr>
          <w:fldChar w:fldCharType="separate"/>
        </w:r>
        <w:r w:rsidR="00E96D6D">
          <w:rPr>
            <w:noProof/>
            <w:webHidden/>
          </w:rPr>
          <w:t>28</w:t>
        </w:r>
        <w:r w:rsidR="00E96D6D">
          <w:rPr>
            <w:noProof/>
            <w:webHidden/>
          </w:rPr>
          <w:fldChar w:fldCharType="end"/>
        </w:r>
      </w:hyperlink>
    </w:p>
    <w:p w14:paraId="609FCB9C" w14:textId="36E0B683" w:rsidR="00E96D6D" w:rsidRDefault="006565ED">
      <w:pPr>
        <w:pStyle w:val="TableofFigures"/>
        <w:tabs>
          <w:tab w:val="right" w:leader="dot" w:pos="9350"/>
        </w:tabs>
        <w:rPr>
          <w:noProof/>
        </w:rPr>
      </w:pPr>
      <w:hyperlink w:anchor="_Toc194429513" w:history="1">
        <w:r w:rsidR="00E96D6D" w:rsidRPr="00C54DEF">
          <w:rPr>
            <w:rStyle w:val="Hyperlink"/>
            <w:noProof/>
          </w:rPr>
          <w:t>Figure 13. LCD 16*2</w:t>
        </w:r>
        <w:r w:rsidR="00E96D6D">
          <w:rPr>
            <w:noProof/>
            <w:webHidden/>
          </w:rPr>
          <w:tab/>
        </w:r>
        <w:r w:rsidR="00E96D6D">
          <w:rPr>
            <w:noProof/>
            <w:webHidden/>
          </w:rPr>
          <w:fldChar w:fldCharType="begin"/>
        </w:r>
        <w:r w:rsidR="00E96D6D">
          <w:rPr>
            <w:noProof/>
            <w:webHidden/>
          </w:rPr>
          <w:instrText xml:space="preserve"> PAGEREF _Toc194429513 \h </w:instrText>
        </w:r>
        <w:r w:rsidR="00E96D6D">
          <w:rPr>
            <w:noProof/>
            <w:webHidden/>
          </w:rPr>
        </w:r>
        <w:r w:rsidR="00E96D6D">
          <w:rPr>
            <w:noProof/>
            <w:webHidden/>
          </w:rPr>
          <w:fldChar w:fldCharType="separate"/>
        </w:r>
        <w:r w:rsidR="00E96D6D">
          <w:rPr>
            <w:noProof/>
            <w:webHidden/>
          </w:rPr>
          <w:t>29</w:t>
        </w:r>
        <w:r w:rsidR="00E96D6D">
          <w:rPr>
            <w:noProof/>
            <w:webHidden/>
          </w:rPr>
          <w:fldChar w:fldCharType="end"/>
        </w:r>
      </w:hyperlink>
    </w:p>
    <w:p w14:paraId="6D53087E" w14:textId="0AE59D6D" w:rsidR="00E96D6D" w:rsidRDefault="006565ED">
      <w:pPr>
        <w:pStyle w:val="TableofFigures"/>
        <w:tabs>
          <w:tab w:val="right" w:leader="dot" w:pos="9350"/>
        </w:tabs>
        <w:rPr>
          <w:noProof/>
        </w:rPr>
      </w:pPr>
      <w:hyperlink w:anchor="_Toc194429514" w:history="1">
        <w:r w:rsidR="00E96D6D" w:rsidRPr="00C54DEF">
          <w:rPr>
            <w:rStyle w:val="Hyperlink"/>
            <w:noProof/>
          </w:rPr>
          <w:t>Figure 14 Circuit diagram</w:t>
        </w:r>
        <w:r w:rsidR="00E96D6D">
          <w:rPr>
            <w:noProof/>
            <w:webHidden/>
          </w:rPr>
          <w:tab/>
        </w:r>
        <w:r w:rsidR="00E96D6D">
          <w:rPr>
            <w:noProof/>
            <w:webHidden/>
          </w:rPr>
          <w:fldChar w:fldCharType="begin"/>
        </w:r>
        <w:r w:rsidR="00E96D6D">
          <w:rPr>
            <w:noProof/>
            <w:webHidden/>
          </w:rPr>
          <w:instrText xml:space="preserve"> PAGEREF _Toc194429514 \h </w:instrText>
        </w:r>
        <w:r w:rsidR="00E96D6D">
          <w:rPr>
            <w:noProof/>
            <w:webHidden/>
          </w:rPr>
        </w:r>
        <w:r w:rsidR="00E96D6D">
          <w:rPr>
            <w:noProof/>
            <w:webHidden/>
          </w:rPr>
          <w:fldChar w:fldCharType="separate"/>
        </w:r>
        <w:r w:rsidR="00E96D6D">
          <w:rPr>
            <w:noProof/>
            <w:webHidden/>
          </w:rPr>
          <w:t>32</w:t>
        </w:r>
        <w:r w:rsidR="00E96D6D">
          <w:rPr>
            <w:noProof/>
            <w:webHidden/>
          </w:rPr>
          <w:fldChar w:fldCharType="end"/>
        </w:r>
      </w:hyperlink>
    </w:p>
    <w:p w14:paraId="74BAE9FB" w14:textId="2579CE66" w:rsidR="00B568DB" w:rsidRDefault="00E96D6D">
      <w:r>
        <w:fldChar w:fldCharType="end"/>
      </w:r>
      <w:r w:rsidR="00B568DB">
        <w:br w:type="page"/>
      </w:r>
    </w:p>
    <w:p w14:paraId="24D0969C" w14:textId="609F0E35" w:rsidR="00B568DB" w:rsidRDefault="00B568DB" w:rsidP="006D1919">
      <w:pPr>
        <w:pStyle w:val="Heading1"/>
      </w:pPr>
      <w:bookmarkStart w:id="5" w:name="_Toc194504570"/>
      <w:r>
        <w:lastRenderedPageBreak/>
        <w:t xml:space="preserve">List of </w:t>
      </w:r>
      <w:r w:rsidR="006D1919">
        <w:t>tables</w:t>
      </w:r>
      <w:bookmarkEnd w:id="5"/>
    </w:p>
    <w:p w14:paraId="231108D3" w14:textId="77777777" w:rsidR="00B568DB" w:rsidRDefault="00B568DB">
      <w:r>
        <w:br w:type="page"/>
      </w:r>
    </w:p>
    <w:p w14:paraId="777478D2" w14:textId="499B2457" w:rsidR="00B568DB" w:rsidRDefault="00B568DB" w:rsidP="006D1919">
      <w:pPr>
        <w:pStyle w:val="Heading1"/>
        <w:rPr>
          <w:rFonts w:eastAsia="Times New Roman"/>
        </w:rPr>
      </w:pPr>
      <w:bookmarkStart w:id="6" w:name="_Toc194504571"/>
      <w:r>
        <w:lastRenderedPageBreak/>
        <w:t>List of abbreviations</w:t>
      </w:r>
      <w:bookmarkEnd w:id="6"/>
      <w:r>
        <w:br w:type="page"/>
      </w:r>
    </w:p>
    <w:p w14:paraId="518C2088" w14:textId="33CDC111" w:rsidR="00B568DB" w:rsidRDefault="00B568DB" w:rsidP="00B568DB">
      <w:pPr>
        <w:pStyle w:val="Heading1"/>
      </w:pPr>
      <w:bookmarkStart w:id="7" w:name="_Toc194504572"/>
      <w:r>
        <w:lastRenderedPageBreak/>
        <w:t>ACKNOWLEDGEMENT</w:t>
      </w:r>
      <w:bookmarkEnd w:id="7"/>
    </w:p>
    <w:p w14:paraId="07C8D840" w14:textId="77777777" w:rsidR="00B568DB" w:rsidRDefault="00B568DB" w:rsidP="00097C3E">
      <w:pPr>
        <w:pStyle w:val="NormalWeb"/>
        <w:spacing w:line="360" w:lineRule="auto"/>
        <w:jc w:val="both"/>
      </w:pPr>
      <w:r>
        <w:t xml:space="preserve">I express my deepest gratitude to </w:t>
      </w:r>
      <w:r>
        <w:rPr>
          <w:rStyle w:val="Strong"/>
          <w:b w:val="0"/>
          <w:bCs w:val="0"/>
        </w:rPr>
        <w:t xml:space="preserve">Mr. Boston Odhiambo, </w:t>
      </w:r>
      <w:r>
        <w:t>my project supervisor, for their invaluable guidance, support, and encouragement throughout this research. Their expertise and constructive feedback have been instrumental in the successful completion of this work.</w:t>
      </w:r>
    </w:p>
    <w:p w14:paraId="3F1CD6BB" w14:textId="77777777" w:rsidR="00B568DB" w:rsidRDefault="00B568DB" w:rsidP="00097C3E">
      <w:pPr>
        <w:pStyle w:val="NormalWeb"/>
        <w:spacing w:line="360" w:lineRule="auto"/>
        <w:jc w:val="both"/>
      </w:pPr>
      <w:r>
        <w:t>I also appreciate the assistance and cooperation of, who provided me with the necessary resources and insights.</w:t>
      </w:r>
    </w:p>
    <w:p w14:paraId="5066A8B6" w14:textId="77777777" w:rsidR="00B568DB" w:rsidRDefault="00B568DB" w:rsidP="00097C3E">
      <w:pPr>
        <w:pStyle w:val="NormalWeb"/>
        <w:spacing w:line="360" w:lineRule="auto"/>
        <w:jc w:val="both"/>
      </w:pPr>
      <w:r>
        <w:t>A special thanks to my family and friends for their unwavering support, patience, and motivation during this journey. Without their encouragement, this work would not have been possible.</w:t>
      </w:r>
    </w:p>
    <w:p w14:paraId="0D6333B9" w14:textId="77777777" w:rsidR="00B568DB" w:rsidRDefault="00B568DB" w:rsidP="00097C3E">
      <w:pPr>
        <w:pStyle w:val="NormalWeb"/>
        <w:spacing w:line="360" w:lineRule="auto"/>
        <w:jc w:val="both"/>
      </w:pPr>
      <w:r>
        <w:t>Finally, I am grateful to for their support.</w:t>
      </w:r>
    </w:p>
    <w:p w14:paraId="2AFEF84F" w14:textId="77777777" w:rsidR="00974302" w:rsidRDefault="00B568DB" w:rsidP="00097C3E">
      <w:pPr>
        <w:jc w:val="both"/>
        <w:sectPr w:rsidR="00974302" w:rsidSect="00A8511E">
          <w:footerReference w:type="default" r:id="rId9"/>
          <w:pgSz w:w="12240" w:h="15840"/>
          <w:pgMar w:top="1440" w:right="1440" w:bottom="1440" w:left="1440" w:header="720" w:footer="720" w:gutter="0"/>
          <w:pgNumType w:fmt="lowerRoman" w:start="1"/>
          <w:cols w:space="720"/>
          <w:docGrid w:linePitch="360"/>
        </w:sectPr>
      </w:pPr>
      <w:r>
        <w:br w:type="page"/>
      </w:r>
    </w:p>
    <w:p w14:paraId="06B464CF" w14:textId="46D9C247" w:rsidR="003574BC" w:rsidRPr="00E12CDB" w:rsidRDefault="003574BC" w:rsidP="00097C3E">
      <w:pPr>
        <w:jc w:val="both"/>
        <w:rPr>
          <w:rFonts w:eastAsia="Times New Roman"/>
        </w:rPr>
      </w:pPr>
    </w:p>
    <w:p w14:paraId="7C39530D" w14:textId="6228D8FD" w:rsidR="0097234E" w:rsidRDefault="003574BC" w:rsidP="00097C3E">
      <w:pPr>
        <w:pStyle w:val="Heading1"/>
        <w:jc w:val="both"/>
      </w:pPr>
      <w:bookmarkStart w:id="8" w:name="_Toc194504573"/>
      <w:r>
        <w:t>CHAPTER ONE</w:t>
      </w:r>
      <w:bookmarkEnd w:id="8"/>
    </w:p>
    <w:p w14:paraId="541958AC" w14:textId="1816C291" w:rsidR="003574BC" w:rsidRDefault="00902D9E" w:rsidP="00097C3E">
      <w:pPr>
        <w:pStyle w:val="Heading2"/>
        <w:jc w:val="both"/>
      </w:pPr>
      <w:bookmarkStart w:id="9" w:name="_Toc194504574"/>
      <w:r>
        <w:t>Background information</w:t>
      </w:r>
      <w:bookmarkEnd w:id="9"/>
    </w:p>
    <w:p w14:paraId="60B93D75" w14:textId="5F54F7E6" w:rsidR="00C30860" w:rsidRDefault="00C30860" w:rsidP="00097C3E">
      <w:pPr>
        <w:pStyle w:val="NormalWeb"/>
        <w:spacing w:line="360" w:lineRule="auto"/>
        <w:jc w:val="both"/>
      </w:pPr>
      <w:r>
        <w:t xml:space="preserve">Cardiovascular diseases (CVDs) are a leading cause of mortality globally, accounting for approximately 17.9 million deaths annually (WHO, 2021). Early detection and monitoring of cardiac abnormalities are vital for reducing morbidity and mortality </w:t>
      </w:r>
      <w:r>
        <w:fldChar w:fldCharType="begin"/>
      </w:r>
      <w:r w:rsidR="003245FB">
        <w:instrText xml:space="preserve"> ADDIN ZOTERO_ITEM CSL_CITATION {"citationID":"q9KUaeQF","properties":{"formattedCitation":"(Aversano et al., 2023)","plainCitation":"(Aversano et al., 2023)","noteIndex":0},"citationItems":[{"id":45,"uris":["http://zotero.org/users/16416586/items/MU9USALZ"],"itemData":{"id":45,"type":"article-journal","abstract":"Heart disease is becoming the biggest cause of mortality worldwide. Its early detection can considerably lower the risk of mortality and help to promote its successful treatment. However, this early detection necessitates regular monitoring of a wide range of clinical and lifestyle factors. This is why a growing number of studies are being conducted to automate the forecasting of cardiac diseases, beginning with an examination of ECG images, which is the first diagnostic test performed on patients and also the most simple and economical to conduct. This study investigates the use of three groups of ECG images acquired from three separate sets of cardiac patients, with different heart-related illnesses, and a set of healthy controls to predict heart disease using deep learning classifiers. The evaluation is carried out on a real-life dataset, and the results highlight really interesting findings.","container-title":"Procedia Computer Science","DOI":"10.1016/j.procs.2023.10.279","ISSN":"18770509","journalAbbreviation":"Procedia Computer Science","language":"en","page":"2866-2875","source":"DOI.org (Crossref)","title":"Early Diagnosis of Cardiac Diseases using ECG Images and CNN-2D","volume":"225","author":[{"family":"Aversano","given":"Lerina"},{"family":"Bernardi","given":"Mario Luca"},{"family":"Cimitile","given":"Marta"},{"family":"Montano","given":"Debora"},{"family":"Pecori","given":"Riccardo"}],"issued":{"date-parts":[["2023"]]}}}],"schema":"https://github.com/citation-style-language/schema/raw/master/csl-citation.json"} </w:instrText>
      </w:r>
      <w:r>
        <w:fldChar w:fldCharType="separate"/>
      </w:r>
      <w:r w:rsidRPr="003D6FFB">
        <w:t>(Aversano et al., 2023)</w:t>
      </w:r>
      <w:r>
        <w:fldChar w:fldCharType="end"/>
      </w:r>
      <w:r>
        <w:t xml:space="preserve">. Electrocardiography (ECG) is a key diagnostic tool for assessing heart health, </w:t>
      </w:r>
      <w:r>
        <w:fldChar w:fldCharType="begin"/>
      </w:r>
      <w:r w:rsidR="003245FB">
        <w:instrText xml:space="preserve"> ADDIN ZOTERO_ITEM CSL_CITATION {"citationID":"KBKja7o6","properties":{"formattedCitation":"(Government College of Technology et al., 2021)","plainCitation":"(Government College of Technology et al., 2021)","noteIndex":0},"citationItems":[{"id":57,"uris":["http://zotero.org/users/16416586/items/QS5T6ZLV"],"itemData":{"id":57,"type":"article-journal","abstract":"Early Diagnosis of disease has always been a boon for the treatment of any disease. However, for people living in remote areas, health facilities have not been easily accessible. A few of the critical parameters for determining whether the person is healthy or not depend on a few health parameters such as Heart Rate, electrocardiogram (ECG), oxygen saturation (SpO2), and Body Temperature. To avoid overcrowding hospitals, we have developed a remote monitoring and prediction system. We have developed Arduino-based low-cost hardware that can be used for telemedicine service and remote monitoring of patients in India directly from expert doctors in the field. The system was successfully tested and got around 97 percent successful transmission of data without latency. The model includes a web app that directly reports the data to the doctors and has been trained with many machine learning models to predict abnormal patterns. Ultimately the web app gives a composite score based on heart rate and arrhythmia to facilitate subjects for heart health. Created a system, which is the dynamic web app to display real-time data and plot the graph of the variation dynamically. Using this system to check our health periodically makes it possible to reduce the chances of deteriorating health conditions","container-title":"International Journal of Engineering Applied Sciences and Technology","DOI":"10.33564/IJEAST.2021.v06i08.028","issue":"8","journalAbbreviation":"IJEAST","language":"en","page":"171-176","source":"DOI.org (Crossref)","title":"ECG AND PULSE OXYGEN LEVEL MONITORING AND ARRHYTHMIA CLASSIFICATION USING CNN","volume":"6","author":[{"literal":"Government College of Technology"},{"family":"Ch","given":"Rithic"},{"family":"S","given":"Narendran"},{"literal":"Government College of Technology"},{"family":"C","given":"Marimuthu"},{"literal":"Government College of Technology"}],"issued":{"date-parts":[["2021",12,1]]}}}],"schema":"https://github.com/citation-style-language/schema/raw/master/csl-citation.json"} </w:instrText>
      </w:r>
      <w:r>
        <w:fldChar w:fldCharType="separate"/>
      </w:r>
      <w:r w:rsidR="00B129AE" w:rsidRPr="00B129AE">
        <w:t>(Government College of Technology et al., 2021)</w:t>
      </w:r>
      <w:r>
        <w:fldChar w:fldCharType="end"/>
      </w:r>
      <w:r w:rsidR="005B70EC">
        <w:t xml:space="preserve"> but traditional</w:t>
      </w:r>
      <w:r>
        <w:t xml:space="preserve"> ECG systems face limitations such as requiring hospital visits and lacking real-time </w:t>
      </w:r>
    </w:p>
    <w:p w14:paraId="3D779921" w14:textId="1FA94C36" w:rsidR="00C30860" w:rsidRDefault="00C30860" w:rsidP="00097C3E">
      <w:pPr>
        <w:pStyle w:val="NormalWeb"/>
        <w:spacing w:line="360" w:lineRule="auto"/>
        <w:jc w:val="both"/>
      </w:pPr>
      <w:r>
        <w:t xml:space="preserve">Recent advancements in biomedical engineering and artificial intelligence (AI) have led to </w:t>
      </w:r>
      <w:r>
        <w:rPr>
          <w:rStyle w:val="Strong"/>
          <w:rFonts w:eastAsiaTheme="majorEastAsia"/>
        </w:rPr>
        <w:t>intelligent ECG monitoring systems</w:t>
      </w:r>
      <w:r>
        <w:t xml:space="preserve"> that provide continuous cardiac monitoring through real-time signal processing and machine learning </w:t>
      </w:r>
      <w:r>
        <w:fldChar w:fldCharType="begin"/>
      </w:r>
      <w:r w:rsidR="003245FB">
        <w:instrText xml:space="preserve"> ADDIN ZOTERO_ITEM CSL_CITATION {"citationID":"fChllowl","properties":{"formattedCitation":"(Falhi &amp; Khleaf, 2023)","plainCitation":"(Falhi &amp; Khleaf, 2023)","noteIndex":0},"citationItems":[{"id":52,"uris":["http://zotero.org/users/16416586/items/VNFU4R92"],"itemData":{"id":52,"type":"article-journal","container-title":"Revue d'Intelligence Artificielle","DOI":"10.18280/ria.370210","ISSN":"0992499X, 19585748","issue":"2","journalAbbreviation":"RIA","language":"en","page":"323-329","source":"DOI.org (Crossref)","title":"Design an Intelligent Real Time ECG Monitoring System Using Convolution Neural Network","volume":"37","author":[{"family":"Falhi","given":"Hiba Mahdi"},{"family":"Khleaf","given":"Hussain Kareem"}],"issued":{"date-parts":[["2023",4,30]]}}}],"schema":"https://github.com/citation-style-language/schema/raw/master/csl-citation.json"} </w:instrText>
      </w:r>
      <w:r>
        <w:fldChar w:fldCharType="separate"/>
      </w:r>
      <w:r w:rsidRPr="00C30860">
        <w:t>(</w:t>
      </w:r>
      <w:proofErr w:type="spellStart"/>
      <w:r w:rsidRPr="00C30860">
        <w:t>Falhi</w:t>
      </w:r>
      <w:proofErr w:type="spellEnd"/>
      <w:r w:rsidRPr="00C30860">
        <w:t xml:space="preserve"> &amp; </w:t>
      </w:r>
      <w:proofErr w:type="spellStart"/>
      <w:r w:rsidRPr="00C30860">
        <w:t>Khleaf</w:t>
      </w:r>
      <w:proofErr w:type="spellEnd"/>
      <w:r w:rsidRPr="00C30860">
        <w:t>, 2023)</w:t>
      </w:r>
      <w:r>
        <w:fldChar w:fldCharType="end"/>
      </w:r>
      <w:r>
        <w:t>. These systems are particularly beneficial for high-risk patients, delivering real-time alerts for arrhythmias and other abnormalities</w:t>
      </w:r>
      <w:r w:rsidR="002128B9">
        <w:fldChar w:fldCharType="begin"/>
      </w:r>
      <w:r w:rsidR="003245FB">
        <w:instrText xml:space="preserve"> ADDIN ZOTERO_ITEM CSL_CITATION {"citationID":"if4RjTYZ","properties":{"formattedCitation":"(Siddiqui et al., 2024)","plainCitation":"(Siddiqui et al., 2024)","noteIndex":0},"citationItems":[{"id":41,"uris":["http://zotero.org/users/16416586/items/LP3BKT6G"],"itemData":{"id":41,"type":"article-journal","language":"en","source":"Zotero","title":"AI-Based Real-Time Heart Rate (ECG) Monitoring System","volume":"20","author":[{"family":"Siddiqui","given":"Mohd Maroof"},{"family":"Valsalan","given":"Prajoona"},{"family":"Abdulrahman","given":"Abdullah"},{"family":"Mashani","given":"Khalid Salim Al"}],"issued":{"date-parts":[["2024"]]}}}],"schema":"https://github.com/citation-style-language/schema/raw/master/csl-citation.json"} </w:instrText>
      </w:r>
      <w:r w:rsidR="002128B9">
        <w:fldChar w:fldCharType="separate"/>
      </w:r>
      <w:r w:rsidR="002128B9" w:rsidRPr="002128B9">
        <w:t>(Siddiqui et al., 2024)</w:t>
      </w:r>
      <w:r w:rsidR="002128B9">
        <w:fldChar w:fldCharType="end"/>
      </w:r>
    </w:p>
    <w:p w14:paraId="61F2875D" w14:textId="77777777" w:rsidR="005B70EC" w:rsidRDefault="00C30860" w:rsidP="00097C3E">
      <w:pPr>
        <w:pStyle w:val="NormalWeb"/>
        <w:spacing w:line="360" w:lineRule="auto"/>
        <w:jc w:val="both"/>
      </w:pPr>
      <w:r>
        <w:t xml:space="preserve">The integration of the Internet of Things (IoT) and cloud computing has further enhanced remote healthcare by allowing wearable ECG devices to transmit data for immediate AI analysis </w:t>
      </w:r>
      <w:r>
        <w:fldChar w:fldCharType="begin"/>
      </w:r>
      <w:r w:rsidR="003245FB">
        <w:instrText xml:space="preserve"> ADDIN ZOTERO_ITEM CSL_CITATION {"citationID":"IcHXJvjI","properties":{"formattedCitation":"(Islam et al., 2023)","plainCitation":"(Islam et al., 2023)","noteIndex":0},"citationItems":[{"id":47,"uris":["http://zotero.org/users/16416586/items/99KF233T"],"itemData":{"id":47,"type":"article-journal","abstract":"With an aging population and increased chronic diseases, remote health monitoring has become critical to improving patient care and reducing healthcare costs. The Internet of Things (IoT) has recently drawn much interest as a potential remote health monitoring remedy. IoT-based systems can gather and analyze a wide range of physiological data, including blood oxygen levels, heart rates, body temperatures, and ECG signals, and then provide real-time feedback to medical professionals so they may take appropriate action. This paper proposes an IoT-based system for remote monitoring and early detection of health problems in home clinical settings. The system comprises three sensor types: MAX30100 for measuring blood oxygen level and heart rate; AD8232 ECG sensor module for ECG signal data; and MLX90614 non-contact infrared sensor for body temperature. The collected data is transmitted to a server using the MQTT protocol. A pre-trained deep learning model based on a convolutional neural network with an attention layer is used on the server to classify potential diseases. The system can detect ﬁve different categories of heartbeats: Normal Beat, Supraventricular premature beat, Premature ventricular contraction, Fusion of ventricular, and Unclassiﬁable beat from ECG sensor data and fever or non-fever from body temperature. Furthermore, the system provides a report on the patient’s heart rate and oxygen level, indicating whether they are within normal ranges or not. The system automatically connects the user to the nearest doctor for further diagnosis if any critical abnormalities are detected.","container-title":"Sensors","DOI":"10.3390/s23115204","ISSN":"1424-8220","issue":"11","journalAbbreviation":"Sensors","language":"en","license":"https://creativecommons.org/licenses/by/4.0/","page":"5204","source":"DOI.org (Crossref)","title":"Deep Learning-Based IoT System for Remote Monitoring and Early Detection of Health Issues in Real-Time","volume":"23","author":[{"family":"Islam","given":"Md. Reazul"},{"family":"Kabir","given":"Md. Mohsin"},{"family":"Mridha","given":"Muhammad Firoz"},{"family":"Alfarhood","given":"Sultan"},{"family":"Safran","given":"Mejdl"},{"family":"Che","given":"Dunren"}],"issued":{"date-parts":[["2023",5,30]]}}}],"schema":"https://github.com/citation-style-language/schema/raw/master/csl-citation.json"} </w:instrText>
      </w:r>
      <w:r>
        <w:fldChar w:fldCharType="separate"/>
      </w:r>
      <w:r w:rsidRPr="00C30860">
        <w:t>(Islam et al., 2023)</w:t>
      </w:r>
      <w:r>
        <w:fldChar w:fldCharType="end"/>
      </w:r>
      <w:r>
        <w:t xml:space="preserve">. </w:t>
      </w:r>
    </w:p>
    <w:p w14:paraId="4BD508D9" w14:textId="7DF03F25" w:rsidR="00C30860" w:rsidRDefault="00C30860" w:rsidP="00097C3E">
      <w:pPr>
        <w:pStyle w:val="NormalWeb"/>
        <w:spacing w:line="360" w:lineRule="auto"/>
        <w:jc w:val="both"/>
      </w:pPr>
      <w:r>
        <w:t>However</w:t>
      </w:r>
      <w:r w:rsidR="005B70EC">
        <w:t>, c</w:t>
      </w:r>
      <w:r>
        <w:t>hallenges like signal noise, data security, and accessibility in low-resource settings remain significant.</w:t>
      </w:r>
    </w:p>
    <w:p w14:paraId="46C159A1" w14:textId="31C59445" w:rsidR="002128B9" w:rsidRDefault="00C30860" w:rsidP="00097C3E">
      <w:pPr>
        <w:pStyle w:val="NormalWeb"/>
        <w:spacing w:line="360" w:lineRule="auto"/>
        <w:jc w:val="both"/>
      </w:pPr>
      <w:r>
        <w:t xml:space="preserve">This study aims to develop an </w:t>
      </w:r>
      <w:r>
        <w:rPr>
          <w:rStyle w:val="Strong"/>
          <w:rFonts w:eastAsiaTheme="majorEastAsia"/>
        </w:rPr>
        <w:t>intelligent ECG monitor</w:t>
      </w:r>
      <w:r>
        <w:t xml:space="preserve"> incorporating AI-driven analysis, wireless connectivity, and cloud data storage to improve cardiac health monitoring while ensuring patient data security and accessibility.</w:t>
      </w:r>
    </w:p>
    <w:p w14:paraId="03D5DED8" w14:textId="77777777" w:rsidR="002128B9" w:rsidRDefault="002128B9" w:rsidP="00974302">
      <w:pPr>
        <w:jc w:val="both"/>
        <w:rPr>
          <w:rFonts w:eastAsia="Times New Roman"/>
        </w:rPr>
      </w:pPr>
      <w:r>
        <w:br w:type="page"/>
      </w:r>
    </w:p>
    <w:p w14:paraId="2BDF54D1" w14:textId="166264F5" w:rsidR="00C30860" w:rsidRDefault="002128B9" w:rsidP="00097C3E">
      <w:pPr>
        <w:pStyle w:val="Heading2"/>
        <w:jc w:val="both"/>
      </w:pPr>
      <w:bookmarkStart w:id="10" w:name="_Toc194504575"/>
      <w:r>
        <w:lastRenderedPageBreak/>
        <w:t>Statement of the problem</w:t>
      </w:r>
      <w:bookmarkEnd w:id="10"/>
    </w:p>
    <w:p w14:paraId="22CB1DD2" w14:textId="4D7EBB3C" w:rsidR="002128B9" w:rsidRDefault="002128B9" w:rsidP="00097C3E">
      <w:pPr>
        <w:pStyle w:val="NormalWeb"/>
        <w:spacing w:line="360" w:lineRule="auto"/>
        <w:jc w:val="both"/>
      </w:pPr>
      <w:r>
        <w:t xml:space="preserve">Cardiovascular diseases (CVDs) are a major global health issue, accounting for about 32% of all deaths (WHO, 2021). Early detection of heart conditions is essential for preventing serious events like arrhythmias and cardiac arrest. Traditional ECG systems often require hospital visits, are bulky, and lack real-time analysis, which can delay diagnosis </w:t>
      </w:r>
      <w:r w:rsidR="005C18FC">
        <w:fldChar w:fldCharType="begin"/>
      </w:r>
      <w:r w:rsidR="003245FB">
        <w:instrText xml:space="preserve"> ADDIN ZOTERO_ITEM CSL_CITATION {"citationID":"67H802Fg","properties":{"formattedCitation":"(Islam et al., 2023)","plainCitation":"(Islam et al., 2023)","noteIndex":0},"citationItems":[{"id":47,"uris":["http://zotero.org/users/16416586/items/99KF233T"],"itemData":{"id":47,"type":"article-journal","abstract":"With an aging population and increased chronic diseases, remote health monitoring has become critical to improving patient care and reducing healthcare costs. The Internet of Things (IoT) has recently drawn much interest as a potential remote health monitoring remedy. IoT-based systems can gather and analyze a wide range of physiological data, including blood oxygen levels, heart rates, body temperatures, and ECG signals, and then provide real-time feedback to medical professionals so they may take appropriate action. This paper proposes an IoT-based system for remote monitoring and early detection of health problems in home clinical settings. The system comprises three sensor types: MAX30100 for measuring blood oxygen level and heart rate; AD8232 ECG sensor module for ECG signal data; and MLX90614 non-contact infrared sensor for body temperature. The collected data is transmitted to a server using the MQTT protocol. A pre-trained deep learning model based on a convolutional neural network with an attention layer is used on the server to classify potential diseases. The system can detect ﬁve different categories of heartbeats: Normal Beat, Supraventricular premature beat, Premature ventricular contraction, Fusion of ventricular, and Unclassiﬁable beat from ECG sensor data and fever or non-fever from body temperature. Furthermore, the system provides a report on the patient’s heart rate and oxygen level, indicating whether they are within normal ranges or not. The system automatically connects the user to the nearest doctor for further diagnosis if any critical abnormalities are detected.","container-title":"Sensors","DOI":"10.3390/s23115204","ISSN":"1424-8220","issue":"11","journalAbbreviation":"Sensors","language":"en","license":"https://creativecommons.org/licenses/by/4.0/","page":"5204","source":"DOI.org (Crossref)","title":"Deep Learning-Based IoT System for Remote Monitoring and Early Detection of Health Issues in Real-Time","volume":"23","author":[{"family":"Islam","given":"Md. Reazul"},{"family":"Kabir","given":"Md. Mohsin"},{"family":"Mridha","given":"Muhammad Firoz"},{"family":"Alfarhood","given":"Sultan"},{"family":"Safran","given":"Mejdl"},{"family":"Che","given":"Dunren"}],"issued":{"date-parts":[["2023",5,30]]}}}],"schema":"https://github.com/citation-style-language/schema/raw/master/csl-citation.json"} </w:instrText>
      </w:r>
      <w:r w:rsidR="005C18FC">
        <w:fldChar w:fldCharType="separate"/>
      </w:r>
      <w:r w:rsidR="005C18FC" w:rsidRPr="005C18FC">
        <w:t>(Islam et al., 2023)</w:t>
      </w:r>
      <w:r w:rsidR="005C18FC">
        <w:fldChar w:fldCharType="end"/>
      </w:r>
      <w:r>
        <w:t>.</w:t>
      </w:r>
    </w:p>
    <w:p w14:paraId="6543C7F2" w14:textId="62AF9FFA" w:rsidR="002128B9" w:rsidRDefault="002128B9" w:rsidP="00097C3E">
      <w:pPr>
        <w:pStyle w:val="NormalWeb"/>
        <w:spacing w:line="360" w:lineRule="auto"/>
        <w:jc w:val="both"/>
      </w:pPr>
      <w:r>
        <w:t xml:space="preserve">   While portable ECG devices offer mobility, they typically lack </w:t>
      </w:r>
      <w:r>
        <w:rPr>
          <w:rStyle w:val="Strong"/>
          <w:rFonts w:eastAsiaTheme="majorEastAsia"/>
        </w:rPr>
        <w:t>real-time analysis capabilities</w:t>
      </w:r>
      <w:r>
        <w:t xml:space="preserve"> and can lead to delays in identifying critical issues, particularly for high-risk patients. Additionally, many devices struggle with </w:t>
      </w:r>
      <w:r>
        <w:rPr>
          <w:rStyle w:val="Strong"/>
          <w:rFonts w:eastAsiaTheme="majorEastAsia"/>
        </w:rPr>
        <w:t>signal noise and connectivity</w:t>
      </w:r>
      <w:r>
        <w:t>, compromising reliability for remote monitoring</w:t>
      </w:r>
      <w:r w:rsidR="0088770A">
        <w:fldChar w:fldCharType="begin"/>
      </w:r>
      <w:r w:rsidR="003245FB">
        <w:instrText xml:space="preserve"> ADDIN ZOTERO_ITEM CSL_CITATION {"citationID":"d8NNcd57","properties":{"formattedCitation":"(Kim et al., 2022; Kumar &amp; Rajani, 2022)","plainCitation":"(Kim et al., 2022; Kumar &amp; Rajani, 2022)","noteIndex":0},"citationItems":[{"id":37,"uris":["http://zotero.org/users/16416586/items/5GKVGFVS"],"itemData":{"id":37,"type":"paper-conference","container-title":"2022 13th International Conference on Information and Communication Technology Convergence (ICTC)","DOI":"10.1109/ICTC55196.2022.9952978","event-place":"Jeju Island, Korea, Republic of","event-title":"2022 13th International Conference on Information and Communication Technology Convergence (ICTC)","ISBN":"978-1-6654-9939-2","license":"https://doi.org/10.15223/policy-029","page":"1671-1673","publisher":"IEEE","publisher-place":"Jeju Island, Korea, Republic of","source":"DOI.org (Crossref)","title":"A Study on ECG Monitoring Embedded Systems","URL":"https://ieeexplore.ieee.org/document/9952978/","author":[{"family":"Kim","given":"Jaehyuk"},{"family":"Kim","given":"Eunchan"},{"family":"Kyung","given":"Yeunwoong"},{"family":"Ko","given":"Haneul"}],"accessed":{"date-parts":[["2025",2,19]]},"issued":{"date-parts":[["2022",10,19]]}}},{"id":42,"uris":["http://zotero.org/users/16416586/items/FZ4LHIBI"],"itemData":{"id":42,"type":"article-journal","abstract":"Heartbeats are crucial to the medical sciences' study of heart ailments because they reveal significant details about heart problems and irregular heart rhythms. Electrocardiogram (ECG) represents the electrical activity of the heart showing the regular contraction and relaxation of heart muscle. The heart condition is used to diagnose by an important tool called Electrocardiography. The ECG spectrogram is used for diagnosing the heart diseases. The different types of noises present in ECG signal are Base-Line Wander, Power-Line Interface, Muscle Artefacts, Electrode contact noise. One of these is arrhythmia, in which the heart's regular rhythm is altered by damage to its muscles and an electrolyte imbalance. A hybrid technique is utilized to identify and categorize arrhythmia by combining Multivariate Empirical Mode Decomposition (MEMD) and Artificial Neural Network (ANN). Multilayer feed forward neural networks are utilized for classification, and these networks are trained utilising back propagation algorithms. Two key properties, the RR interval and Heart Rate, are retrieved from the ECG signal for the identification of Arrhythmia when MEMD is employed to denoise multichannel signals. Tachycardia and bradycardia are two subtypes of arrhythmia based on these characteristics. The Extraction of features and classification is to be done using Convolution neural network (CNN) classifier and the results obtained using CNN.","issue":"10","language":"en","source":"Zotero","title":"DIAGNOSIS OF TACHYCARDIA ARRHYTHMIA USING MEMD AND CONVOLUTIONAL NEURAL NETWORKS","volume":"9","author":[{"family":"Kumar","given":"Charugulla Pavan"},{"family":"Rajani","given":"Alugonda"}],"issued":{"date-parts":[["2022"]]}}}],"schema":"https://github.com/citation-style-language/schema/raw/master/csl-citation.json"} </w:instrText>
      </w:r>
      <w:r w:rsidR="0088770A">
        <w:fldChar w:fldCharType="separate"/>
      </w:r>
      <w:r w:rsidR="0088770A" w:rsidRPr="0088770A">
        <w:t>(Kim et al., 2022; Kumar &amp; Rajani, 2022)</w:t>
      </w:r>
      <w:r w:rsidR="0088770A">
        <w:fldChar w:fldCharType="end"/>
      </w:r>
    </w:p>
    <w:p w14:paraId="745A73C4" w14:textId="77777777" w:rsidR="002128B9" w:rsidRDefault="002128B9" w:rsidP="00097C3E">
      <w:pPr>
        <w:pStyle w:val="NormalWeb"/>
        <w:spacing w:line="360" w:lineRule="auto"/>
        <w:jc w:val="both"/>
      </w:pPr>
      <w:r>
        <w:t xml:space="preserve">  Given the pressures on healthcare systems, there is a clear need for </w:t>
      </w:r>
      <w:r w:rsidRPr="006F6635">
        <w:rPr>
          <w:rStyle w:val="Strong"/>
          <w:rFonts w:eastAsiaTheme="majorEastAsia"/>
          <w:b w:val="0"/>
          <w:bCs w:val="0"/>
        </w:rPr>
        <w:t>efficient and automated monitoring solutions</w:t>
      </w:r>
      <w:r>
        <w:t xml:space="preserve">. This study seeks to develop an intelligent ECG monitoring system that leverages AI and IoT for </w:t>
      </w:r>
      <w:r w:rsidRPr="006F6635">
        <w:rPr>
          <w:rStyle w:val="Strong"/>
          <w:rFonts w:eastAsiaTheme="majorEastAsia"/>
          <w:b w:val="0"/>
          <w:bCs w:val="0"/>
        </w:rPr>
        <w:t>continuous analysis, real-time anomaly detection, and instant alerts</w:t>
      </w:r>
      <w:r>
        <w:t xml:space="preserve"> for patients and providers.</w:t>
      </w:r>
    </w:p>
    <w:p w14:paraId="4D1812C6" w14:textId="66E5857C" w:rsidR="002128B9" w:rsidRDefault="002128B9" w:rsidP="00097C3E">
      <w:pPr>
        <w:pStyle w:val="NormalWeb"/>
        <w:spacing w:line="360" w:lineRule="auto"/>
        <w:jc w:val="both"/>
      </w:pPr>
      <w:r>
        <w:t>The go</w:t>
      </w:r>
      <w:r w:rsidR="005C18FC">
        <w:t>al is</w:t>
      </w:r>
      <w:r>
        <w:t xml:space="preserve"> to enhance patient outcomes through improved early detection and timely intervention.</w:t>
      </w:r>
    </w:p>
    <w:p w14:paraId="7E5596E4" w14:textId="77777777" w:rsidR="0088770A" w:rsidRDefault="0088770A" w:rsidP="00097C3E">
      <w:pPr>
        <w:pStyle w:val="NormalWeb"/>
        <w:spacing w:line="360" w:lineRule="auto"/>
        <w:jc w:val="both"/>
      </w:pPr>
    </w:p>
    <w:p w14:paraId="45C89222" w14:textId="77777777" w:rsidR="0088770A" w:rsidRDefault="0088770A" w:rsidP="00097C3E">
      <w:pPr>
        <w:pStyle w:val="NormalWeb"/>
        <w:spacing w:line="360" w:lineRule="auto"/>
        <w:jc w:val="both"/>
      </w:pPr>
    </w:p>
    <w:p w14:paraId="68B53F5B" w14:textId="77777777" w:rsidR="0088770A" w:rsidRDefault="0088770A" w:rsidP="00097C3E">
      <w:pPr>
        <w:pStyle w:val="NormalWeb"/>
        <w:spacing w:line="360" w:lineRule="auto"/>
        <w:jc w:val="both"/>
      </w:pPr>
    </w:p>
    <w:p w14:paraId="6C97033A" w14:textId="77777777" w:rsidR="0088770A" w:rsidRDefault="0088770A" w:rsidP="00097C3E">
      <w:pPr>
        <w:pStyle w:val="NormalWeb"/>
        <w:spacing w:line="360" w:lineRule="auto"/>
        <w:jc w:val="both"/>
      </w:pPr>
    </w:p>
    <w:p w14:paraId="26A81B85" w14:textId="77777777" w:rsidR="0088770A" w:rsidRDefault="0088770A" w:rsidP="00097C3E">
      <w:pPr>
        <w:pStyle w:val="NormalWeb"/>
        <w:spacing w:line="360" w:lineRule="auto"/>
        <w:jc w:val="both"/>
      </w:pPr>
    </w:p>
    <w:p w14:paraId="6E0231ED" w14:textId="77777777" w:rsidR="0088770A" w:rsidRDefault="0088770A" w:rsidP="00097C3E">
      <w:pPr>
        <w:pStyle w:val="NormalWeb"/>
        <w:spacing w:line="360" w:lineRule="auto"/>
        <w:jc w:val="both"/>
      </w:pPr>
    </w:p>
    <w:p w14:paraId="39C324EA" w14:textId="77777777" w:rsidR="0088770A" w:rsidRDefault="0088770A" w:rsidP="00097C3E">
      <w:pPr>
        <w:pStyle w:val="NormalWeb"/>
        <w:spacing w:line="360" w:lineRule="auto"/>
        <w:jc w:val="both"/>
      </w:pPr>
    </w:p>
    <w:p w14:paraId="2AB31AA4" w14:textId="77777777" w:rsidR="0088770A" w:rsidRDefault="0088770A" w:rsidP="00097C3E">
      <w:pPr>
        <w:pStyle w:val="NormalWeb"/>
        <w:spacing w:line="360" w:lineRule="auto"/>
        <w:jc w:val="both"/>
      </w:pPr>
    </w:p>
    <w:p w14:paraId="0E3ED911" w14:textId="03172A01" w:rsidR="0088770A" w:rsidRDefault="0088770A" w:rsidP="00097C3E">
      <w:pPr>
        <w:pStyle w:val="Heading2"/>
        <w:jc w:val="both"/>
      </w:pPr>
      <w:bookmarkStart w:id="11" w:name="_Toc194504576"/>
      <w:r>
        <w:lastRenderedPageBreak/>
        <w:t>Justification</w:t>
      </w:r>
      <w:bookmarkEnd w:id="11"/>
    </w:p>
    <w:p w14:paraId="7E8F5986" w14:textId="0E8B3F8D" w:rsidR="004E6F84" w:rsidRPr="00C947EB" w:rsidRDefault="004E6F84" w:rsidP="00097C3E">
      <w:pPr>
        <w:jc w:val="both"/>
        <w:rPr>
          <w:rFonts w:eastAsia="Times New Roman"/>
        </w:rPr>
      </w:pPr>
      <w:r w:rsidRPr="00C947EB">
        <w:rPr>
          <w:rFonts w:eastAsia="Times New Roman"/>
        </w:rPr>
        <w:t>Traditional ECG systems face limitations such as reliance on hospital assessments, lack of real-time anomaly detection, and delays in diagnosis</w:t>
      </w:r>
      <w:r w:rsidR="00F93E16" w:rsidRPr="00C947EB">
        <w:rPr>
          <w:rFonts w:eastAsia="Times New Roman"/>
        </w:rPr>
        <w:t xml:space="preserve"> </w:t>
      </w:r>
      <w:r w:rsidR="00F93E16" w:rsidRPr="00C947EB">
        <w:rPr>
          <w:rFonts w:eastAsia="Times New Roman"/>
        </w:rPr>
        <w:fldChar w:fldCharType="begin"/>
      </w:r>
      <w:r w:rsidR="003245FB">
        <w:rPr>
          <w:rFonts w:eastAsia="Times New Roman"/>
        </w:rPr>
        <w:instrText xml:space="preserve"> ADDIN ZOTERO_ITEM CSL_CITATION {"citationID":"LpVkvZwQ","properties":{"formattedCitation":"(Falhi &amp; Khleaf, 2023)","plainCitation":"(Falhi &amp; Khleaf, 2023)","noteIndex":0},"citationItems":[{"id":52,"uris":["http://zotero.org/users/16416586/items/VNFU4R92"],"itemData":{"id":52,"type":"article-journal","container-title":"Revue d'Intelligence Artificielle","DOI":"10.18280/ria.370210","ISSN":"0992499X, 19585748","issue":"2","journalAbbreviation":"RIA","language":"en","page":"323-329","source":"DOI.org (Crossref)","title":"Design an Intelligent Real Time ECG Monitoring System Using Convolution Neural Network","volume":"37","author":[{"family":"Falhi","given":"Hiba Mahdi"},{"family":"Khleaf","given":"Hussain Kareem"}],"issued":{"date-parts":[["2023",4,30]]}}}],"schema":"https://github.com/citation-style-language/schema/raw/master/csl-citation.json"} </w:instrText>
      </w:r>
      <w:r w:rsidR="00F93E16" w:rsidRPr="00C947EB">
        <w:rPr>
          <w:rFonts w:eastAsia="Times New Roman"/>
        </w:rPr>
        <w:fldChar w:fldCharType="separate"/>
      </w:r>
      <w:r w:rsidR="00F93E16" w:rsidRPr="00C947EB">
        <w:t>(</w:t>
      </w:r>
      <w:proofErr w:type="spellStart"/>
      <w:r w:rsidR="00F93E16" w:rsidRPr="00C947EB">
        <w:t>Falhi</w:t>
      </w:r>
      <w:proofErr w:type="spellEnd"/>
      <w:r w:rsidR="00F93E16" w:rsidRPr="00C947EB">
        <w:t xml:space="preserve"> &amp; </w:t>
      </w:r>
      <w:proofErr w:type="spellStart"/>
      <w:r w:rsidR="00F93E16" w:rsidRPr="00C947EB">
        <w:t>Khleaf</w:t>
      </w:r>
      <w:proofErr w:type="spellEnd"/>
      <w:r w:rsidR="00F93E16" w:rsidRPr="00C947EB">
        <w:t>, 2023)</w:t>
      </w:r>
      <w:r w:rsidR="00F93E16" w:rsidRPr="00C947EB">
        <w:rPr>
          <w:rFonts w:eastAsia="Times New Roman"/>
        </w:rPr>
        <w:fldChar w:fldCharType="end"/>
      </w:r>
      <w:r w:rsidRPr="00C947EB">
        <w:rPr>
          <w:rFonts w:eastAsia="Times New Roman"/>
        </w:rPr>
        <w:t>. This underscores the need for an intelligent, real-time ECG monitoring system that can continuously analyze heart activity and notify healthcare providers and patients</w:t>
      </w:r>
      <w:r w:rsidR="00F93E16" w:rsidRPr="00C947EB">
        <w:rPr>
          <w:rFonts w:eastAsia="Times New Roman"/>
        </w:rPr>
        <w:t xml:space="preserve"> instantly.  </w:t>
      </w:r>
    </w:p>
    <w:p w14:paraId="5C6A5B7F" w14:textId="3DFF4E74" w:rsidR="004E6F84" w:rsidRPr="00C947EB" w:rsidRDefault="004E6F84" w:rsidP="00097C3E">
      <w:pPr>
        <w:jc w:val="both"/>
        <w:rPr>
          <w:rFonts w:eastAsia="Times New Roman"/>
        </w:rPr>
      </w:pPr>
      <w:r w:rsidRPr="00C947EB">
        <w:rPr>
          <w:rFonts w:eastAsia="Times New Roman"/>
        </w:rPr>
        <w:t>Advancements in artificial intelligence (AI), machine learning, and the Internet of Things (IoT) enable the development of ECG systems that offer automated anomaly detection, real-time data transmission, and remote monitoring</w:t>
      </w:r>
      <w:r w:rsidR="00F93E16" w:rsidRPr="00C947EB">
        <w:rPr>
          <w:rFonts w:eastAsia="Times New Roman"/>
        </w:rPr>
        <w:t xml:space="preserve"> </w:t>
      </w:r>
      <w:r w:rsidR="00F93E16" w:rsidRPr="00C947EB">
        <w:rPr>
          <w:rFonts w:eastAsia="Times New Roman"/>
        </w:rPr>
        <w:fldChar w:fldCharType="begin"/>
      </w:r>
      <w:r w:rsidR="003245FB">
        <w:rPr>
          <w:rFonts w:eastAsia="Times New Roman"/>
        </w:rPr>
        <w:instrText xml:space="preserve"> ADDIN ZOTERO_ITEM CSL_CITATION {"citationID":"nJRD0i9p","properties":{"formattedCitation":"(Islam et al., 2023; Opoku Agyeman et al., 2022; Siddiqui et al., 2024)","plainCitation":"(Islam et al., 2023; Opoku Agyeman et al., 2022; Siddiqui et al., 2024)","noteIndex":0},"citationItems":[{"id":47,"uris":["http://zotero.org/users/16416586/items/99KF233T"],"itemData":{"id":47,"type":"article-journal","abstract":"With an aging population and increased chronic diseases, remote health monitoring has become critical to improving patient care and reducing healthcare costs. The Internet of Things (IoT) has recently drawn much interest as a potential remote health monitoring remedy. IoT-based systems can gather and analyze a wide range of physiological data, including blood oxygen levels, heart rates, body temperatures, and ECG signals, and then provide real-time feedback to medical professionals so they may take appropriate action. This paper proposes an IoT-based system for remote monitoring and early detection of health problems in home clinical settings. The system comprises three sensor types: MAX30100 for measuring blood oxygen level and heart rate; AD8232 ECG sensor module for ECG signal data; and MLX90614 non-contact infrared sensor for body temperature. The collected data is transmitted to a server using the MQTT protocol. A pre-trained deep learning model based on a convolutional neural network with an attention layer is used on the server to classify potential diseases. The system can detect ﬁve different categories of heartbeats: Normal Beat, Supraventricular premature beat, Premature ventricular contraction, Fusion of ventricular, and Unclassiﬁable beat from ECG sensor data and fever or non-fever from body temperature. Furthermore, the system provides a report on the patient’s heart rate and oxygen level, indicating whether they are within normal ranges or not. The system automatically connects the user to the nearest doctor for further diagnosis if any critical abnormalities are detected.","container-title":"Sensors","DOI":"10.3390/s23115204","ISSN":"1424-8220","issue":"11","journalAbbreviation":"Sensors","language":"en","license":"https://creativecommons.org/licenses/by/4.0/","page":"5204","source":"DOI.org (Crossref)","title":"Deep Learning-Based IoT System for Remote Monitoring and Early Detection of Health Issues in Real-Time","volume":"23","author":[{"family":"Islam","given":"Md. Reazul"},{"family":"Kabir","given":"Md. Mohsin"},{"family":"Mridha","given":"Muhammad Firoz"},{"family":"Alfarhood","given":"Sultan"},{"family":"Safran","given":"Mejdl"},{"family":"Che","given":"Dunren"}],"issued":{"date-parts":[["2023",5,30]]}}},{"id":54,"uris":["http://zotero.org/users/16416586/items/J85L7FHJ"],"itemData":{"id":54,"type":"article-journal","abstract":"The rise of Telemedicine has revolutionized how patients are being treated, leading to several advantages such as enhanced health analysis tools, accessible remote healthcare, basic diagnostic of health parameters, etc. The advent of the Internet of Things (IoT), Artiﬁcial Intelligence (AI) and their incorporation into Telemedicine extends the potential of health beneﬁts of Telemedicine even further. Therefore, the synergy between AI, IoT, and Telemedicine creates diverse innovative scenarios for integrating cyber-physical systems into medical health to provide remote monitoring and interactive assistance to patients. Data from World Health Organization reports that 7.4 million people died because of Atrial Fibrillation (AF), recognizing the most common arrhythmia associated with human heart rate. Causes like unhealthy diet, smoking, poor resources to go to the doctor and based on research studies, about 12 and 17.9 million of people will be suffering the AF in the USA and Europe, in 2050 and 2060, respectively. The AF as a cardiovascular disease is becoming an important public health issue to tackle. By using a systematic approach, this paper reviews recent contributions related to the acquisition of heart beats, arrhythmia detection, IoT, and visualization. In particular, by analysing the most closely related papers on Convolutional Neural Network (CNN) and IoT devices in heart disease diagnostics, we present a summary of the main research gaps with suggested directions for future research.","container-title":"IEEE Access","DOI":"10.1109/ACCESS.2022.3192390","ISSN":"2169-3536","journalAbbreviation":"IEEE Access","language":"en","license":"https://creativecommons.org/licenses/by/4.0/legalcode","page":"87387-87403","source":"DOI.org (Crossref)","title":"Classification Techniques for Arrhythmia Patterns Using Convolutional Neural Networks and Internet of Things (IoT) Devices","volume":"10","author":[{"family":"Opoku Agyeman","given":"Michael"},{"family":"Guerrero","given":"Andres Felipe"},{"family":"Vien","given":"Quoc-Tuan"}],"issued":{"date-parts":[["2022"]]}}},{"id":41,"uris":["http://zotero.org/users/16416586/items/LP3BKT6G"],"itemData":{"id":41,"type":"article-journal","language":"en","source":"Zotero","title":"AI-Based Real-Time Heart Rate (ECG) Monitoring System","volume":"20","author":[{"family":"Siddiqui","given":"Mohd Maroof"},{"family":"Valsalan","given":"Prajoona"},{"family":"Abdulrahman","given":"Abdullah"},{"family":"Mashani","given":"Khalid Salim Al"}],"issued":{"date-parts":[["2024"]]}}}],"schema":"https://github.com/citation-style-language/schema/raw/master/csl-citation.json"} </w:instrText>
      </w:r>
      <w:r w:rsidR="00F93E16" w:rsidRPr="00C947EB">
        <w:rPr>
          <w:rFonts w:eastAsia="Times New Roman"/>
        </w:rPr>
        <w:fldChar w:fldCharType="separate"/>
      </w:r>
      <w:r w:rsidR="00F93E16" w:rsidRPr="00C947EB">
        <w:t>(Islam et al., 2023; Opoku Agyeman et al., 2022; Siddiqui et al., 2024)</w:t>
      </w:r>
      <w:r w:rsidR="00F93E16" w:rsidRPr="00C947EB">
        <w:rPr>
          <w:rFonts w:eastAsia="Times New Roman"/>
        </w:rPr>
        <w:fldChar w:fldCharType="end"/>
      </w:r>
      <w:r w:rsidR="00F93E16" w:rsidRPr="00C947EB">
        <w:rPr>
          <w:rFonts w:eastAsia="Times New Roman"/>
        </w:rPr>
        <w:t>.</w:t>
      </w:r>
      <w:r w:rsidRPr="00C947EB">
        <w:rPr>
          <w:rFonts w:eastAsia="Times New Roman"/>
        </w:rPr>
        <w:t>An intelligent ECG monitor can enhance early detection of cardiac issues, minimize hospital visits, improve patient outcomes, and ease the burden on healthcare facilities.</w:t>
      </w:r>
    </w:p>
    <w:p w14:paraId="7744EDAD" w14:textId="77777777" w:rsidR="004E6F84" w:rsidRPr="00C947EB" w:rsidRDefault="004E6F84" w:rsidP="00097C3E">
      <w:pPr>
        <w:jc w:val="both"/>
        <w:rPr>
          <w:rFonts w:eastAsia="Times New Roman"/>
        </w:rPr>
      </w:pPr>
      <w:r w:rsidRPr="00C947EB">
        <w:rPr>
          <w:rFonts w:eastAsia="Times New Roman"/>
        </w:rPr>
        <w:t>Key justifications for this study include:</w:t>
      </w:r>
    </w:p>
    <w:p w14:paraId="2A5EFE2F" w14:textId="77777777" w:rsidR="004E6F84" w:rsidRPr="00C947EB" w:rsidRDefault="004E6F84" w:rsidP="007166F7">
      <w:pPr>
        <w:numPr>
          <w:ilvl w:val="0"/>
          <w:numId w:val="1"/>
        </w:numPr>
        <w:spacing w:before="0" w:beforeAutospacing="0" w:after="160" w:afterAutospacing="0"/>
        <w:jc w:val="both"/>
        <w:rPr>
          <w:rFonts w:eastAsia="Times New Roman"/>
        </w:rPr>
      </w:pPr>
      <w:r w:rsidRPr="00C947EB">
        <w:rPr>
          <w:rFonts w:eastAsia="Times New Roman"/>
        </w:rPr>
        <w:t>Enhanced early diagnosis – AI can detect arrhythmias and irregularities faster than conventional methods.</w:t>
      </w:r>
    </w:p>
    <w:p w14:paraId="194A2020" w14:textId="77777777" w:rsidR="004E6F84" w:rsidRPr="00C947EB" w:rsidRDefault="004E6F84" w:rsidP="007166F7">
      <w:pPr>
        <w:numPr>
          <w:ilvl w:val="0"/>
          <w:numId w:val="1"/>
        </w:numPr>
        <w:spacing w:before="0" w:beforeAutospacing="0" w:after="160" w:afterAutospacing="0"/>
        <w:jc w:val="both"/>
        <w:rPr>
          <w:rFonts w:eastAsia="Times New Roman"/>
        </w:rPr>
      </w:pPr>
      <w:r w:rsidRPr="00C947EB">
        <w:rPr>
          <w:rFonts w:eastAsia="Times New Roman"/>
        </w:rPr>
        <w:t>Remote monitoring – Continuous tracking for high-risk patients reduces hospital visits and enhances healthcare access.</w:t>
      </w:r>
    </w:p>
    <w:p w14:paraId="4BBF374D" w14:textId="77777777" w:rsidR="004E6F84" w:rsidRPr="00C947EB" w:rsidRDefault="004E6F84" w:rsidP="007166F7">
      <w:pPr>
        <w:numPr>
          <w:ilvl w:val="0"/>
          <w:numId w:val="1"/>
        </w:numPr>
        <w:spacing w:before="0" w:beforeAutospacing="0" w:after="160" w:afterAutospacing="0"/>
        <w:jc w:val="both"/>
        <w:rPr>
          <w:rFonts w:eastAsia="Times New Roman"/>
        </w:rPr>
      </w:pPr>
      <w:r w:rsidRPr="00C947EB">
        <w:rPr>
          <w:rFonts w:eastAsia="Times New Roman"/>
        </w:rPr>
        <w:t>Integration with healthcare technology – The system aligns with the future of smart healthcare using IoT and cloud computing.</w:t>
      </w:r>
    </w:p>
    <w:p w14:paraId="01B97059" w14:textId="13293426" w:rsidR="004E6F84" w:rsidRPr="00C947EB" w:rsidRDefault="004E6F84" w:rsidP="007166F7">
      <w:pPr>
        <w:numPr>
          <w:ilvl w:val="0"/>
          <w:numId w:val="1"/>
        </w:numPr>
        <w:spacing w:before="0" w:beforeAutospacing="0" w:after="160" w:afterAutospacing="0"/>
        <w:jc w:val="both"/>
        <w:rPr>
          <w:rFonts w:eastAsia="Times New Roman"/>
        </w:rPr>
      </w:pPr>
      <w:r w:rsidRPr="00C947EB">
        <w:rPr>
          <w:rFonts w:eastAsia="Times New Roman"/>
        </w:rPr>
        <w:t>Improved accuracy – AI-driven analysis reduces errors associated with manual interpret</w:t>
      </w:r>
      <w:r w:rsidR="00F93E16" w:rsidRPr="00C947EB">
        <w:rPr>
          <w:rFonts w:eastAsia="Times New Roman"/>
        </w:rPr>
        <w:t>ation</w:t>
      </w:r>
    </w:p>
    <w:p w14:paraId="1E138853" w14:textId="77777777" w:rsidR="00C947EB" w:rsidRPr="00C947EB" w:rsidRDefault="004E6F84" w:rsidP="007166F7">
      <w:pPr>
        <w:numPr>
          <w:ilvl w:val="0"/>
          <w:numId w:val="1"/>
        </w:numPr>
        <w:spacing w:before="0" w:beforeAutospacing="0" w:after="160" w:afterAutospacing="0"/>
        <w:jc w:val="both"/>
        <w:rPr>
          <w:rFonts w:eastAsia="Times New Roman"/>
        </w:rPr>
      </w:pPr>
      <w:r w:rsidRPr="00C947EB">
        <w:rPr>
          <w:rFonts w:eastAsia="Times New Roman"/>
        </w:rPr>
        <w:t xml:space="preserve">Addressing ECG device limitations – The proposed system offers real-time anomaly detection, bridging gaps in current portable ECGs.  </w:t>
      </w:r>
    </w:p>
    <w:p w14:paraId="035C57E8" w14:textId="77777777" w:rsidR="00C947EB" w:rsidRPr="00C947EB" w:rsidRDefault="00C947EB" w:rsidP="00097C3E">
      <w:pPr>
        <w:spacing w:before="0" w:beforeAutospacing="0" w:after="160" w:afterAutospacing="0"/>
        <w:jc w:val="both"/>
        <w:rPr>
          <w:rFonts w:eastAsia="Times New Roman"/>
        </w:rPr>
      </w:pPr>
    </w:p>
    <w:p w14:paraId="24EC589B" w14:textId="5A4752EB" w:rsidR="00C947EB" w:rsidRDefault="004E6F84" w:rsidP="00097C3E">
      <w:pPr>
        <w:spacing w:before="0" w:beforeAutospacing="0" w:after="160" w:afterAutospacing="0"/>
        <w:jc w:val="both"/>
        <w:rPr>
          <w:rFonts w:eastAsia="Times New Roman"/>
        </w:rPr>
      </w:pPr>
      <w:r w:rsidRPr="00C947EB">
        <w:rPr>
          <w:rFonts w:eastAsia="Times New Roman"/>
        </w:rPr>
        <w:t>Developing an intelligent ECG monitor will advance biomedical engineering and digital health, providing an innovative solution for continuous cardiac monitoring.</w:t>
      </w:r>
    </w:p>
    <w:p w14:paraId="7D44EDDD" w14:textId="77777777" w:rsidR="00C947EB" w:rsidRDefault="00C947EB" w:rsidP="00097C3E">
      <w:pPr>
        <w:jc w:val="both"/>
        <w:rPr>
          <w:rFonts w:eastAsia="Times New Roman"/>
        </w:rPr>
      </w:pPr>
      <w:r>
        <w:rPr>
          <w:rFonts w:eastAsia="Times New Roman"/>
        </w:rPr>
        <w:br w:type="page"/>
      </w:r>
    </w:p>
    <w:p w14:paraId="10B71257" w14:textId="7641D925" w:rsidR="004E6F84" w:rsidRDefault="00C947EB" w:rsidP="00097C3E">
      <w:pPr>
        <w:pStyle w:val="Heading2"/>
        <w:jc w:val="both"/>
        <w:rPr>
          <w:rFonts w:eastAsia="Times New Roman"/>
        </w:rPr>
      </w:pPr>
      <w:bookmarkStart w:id="12" w:name="_Toc194504577"/>
      <w:r>
        <w:rPr>
          <w:rFonts w:eastAsia="Times New Roman"/>
        </w:rPr>
        <w:lastRenderedPageBreak/>
        <w:t>Objectives</w:t>
      </w:r>
      <w:bookmarkEnd w:id="12"/>
    </w:p>
    <w:p w14:paraId="4F45CCF6" w14:textId="495DEE62" w:rsidR="00C947EB" w:rsidRPr="00B63682" w:rsidRDefault="00C947EB" w:rsidP="00097C3E">
      <w:pPr>
        <w:pStyle w:val="NormalWeb"/>
        <w:spacing w:line="360" w:lineRule="auto"/>
        <w:jc w:val="both"/>
      </w:pPr>
      <w:r w:rsidRPr="00B63682">
        <w:t xml:space="preserve">The primary objective of this study is to design and develop an </w:t>
      </w:r>
      <w:r w:rsidRPr="00B63682">
        <w:rPr>
          <w:rStyle w:val="Strong"/>
          <w:rFonts w:eastAsiaTheme="majorEastAsia"/>
          <w:b w:val="0"/>
          <w:bCs w:val="0"/>
        </w:rPr>
        <w:t xml:space="preserve">intelligent ECG </w:t>
      </w:r>
      <w:r w:rsidR="006F6635">
        <w:rPr>
          <w:rStyle w:val="Strong"/>
          <w:rFonts w:eastAsiaTheme="majorEastAsia"/>
          <w:b w:val="0"/>
          <w:bCs w:val="0"/>
        </w:rPr>
        <w:t xml:space="preserve">and SpO2 </w:t>
      </w:r>
      <w:r w:rsidRPr="00B63682">
        <w:rPr>
          <w:rStyle w:val="Strong"/>
          <w:rFonts w:eastAsiaTheme="majorEastAsia"/>
          <w:b w:val="0"/>
          <w:bCs w:val="0"/>
        </w:rPr>
        <w:t>monitoring system</w:t>
      </w:r>
      <w:r w:rsidRPr="00B63682">
        <w:t xml:space="preserve"> that utilizes </w:t>
      </w:r>
      <w:r w:rsidRPr="00B63682">
        <w:rPr>
          <w:rStyle w:val="Strong"/>
          <w:rFonts w:eastAsiaTheme="majorEastAsia"/>
          <w:b w:val="0"/>
          <w:bCs w:val="0"/>
        </w:rPr>
        <w:t>artificial intelligence (AI), machine learning, and wireless communication</w:t>
      </w:r>
      <w:r w:rsidRPr="00B63682">
        <w:t xml:space="preserve"> to enhance real-time cardiac health monitoring and early detection of abnormalities.</w:t>
      </w:r>
    </w:p>
    <w:p w14:paraId="43D4E0B2" w14:textId="77777777" w:rsidR="00C947EB" w:rsidRPr="00B63682" w:rsidRDefault="00C947EB" w:rsidP="00097C3E">
      <w:pPr>
        <w:pStyle w:val="Heading4"/>
        <w:spacing w:before="100" w:after="100"/>
        <w:jc w:val="both"/>
      </w:pPr>
      <w:r w:rsidRPr="00B63682">
        <w:rPr>
          <w:rStyle w:val="Strong"/>
          <w:b w:val="0"/>
          <w:bCs w:val="0"/>
        </w:rPr>
        <w:t>1. Main Objective</w:t>
      </w:r>
    </w:p>
    <w:p w14:paraId="58BCD2A5" w14:textId="00F7F6D8" w:rsidR="00C947EB" w:rsidRPr="00B63682" w:rsidRDefault="00C947EB" w:rsidP="007166F7">
      <w:pPr>
        <w:numPr>
          <w:ilvl w:val="0"/>
          <w:numId w:val="2"/>
        </w:numPr>
        <w:jc w:val="both"/>
      </w:pPr>
      <w:r w:rsidRPr="00B63682">
        <w:t xml:space="preserve">To develop an </w:t>
      </w:r>
      <w:r w:rsidRPr="00B63682">
        <w:rPr>
          <w:rStyle w:val="Strong"/>
          <w:b w:val="0"/>
          <w:bCs w:val="0"/>
        </w:rPr>
        <w:t xml:space="preserve">intelligent ECG </w:t>
      </w:r>
      <w:r w:rsidR="006F6635">
        <w:rPr>
          <w:rStyle w:val="Strong"/>
          <w:b w:val="0"/>
          <w:bCs w:val="0"/>
        </w:rPr>
        <w:t xml:space="preserve">and SpO2 </w:t>
      </w:r>
      <w:r w:rsidRPr="00B63682">
        <w:rPr>
          <w:rStyle w:val="Strong"/>
          <w:b w:val="0"/>
          <w:bCs w:val="0"/>
        </w:rPr>
        <w:t>monitoring system</w:t>
      </w:r>
      <w:r w:rsidRPr="00B63682">
        <w:t xml:space="preserve"> capable of </w:t>
      </w:r>
      <w:r w:rsidRPr="00B63682">
        <w:rPr>
          <w:rStyle w:val="Strong"/>
          <w:b w:val="0"/>
          <w:bCs w:val="0"/>
        </w:rPr>
        <w:t>real-time heart activity analysis, anomaly detection, and remote patient monitoring</w:t>
      </w:r>
      <w:r w:rsidR="006F6635">
        <w:t>.</w:t>
      </w:r>
    </w:p>
    <w:p w14:paraId="5EE9F6CE" w14:textId="46A3E9B3" w:rsidR="00C947EB" w:rsidRPr="00B63682" w:rsidRDefault="00C947EB" w:rsidP="00097C3E">
      <w:pPr>
        <w:pStyle w:val="Heading4"/>
        <w:spacing w:before="100" w:after="100"/>
        <w:jc w:val="both"/>
      </w:pPr>
      <w:r w:rsidRPr="00B63682">
        <w:rPr>
          <w:rStyle w:val="Strong"/>
          <w:b w:val="0"/>
          <w:bCs w:val="0"/>
        </w:rPr>
        <w:t>2. Specific Objectives</w:t>
      </w:r>
    </w:p>
    <w:p w14:paraId="50AE2822" w14:textId="77777777" w:rsidR="00C947EB" w:rsidRPr="00B63682" w:rsidRDefault="00C947EB" w:rsidP="007166F7">
      <w:pPr>
        <w:numPr>
          <w:ilvl w:val="0"/>
          <w:numId w:val="3"/>
        </w:numPr>
        <w:jc w:val="both"/>
      </w:pPr>
      <w:r w:rsidRPr="00B63682">
        <w:rPr>
          <w:rStyle w:val="Strong"/>
          <w:b w:val="0"/>
          <w:bCs w:val="0"/>
        </w:rPr>
        <w:t>To design and implement an ECG data acquisition system</w:t>
      </w:r>
      <w:r w:rsidRPr="00B63682">
        <w:t xml:space="preserve"> that captures and processes heart signals with minimal noise interference.</w:t>
      </w:r>
    </w:p>
    <w:p w14:paraId="44467E63" w14:textId="186C432E" w:rsidR="00C947EB" w:rsidRPr="00B63682" w:rsidRDefault="00C947EB" w:rsidP="007166F7">
      <w:pPr>
        <w:numPr>
          <w:ilvl w:val="0"/>
          <w:numId w:val="3"/>
        </w:numPr>
        <w:jc w:val="both"/>
      </w:pPr>
      <w:r w:rsidRPr="00B63682">
        <w:rPr>
          <w:rStyle w:val="Strong"/>
          <w:b w:val="0"/>
          <w:bCs w:val="0"/>
        </w:rPr>
        <w:t>To integrate AI and machine learning algorithms</w:t>
      </w:r>
      <w:r w:rsidRPr="00B63682">
        <w:t xml:space="preserve"> for automated detection and classification of cardiac anomalies</w:t>
      </w:r>
      <w:r w:rsidR="008D2911">
        <w:t xml:space="preserve"> i.e., </w:t>
      </w:r>
      <w:r w:rsidRPr="00B63682">
        <w:t>arrhythmias.</w:t>
      </w:r>
    </w:p>
    <w:p w14:paraId="3856D439" w14:textId="349CD51C" w:rsidR="00C947EB" w:rsidRPr="00B63682" w:rsidRDefault="00C947EB" w:rsidP="007166F7">
      <w:pPr>
        <w:numPr>
          <w:ilvl w:val="0"/>
          <w:numId w:val="3"/>
        </w:numPr>
        <w:jc w:val="both"/>
      </w:pPr>
      <w:r w:rsidRPr="00B63682">
        <w:rPr>
          <w:rStyle w:val="Strong"/>
          <w:b w:val="0"/>
          <w:bCs w:val="0"/>
        </w:rPr>
        <w:t>To incorporate wireless communication (Wi-Fi, or IoT-based cloud connectivity)</w:t>
      </w:r>
      <w:r w:rsidRPr="00B63682">
        <w:t xml:space="preserve"> for remote monitoring and data storage.</w:t>
      </w:r>
    </w:p>
    <w:p w14:paraId="22D6E45E" w14:textId="45F914EA" w:rsidR="008D2911" w:rsidRDefault="00C947EB" w:rsidP="007166F7">
      <w:pPr>
        <w:numPr>
          <w:ilvl w:val="0"/>
          <w:numId w:val="3"/>
        </w:numPr>
        <w:jc w:val="both"/>
      </w:pPr>
      <w:r w:rsidRPr="00B63682">
        <w:rPr>
          <w:rStyle w:val="Strong"/>
          <w:b w:val="0"/>
          <w:bCs w:val="0"/>
        </w:rPr>
        <w:t>To ensure user-friendliness and accessibility</w:t>
      </w:r>
      <w:r w:rsidRPr="00B63682">
        <w:t xml:space="preserve"> by designing an intuitive interface for both patients and medical professionals.</w:t>
      </w:r>
    </w:p>
    <w:p w14:paraId="7FA42002" w14:textId="77777777" w:rsidR="008D2911" w:rsidRDefault="008D2911" w:rsidP="00097C3E">
      <w:pPr>
        <w:jc w:val="both"/>
      </w:pPr>
      <w:r>
        <w:br w:type="page"/>
      </w:r>
    </w:p>
    <w:p w14:paraId="5E322D1A" w14:textId="069F78AA" w:rsidR="00C947EB" w:rsidRDefault="008D2911" w:rsidP="00097C3E">
      <w:pPr>
        <w:pStyle w:val="Heading2"/>
        <w:jc w:val="both"/>
      </w:pPr>
      <w:bookmarkStart w:id="13" w:name="_Toc194504578"/>
      <w:r>
        <w:lastRenderedPageBreak/>
        <w:t>Scope</w:t>
      </w:r>
      <w:bookmarkEnd w:id="13"/>
    </w:p>
    <w:p w14:paraId="1F765585" w14:textId="6409A469" w:rsidR="001C4E90" w:rsidRDefault="001C4E90" w:rsidP="00097C3E">
      <w:pPr>
        <w:pStyle w:val="NormalWeb"/>
        <w:spacing w:line="360" w:lineRule="auto"/>
        <w:jc w:val="both"/>
      </w:pPr>
      <w:r w:rsidRPr="001C4E90">
        <w:t xml:space="preserve">This study focuses on the </w:t>
      </w:r>
      <w:r w:rsidRPr="001C4E90">
        <w:rPr>
          <w:rStyle w:val="Strong"/>
          <w:rFonts w:eastAsiaTheme="majorEastAsia"/>
          <w:b w:val="0"/>
          <w:bCs w:val="0"/>
        </w:rPr>
        <w:t>design, development, and evaluation of an intelligent ECG monitoring system</w:t>
      </w:r>
      <w:r w:rsidRPr="001C4E90">
        <w:t xml:space="preserve"> that utilizes </w:t>
      </w:r>
      <w:r w:rsidRPr="001C4E90">
        <w:rPr>
          <w:rStyle w:val="Strong"/>
          <w:rFonts w:eastAsiaTheme="majorEastAsia"/>
          <w:b w:val="0"/>
          <w:bCs w:val="0"/>
        </w:rPr>
        <w:t>artificial intelligence (AI), machine learning, and wireless connectivity</w:t>
      </w:r>
      <w:r w:rsidRPr="001C4E90">
        <w:t xml:space="preserve"> for real-time cardiac health monitoring. The project aims to provide an efficient and automated method for detecting cardiac abnormalities, reducing the limitations of traditional ECG devices.</w:t>
      </w:r>
    </w:p>
    <w:p w14:paraId="60F5355F" w14:textId="2E319A1C" w:rsidR="004D1571" w:rsidRPr="004D1571" w:rsidRDefault="004D1571" w:rsidP="007166F7">
      <w:pPr>
        <w:pStyle w:val="NormalWeb"/>
        <w:numPr>
          <w:ilvl w:val="1"/>
          <w:numId w:val="2"/>
        </w:numPr>
        <w:spacing w:line="360" w:lineRule="auto"/>
        <w:jc w:val="both"/>
        <w:rPr>
          <w:rStyle w:val="Strong"/>
          <w:b w:val="0"/>
          <w:bCs w:val="0"/>
        </w:rPr>
      </w:pPr>
      <w:r w:rsidRPr="004D1571">
        <w:rPr>
          <w:b/>
          <w:bCs/>
        </w:rPr>
        <w:t>Technical scope</w:t>
      </w:r>
    </w:p>
    <w:p w14:paraId="19BB9EF8" w14:textId="77777777" w:rsidR="001C4E90" w:rsidRPr="001C4E90" w:rsidRDefault="001C4E90" w:rsidP="007166F7">
      <w:pPr>
        <w:numPr>
          <w:ilvl w:val="0"/>
          <w:numId w:val="4"/>
        </w:numPr>
        <w:jc w:val="both"/>
      </w:pPr>
      <w:r w:rsidRPr="001C4E90">
        <w:rPr>
          <w:rStyle w:val="Strong"/>
          <w:b w:val="0"/>
          <w:bCs w:val="0"/>
        </w:rPr>
        <w:t>ECG Signal Acquisition:</w:t>
      </w:r>
      <w:r w:rsidRPr="001C4E90">
        <w:t xml:space="preserve"> The system will capture and preprocess ECG signals using appropriate biosensors.</w:t>
      </w:r>
    </w:p>
    <w:p w14:paraId="4DCE46CA" w14:textId="77777777" w:rsidR="001C4E90" w:rsidRPr="001C4E90" w:rsidRDefault="001C4E90" w:rsidP="007166F7">
      <w:pPr>
        <w:numPr>
          <w:ilvl w:val="0"/>
          <w:numId w:val="4"/>
        </w:numPr>
        <w:jc w:val="both"/>
      </w:pPr>
      <w:r w:rsidRPr="001C4E90">
        <w:rPr>
          <w:rStyle w:val="Strong"/>
          <w:b w:val="0"/>
          <w:bCs w:val="0"/>
        </w:rPr>
        <w:t>AI-Based Anomaly Detection:</w:t>
      </w:r>
      <w:r w:rsidRPr="001C4E90">
        <w:t xml:space="preserve"> Machine learning algorithms will be implemented to classify ECG signals and detect irregularities such as arrhythmias.</w:t>
      </w:r>
    </w:p>
    <w:p w14:paraId="7D7EA425" w14:textId="77777777" w:rsidR="001C4E90" w:rsidRPr="001C4E90" w:rsidRDefault="001C4E90" w:rsidP="007166F7">
      <w:pPr>
        <w:numPr>
          <w:ilvl w:val="0"/>
          <w:numId w:val="4"/>
        </w:numPr>
        <w:jc w:val="both"/>
      </w:pPr>
      <w:r w:rsidRPr="001C4E90">
        <w:rPr>
          <w:rStyle w:val="Strong"/>
          <w:b w:val="0"/>
          <w:bCs w:val="0"/>
        </w:rPr>
        <w:t>Real-Time Alert System:</w:t>
      </w:r>
      <w:r w:rsidRPr="001C4E90">
        <w:t xml:space="preserve"> The system will notify users and healthcare providers of detected abnormalities via mobile or cloud-based alerts.</w:t>
      </w:r>
    </w:p>
    <w:p w14:paraId="7E6C2DCD" w14:textId="6874FB12" w:rsidR="001C4E90" w:rsidRPr="001C4E90" w:rsidRDefault="001C4E90" w:rsidP="007166F7">
      <w:pPr>
        <w:numPr>
          <w:ilvl w:val="0"/>
          <w:numId w:val="4"/>
        </w:numPr>
        <w:jc w:val="both"/>
      </w:pPr>
      <w:r w:rsidRPr="001C4E90">
        <w:rPr>
          <w:rStyle w:val="Strong"/>
          <w:b w:val="0"/>
          <w:bCs w:val="0"/>
        </w:rPr>
        <w:t>Wireless Communication:</w:t>
      </w:r>
      <w:r w:rsidRPr="001C4E90">
        <w:t xml:space="preserve"> The ECG monitor will integrate</w:t>
      </w:r>
      <w:r w:rsidRPr="001C4E90">
        <w:rPr>
          <w:rStyle w:val="Strong"/>
          <w:b w:val="0"/>
          <w:bCs w:val="0"/>
        </w:rPr>
        <w:t>, Wi-Fi, or IoT-based cloud storage</w:t>
      </w:r>
      <w:r w:rsidRPr="001C4E90">
        <w:t xml:space="preserve"> for remote data access.</w:t>
      </w:r>
    </w:p>
    <w:p w14:paraId="047CEA7D" w14:textId="77777777" w:rsidR="001C4E90" w:rsidRDefault="001C4E90" w:rsidP="007166F7">
      <w:pPr>
        <w:numPr>
          <w:ilvl w:val="0"/>
          <w:numId w:val="4"/>
        </w:numPr>
        <w:jc w:val="both"/>
      </w:pPr>
      <w:r w:rsidRPr="001C4E90">
        <w:rPr>
          <w:rStyle w:val="Strong"/>
          <w:b w:val="0"/>
          <w:bCs w:val="0"/>
        </w:rPr>
        <w:t>User Interface:</w:t>
      </w:r>
      <w:r w:rsidRPr="001C4E90">
        <w:t xml:space="preserve"> A user-friendly interface (mobile app/web-based dashboard) will be developed for visualizing ECG data and alerts.</w:t>
      </w:r>
    </w:p>
    <w:p w14:paraId="697AF209" w14:textId="31902F6D" w:rsidR="001C4E90" w:rsidRPr="004D1571" w:rsidRDefault="004D1571" w:rsidP="007166F7">
      <w:pPr>
        <w:pStyle w:val="ListParagraph"/>
        <w:numPr>
          <w:ilvl w:val="1"/>
          <w:numId w:val="2"/>
        </w:numPr>
        <w:jc w:val="both"/>
        <w:rPr>
          <w:rStyle w:val="Strong"/>
        </w:rPr>
      </w:pPr>
      <w:r>
        <w:rPr>
          <w:rStyle w:val="Strong"/>
        </w:rPr>
        <w:t>Functional scope</w:t>
      </w:r>
    </w:p>
    <w:p w14:paraId="2CA42248" w14:textId="77777777" w:rsidR="001C4E90" w:rsidRPr="001C4E90" w:rsidRDefault="001C4E90" w:rsidP="007166F7">
      <w:pPr>
        <w:numPr>
          <w:ilvl w:val="0"/>
          <w:numId w:val="5"/>
        </w:numPr>
        <w:jc w:val="both"/>
      </w:pPr>
      <w:r w:rsidRPr="001C4E90">
        <w:t xml:space="preserve">The system will be designed primarily for </w:t>
      </w:r>
      <w:r w:rsidRPr="001C4E90">
        <w:rPr>
          <w:rStyle w:val="Strong"/>
          <w:b w:val="0"/>
          <w:bCs w:val="0"/>
        </w:rPr>
        <w:t>continuous remote patient monitoring</w:t>
      </w:r>
      <w:r w:rsidRPr="001C4E90">
        <w:t>, benefiting individuals with heart conditions requiring real-time surveillance.</w:t>
      </w:r>
    </w:p>
    <w:p w14:paraId="2FC3E3EC" w14:textId="77777777" w:rsidR="001C4E90" w:rsidRPr="001C4E90" w:rsidRDefault="001C4E90" w:rsidP="007166F7">
      <w:pPr>
        <w:numPr>
          <w:ilvl w:val="0"/>
          <w:numId w:val="5"/>
        </w:numPr>
        <w:jc w:val="both"/>
      </w:pPr>
      <w:r w:rsidRPr="001C4E90">
        <w:t xml:space="preserve">It will focus on </w:t>
      </w:r>
      <w:r w:rsidRPr="001C4E90">
        <w:rPr>
          <w:rStyle w:val="Strong"/>
          <w:b w:val="0"/>
          <w:bCs w:val="0"/>
        </w:rPr>
        <w:t>detecting and classifying common cardiac abnormalities</w:t>
      </w:r>
      <w:r w:rsidRPr="001C4E90">
        <w:t xml:space="preserve"> but may not cover all possible ECG-related diseases.</w:t>
      </w:r>
    </w:p>
    <w:p w14:paraId="4BC1E4D7" w14:textId="32A6C8B0" w:rsidR="004D1571" w:rsidRPr="00661305" w:rsidRDefault="001C4E90" w:rsidP="007166F7">
      <w:pPr>
        <w:numPr>
          <w:ilvl w:val="0"/>
          <w:numId w:val="5"/>
        </w:numPr>
        <w:jc w:val="both"/>
        <w:rPr>
          <w:rStyle w:val="Heading2Char"/>
          <w:rFonts w:ascii="Times New Roman" w:eastAsiaTheme="minorHAnsi" w:hAnsi="Times New Roman" w:cs="Times New Roman"/>
          <w:color w:val="auto"/>
          <w:sz w:val="24"/>
          <w:szCs w:val="24"/>
        </w:rPr>
      </w:pPr>
      <w:r w:rsidRPr="001C4E90">
        <w:t xml:space="preserve">The project does not include </w:t>
      </w:r>
      <w:r w:rsidRPr="001C4E90">
        <w:rPr>
          <w:rStyle w:val="Strong"/>
          <w:b w:val="0"/>
          <w:bCs w:val="0"/>
        </w:rPr>
        <w:t>clinical trials</w:t>
      </w:r>
      <w:r w:rsidRPr="001C4E90">
        <w:t xml:space="preserve"> or real-world patient deployment but will conduct performance evaluation based on simulated ECG data.</w:t>
      </w:r>
    </w:p>
    <w:p w14:paraId="1DC54B24" w14:textId="47D18401" w:rsidR="001C4E90" w:rsidRPr="004D1571" w:rsidRDefault="004D1571" w:rsidP="00097C3E">
      <w:pPr>
        <w:pStyle w:val="Heading4"/>
        <w:spacing w:before="100" w:after="100"/>
        <w:jc w:val="both"/>
        <w:rPr>
          <w:i w:val="0"/>
          <w:iCs w:val="0"/>
        </w:rPr>
      </w:pPr>
      <w:bookmarkStart w:id="14" w:name="_Toc194504579"/>
      <w:r>
        <w:rPr>
          <w:rStyle w:val="Heading2Char"/>
          <w:i w:val="0"/>
          <w:iCs w:val="0"/>
        </w:rPr>
        <w:lastRenderedPageBreak/>
        <w:t>Limitations</w:t>
      </w:r>
      <w:bookmarkEnd w:id="14"/>
    </w:p>
    <w:p w14:paraId="34E06305" w14:textId="77777777" w:rsidR="001C4E90" w:rsidRPr="001C4E90" w:rsidRDefault="001C4E90" w:rsidP="007166F7">
      <w:pPr>
        <w:numPr>
          <w:ilvl w:val="0"/>
          <w:numId w:val="6"/>
        </w:numPr>
        <w:jc w:val="both"/>
      </w:pPr>
      <w:r w:rsidRPr="001C4E90">
        <w:t xml:space="preserve">The accuracy of the AI-based detection depends on </w:t>
      </w:r>
      <w:r w:rsidRPr="001C4E90">
        <w:rPr>
          <w:rStyle w:val="Strong"/>
          <w:b w:val="0"/>
          <w:bCs w:val="0"/>
        </w:rPr>
        <w:t>the quality and diversity of the ECG datasets used for training</w:t>
      </w:r>
      <w:r w:rsidRPr="001C4E90">
        <w:t>.</w:t>
      </w:r>
    </w:p>
    <w:p w14:paraId="1F438079" w14:textId="77777777" w:rsidR="001C4E90" w:rsidRPr="001C4E90" w:rsidRDefault="001C4E90" w:rsidP="007166F7">
      <w:pPr>
        <w:numPr>
          <w:ilvl w:val="0"/>
          <w:numId w:val="6"/>
        </w:numPr>
        <w:jc w:val="both"/>
      </w:pPr>
      <w:r w:rsidRPr="001C4E90">
        <w:rPr>
          <w:rStyle w:val="Strong"/>
          <w:b w:val="0"/>
          <w:bCs w:val="0"/>
        </w:rPr>
        <w:t>Hardware constraints</w:t>
      </w:r>
      <w:r w:rsidRPr="001C4E90">
        <w:t xml:space="preserve"> may limit the system’s real-time performance and battery life.</w:t>
      </w:r>
    </w:p>
    <w:p w14:paraId="7BA46AA2" w14:textId="55DAAB8D" w:rsidR="001C4E90" w:rsidRDefault="001C4E90" w:rsidP="007166F7">
      <w:pPr>
        <w:numPr>
          <w:ilvl w:val="0"/>
          <w:numId w:val="6"/>
        </w:numPr>
        <w:jc w:val="both"/>
      </w:pPr>
      <w:r w:rsidRPr="001C4E90">
        <w:t xml:space="preserve">The system </w:t>
      </w:r>
      <w:r w:rsidRPr="001C4E90">
        <w:rPr>
          <w:rStyle w:val="Strong"/>
          <w:b w:val="0"/>
          <w:bCs w:val="0"/>
        </w:rPr>
        <w:t>does not replace professional medical diagnosis</w:t>
      </w:r>
      <w:r w:rsidRPr="001C4E90">
        <w:t xml:space="preserve"> but serves as an assistive monitoring tool.</w:t>
      </w:r>
    </w:p>
    <w:p w14:paraId="40F418A3" w14:textId="55D5B580" w:rsidR="004D1571" w:rsidRDefault="004D1571" w:rsidP="007166F7">
      <w:pPr>
        <w:numPr>
          <w:ilvl w:val="0"/>
          <w:numId w:val="6"/>
        </w:numPr>
        <w:jc w:val="both"/>
      </w:pPr>
      <w:r>
        <w:t>Latency in Real-Time Processing</w:t>
      </w:r>
      <w:r w:rsidR="00AC1BB9">
        <w:t>: r</w:t>
      </w:r>
      <w:r>
        <w:t>eal-time ECG monitoring and anomaly detection require high-speed processing. Delays in data transmission or analysis may affect the system’s responsiveness, especially in emergency situations.</w:t>
      </w:r>
    </w:p>
    <w:p w14:paraId="3321F68C" w14:textId="77777777" w:rsidR="00F34590" w:rsidRPr="00F34590" w:rsidRDefault="00F34590" w:rsidP="00097C3E">
      <w:pPr>
        <w:pStyle w:val="Heading2"/>
        <w:jc w:val="both"/>
      </w:pPr>
      <w:bookmarkStart w:id="15" w:name="_Toc194504580"/>
      <w:r w:rsidRPr="00F34590">
        <w:t>Significance of the Study</w:t>
      </w:r>
      <w:bookmarkEnd w:id="15"/>
    </w:p>
    <w:p w14:paraId="38FC1806" w14:textId="6F1A41C0" w:rsidR="00F34590" w:rsidRPr="00F34590" w:rsidRDefault="00F34590" w:rsidP="00097C3E">
      <w:pPr>
        <w:jc w:val="both"/>
      </w:pPr>
      <w:r w:rsidRPr="00F34590">
        <w:t xml:space="preserve">The development of an Intelligent ECG </w:t>
      </w:r>
      <w:r>
        <w:t xml:space="preserve">and SPO2 </w:t>
      </w:r>
      <w:r w:rsidRPr="00F34590">
        <w:t>Monitor holds significant value in both medical and technological domains. With the increasing prevalence of cardiovascular diseases (CVDs), real-time and accessible ECG monitoring plays a crucial role in early detection, continuous monitoring, and remote healthcare. This study aims to contribute to the advancement of portable, IoT-integrated ECG systems by leveraging low-cost microcontrollers and biomedical sensors.</w:t>
      </w:r>
    </w:p>
    <w:p w14:paraId="3A327CBD" w14:textId="77777777" w:rsidR="00F34590" w:rsidRPr="00F34590" w:rsidRDefault="00F34590" w:rsidP="00097C3E">
      <w:pPr>
        <w:jc w:val="both"/>
      </w:pPr>
      <w:r w:rsidRPr="00F34590">
        <w:t>The significance of this study includes:</w:t>
      </w:r>
    </w:p>
    <w:p w14:paraId="3DE84157" w14:textId="77777777" w:rsidR="00F34590" w:rsidRPr="00F34590" w:rsidRDefault="00F34590" w:rsidP="007166F7">
      <w:pPr>
        <w:numPr>
          <w:ilvl w:val="0"/>
          <w:numId w:val="24"/>
        </w:numPr>
        <w:jc w:val="both"/>
      </w:pPr>
      <w:r w:rsidRPr="00F34590">
        <w:t>Improved</w:t>
      </w:r>
      <w:r w:rsidRPr="00F34590">
        <w:rPr>
          <w:b/>
          <w:bCs/>
        </w:rPr>
        <w:t xml:space="preserve"> </w:t>
      </w:r>
      <w:r w:rsidRPr="00F34590">
        <w:t>Accessibility – Traditional ECG machines are expensive and primarily available in hospitals. A compact, intelligent ECG monitor provides affordable, real-time heart monitoring for patients at home.</w:t>
      </w:r>
    </w:p>
    <w:p w14:paraId="121F88EA" w14:textId="77777777" w:rsidR="00F34590" w:rsidRPr="00F34590" w:rsidRDefault="00F34590" w:rsidP="007166F7">
      <w:pPr>
        <w:numPr>
          <w:ilvl w:val="0"/>
          <w:numId w:val="24"/>
        </w:numPr>
        <w:jc w:val="both"/>
      </w:pPr>
      <w:r w:rsidRPr="00F34590">
        <w:t>Early Detection of Cardiac Anomalies – With real-time data visualization and anomaly detection, users and healthcare providers can identify irregularities such as arrhythmia and abnormal heart rhythms before critical conditions develop.</w:t>
      </w:r>
    </w:p>
    <w:p w14:paraId="5ED43878" w14:textId="77777777" w:rsidR="00F34590" w:rsidRPr="00F34590" w:rsidRDefault="00F34590" w:rsidP="007166F7">
      <w:pPr>
        <w:numPr>
          <w:ilvl w:val="0"/>
          <w:numId w:val="24"/>
        </w:numPr>
        <w:jc w:val="both"/>
      </w:pPr>
      <w:r w:rsidRPr="00F34590">
        <w:t>Remote Health Monitoring – The system enables telehealth applications by transmitting ECG data over Wi-Fi or cloud platforms, allowing doctors to monitor patients remotely.</w:t>
      </w:r>
    </w:p>
    <w:p w14:paraId="0E874E08" w14:textId="77777777" w:rsidR="00F34590" w:rsidRPr="00F34590" w:rsidRDefault="00F34590" w:rsidP="007166F7">
      <w:pPr>
        <w:numPr>
          <w:ilvl w:val="0"/>
          <w:numId w:val="24"/>
        </w:numPr>
        <w:jc w:val="both"/>
      </w:pPr>
      <w:r w:rsidRPr="00F34590">
        <w:t>Personalized Health Tracking – By integrating IoT-based data storage, users can analyze their ECG trends over time, aiding in better diagnosis and treatment planning.</w:t>
      </w:r>
    </w:p>
    <w:p w14:paraId="77C934BC" w14:textId="77777777" w:rsidR="00F34590" w:rsidRPr="00F34590" w:rsidRDefault="00F34590" w:rsidP="007166F7">
      <w:pPr>
        <w:numPr>
          <w:ilvl w:val="0"/>
          <w:numId w:val="24"/>
        </w:numPr>
        <w:jc w:val="both"/>
      </w:pPr>
      <w:r w:rsidRPr="00F34590">
        <w:lastRenderedPageBreak/>
        <w:t>Low-Cost and Energy Efficient – Compared to traditional ECG machines, the proposed system is cost-effective, portable, and consumes minimal power, making it ideal for continuous, long-term use.</w:t>
      </w:r>
    </w:p>
    <w:p w14:paraId="7CF91A76" w14:textId="5D5966FF" w:rsidR="00F34590" w:rsidRPr="00F34590" w:rsidRDefault="00F34590" w:rsidP="00097C3E">
      <w:pPr>
        <w:jc w:val="both"/>
      </w:pPr>
    </w:p>
    <w:p w14:paraId="7B791EF8" w14:textId="1391F5CA" w:rsidR="00F34590" w:rsidRPr="00F34590" w:rsidRDefault="00F34590" w:rsidP="00097C3E">
      <w:pPr>
        <w:pStyle w:val="Heading2"/>
        <w:jc w:val="both"/>
      </w:pPr>
      <w:bookmarkStart w:id="16" w:name="_Toc194504581"/>
      <w:r w:rsidRPr="00F34590">
        <w:t>Specifications of the Intelligent ECG</w:t>
      </w:r>
      <w:r w:rsidR="00F70D8C">
        <w:t xml:space="preserve"> and SpO2</w:t>
      </w:r>
      <w:r w:rsidRPr="00F34590">
        <w:t xml:space="preserve"> Monitor</w:t>
      </w:r>
      <w:bookmarkEnd w:id="16"/>
    </w:p>
    <w:p w14:paraId="70A604E8" w14:textId="45D7B5CD" w:rsidR="00F34590" w:rsidRPr="00F34590" w:rsidRDefault="00F34590" w:rsidP="00097C3E">
      <w:pPr>
        <w:jc w:val="both"/>
      </w:pPr>
      <w:r w:rsidRPr="00F34590">
        <w:t>The intelligent ECG</w:t>
      </w:r>
      <w:r>
        <w:t xml:space="preserve"> and SPO2</w:t>
      </w:r>
      <w:r w:rsidRPr="00F34590">
        <w:t xml:space="preserve"> monitoring system </w:t>
      </w:r>
      <w:proofErr w:type="gramStart"/>
      <w:r w:rsidR="00723B6F">
        <w:t>is</w:t>
      </w:r>
      <w:proofErr w:type="gramEnd"/>
      <w:r w:rsidR="00F70D8C">
        <w:t xml:space="preserve"> </w:t>
      </w:r>
      <w:r w:rsidRPr="00F34590">
        <w:t>designed with the following key specifications:</w:t>
      </w:r>
    </w:p>
    <w:p w14:paraId="2C171904" w14:textId="77777777" w:rsidR="00F34590" w:rsidRPr="009B42EF" w:rsidRDefault="00F34590" w:rsidP="00097C3E">
      <w:pPr>
        <w:jc w:val="both"/>
      </w:pPr>
      <w:r w:rsidRPr="009B42EF">
        <w:t>Hardware Components</w:t>
      </w:r>
    </w:p>
    <w:p w14:paraId="0D27751D" w14:textId="77777777" w:rsidR="00F34590" w:rsidRPr="009B42EF" w:rsidRDefault="00F34590" w:rsidP="007166F7">
      <w:pPr>
        <w:numPr>
          <w:ilvl w:val="0"/>
          <w:numId w:val="25"/>
        </w:numPr>
        <w:jc w:val="both"/>
      </w:pPr>
      <w:r w:rsidRPr="009B42EF">
        <w:t>ECG Sensor: AD8232 ECG module (for capturing heart signals)</w:t>
      </w:r>
    </w:p>
    <w:p w14:paraId="3DC49807" w14:textId="77777777" w:rsidR="00F34590" w:rsidRPr="009B42EF" w:rsidRDefault="00F34590" w:rsidP="007166F7">
      <w:pPr>
        <w:numPr>
          <w:ilvl w:val="0"/>
          <w:numId w:val="25"/>
        </w:numPr>
        <w:jc w:val="both"/>
      </w:pPr>
      <w:r w:rsidRPr="009B42EF">
        <w:t>Microcontroller: ESP8266 (for processing and transmitting data)</w:t>
      </w:r>
    </w:p>
    <w:p w14:paraId="3A090AC0" w14:textId="283FFE9E" w:rsidR="00F34590" w:rsidRPr="009B42EF" w:rsidRDefault="00F34590" w:rsidP="007166F7">
      <w:pPr>
        <w:numPr>
          <w:ilvl w:val="0"/>
          <w:numId w:val="25"/>
        </w:numPr>
        <w:jc w:val="both"/>
      </w:pPr>
      <w:r w:rsidRPr="009B42EF">
        <w:t>Display Unit: LCD I2C (for visualization)</w:t>
      </w:r>
    </w:p>
    <w:p w14:paraId="07EE4929" w14:textId="77777777" w:rsidR="00F34590" w:rsidRPr="009B42EF" w:rsidRDefault="00F34590" w:rsidP="007166F7">
      <w:pPr>
        <w:numPr>
          <w:ilvl w:val="0"/>
          <w:numId w:val="25"/>
        </w:numPr>
        <w:jc w:val="both"/>
      </w:pPr>
      <w:r w:rsidRPr="009B42EF">
        <w:t>Connectivity: Wi-Fi (for cloud integration and remote monitoring)</w:t>
      </w:r>
    </w:p>
    <w:p w14:paraId="5B796277" w14:textId="77777777" w:rsidR="00F34590" w:rsidRPr="009B42EF" w:rsidRDefault="00F34590" w:rsidP="007166F7">
      <w:pPr>
        <w:numPr>
          <w:ilvl w:val="0"/>
          <w:numId w:val="25"/>
        </w:numPr>
        <w:jc w:val="both"/>
      </w:pPr>
      <w:r w:rsidRPr="009B42EF">
        <w:t>Power Supply: Rechargeable Li-ion battery / USB power</w:t>
      </w:r>
    </w:p>
    <w:p w14:paraId="5AC34E63" w14:textId="1FB73E7E" w:rsidR="00F34590" w:rsidRPr="009B42EF" w:rsidRDefault="00F34590" w:rsidP="007166F7">
      <w:pPr>
        <w:numPr>
          <w:ilvl w:val="0"/>
          <w:numId w:val="25"/>
        </w:numPr>
        <w:jc w:val="both"/>
      </w:pPr>
      <w:r w:rsidRPr="009B42EF">
        <w:t xml:space="preserve">Pulse and SPO2 Sensor: MAX30102 (for </w:t>
      </w:r>
      <w:proofErr w:type="spellStart"/>
      <w:r w:rsidRPr="009B42EF">
        <w:t>SpO</w:t>
      </w:r>
      <w:proofErr w:type="spellEnd"/>
      <w:r w:rsidRPr="009B42EF">
        <w:t>₂ and heart rate monitoring,)</w:t>
      </w:r>
    </w:p>
    <w:p w14:paraId="11A32008" w14:textId="77777777" w:rsidR="00F34590" w:rsidRPr="009B42EF" w:rsidRDefault="00F34590" w:rsidP="00097C3E">
      <w:pPr>
        <w:jc w:val="both"/>
      </w:pPr>
      <w:r w:rsidRPr="009B42EF">
        <w:t>Software Features</w:t>
      </w:r>
    </w:p>
    <w:p w14:paraId="3A10943F" w14:textId="77777777" w:rsidR="00F34590" w:rsidRPr="009B42EF" w:rsidRDefault="00F34590" w:rsidP="007166F7">
      <w:pPr>
        <w:numPr>
          <w:ilvl w:val="0"/>
          <w:numId w:val="26"/>
        </w:numPr>
        <w:jc w:val="both"/>
      </w:pPr>
      <w:r w:rsidRPr="009B42EF">
        <w:t>ECG Signal Acquisition: Real-time heart activity monitoring</w:t>
      </w:r>
    </w:p>
    <w:p w14:paraId="2913F75A" w14:textId="180E6AE2" w:rsidR="00F34590" w:rsidRPr="009B42EF" w:rsidRDefault="00F34590" w:rsidP="007166F7">
      <w:pPr>
        <w:numPr>
          <w:ilvl w:val="0"/>
          <w:numId w:val="26"/>
        </w:numPr>
        <w:jc w:val="both"/>
      </w:pPr>
      <w:r w:rsidRPr="009B42EF">
        <w:t>Data Visualization: Graphical ECG waveform display on web interface</w:t>
      </w:r>
    </w:p>
    <w:p w14:paraId="7E04EF97" w14:textId="77777777" w:rsidR="00F34590" w:rsidRPr="009B42EF" w:rsidRDefault="00F34590" w:rsidP="007166F7">
      <w:pPr>
        <w:numPr>
          <w:ilvl w:val="0"/>
          <w:numId w:val="26"/>
        </w:numPr>
        <w:jc w:val="both"/>
      </w:pPr>
      <w:r w:rsidRPr="009B42EF">
        <w:t>Wi-Fi Data Transmission: Sends ECG data to a cloud-based platform for remote access</w:t>
      </w:r>
    </w:p>
    <w:p w14:paraId="255F160C" w14:textId="41567423" w:rsidR="00F34590" w:rsidRPr="009B42EF" w:rsidRDefault="00F34590" w:rsidP="007166F7">
      <w:pPr>
        <w:numPr>
          <w:ilvl w:val="0"/>
          <w:numId w:val="26"/>
        </w:numPr>
        <w:jc w:val="both"/>
      </w:pPr>
      <w:r w:rsidRPr="009B42EF">
        <w:t>Arrhythmia Detection: Detects irregular heartbeats using a programmed algorithm. (CNN Model)</w:t>
      </w:r>
    </w:p>
    <w:p w14:paraId="4BDD8F4B" w14:textId="77777777" w:rsidR="00F34590" w:rsidRPr="009B42EF" w:rsidRDefault="00F34590" w:rsidP="007166F7">
      <w:pPr>
        <w:numPr>
          <w:ilvl w:val="0"/>
          <w:numId w:val="26"/>
        </w:numPr>
        <w:jc w:val="both"/>
      </w:pPr>
      <w:r w:rsidRPr="009B42EF">
        <w:t>Mobile/PC Interface: Web-based dashboard for accessing ECG history and alerts</w:t>
      </w:r>
    </w:p>
    <w:p w14:paraId="02A0C213" w14:textId="77777777" w:rsidR="00661305" w:rsidRPr="001C4E90" w:rsidRDefault="00661305" w:rsidP="00661305"/>
    <w:p w14:paraId="2EE4CA55" w14:textId="77777777" w:rsidR="008D2911" w:rsidRPr="008D2911" w:rsidRDefault="008D2911" w:rsidP="008D2911"/>
    <w:p w14:paraId="6290E015" w14:textId="24226743" w:rsidR="00F34590" w:rsidRDefault="00AC1BB9" w:rsidP="00F34590">
      <w:r>
        <w:br w:type="page"/>
      </w:r>
      <w:r w:rsidR="00F34590" w:rsidRPr="00F34590">
        <w:rPr>
          <w:noProof/>
        </w:rPr>
        <w:lastRenderedPageBreak/>
        <w:drawing>
          <wp:inline distT="0" distB="0" distL="0" distR="0" wp14:anchorId="1E70BE5C" wp14:editId="6688BABF">
            <wp:extent cx="6028971" cy="714248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4081" cy="7148534"/>
                    </a:xfrm>
                    <a:prstGeom prst="rect">
                      <a:avLst/>
                    </a:prstGeom>
                  </pic:spPr>
                </pic:pic>
              </a:graphicData>
            </a:graphic>
          </wp:inline>
        </w:drawing>
      </w:r>
    </w:p>
    <w:p w14:paraId="16175155" w14:textId="4682DB40" w:rsidR="00C947EB" w:rsidRDefault="00AC1BB9" w:rsidP="00AC1BB9">
      <w:pPr>
        <w:pStyle w:val="Heading1"/>
      </w:pPr>
      <w:bookmarkStart w:id="17" w:name="_Toc194504582"/>
      <w:r>
        <w:lastRenderedPageBreak/>
        <w:t>CHAPTER TWO- LITERATURE REVIEW</w:t>
      </w:r>
      <w:bookmarkEnd w:id="17"/>
    </w:p>
    <w:p w14:paraId="12D6732D" w14:textId="4DAD12E6" w:rsidR="00D42976" w:rsidRPr="004A3DD3" w:rsidRDefault="00D42976" w:rsidP="004A3DD3">
      <w:pPr>
        <w:pStyle w:val="Heading2"/>
      </w:pPr>
      <w:bookmarkStart w:id="18" w:name="_Toc194504583"/>
      <w:r w:rsidRPr="004A3DD3">
        <w:rPr>
          <w:rStyle w:val="Strong"/>
          <w:b w:val="0"/>
          <w:bCs w:val="0"/>
        </w:rPr>
        <w:t>2.1 Introduction</w:t>
      </w:r>
      <w:bookmarkEnd w:id="18"/>
    </w:p>
    <w:p w14:paraId="480D4111" w14:textId="5E470E69" w:rsidR="00D42976" w:rsidRPr="00D42976" w:rsidRDefault="00D42976" w:rsidP="007D244C">
      <w:pPr>
        <w:pStyle w:val="NormalWeb"/>
        <w:spacing w:line="360" w:lineRule="auto"/>
        <w:jc w:val="both"/>
      </w:pPr>
      <w:r w:rsidRPr="00D42976">
        <w:t xml:space="preserve">The purpose of this chapter is to review existing literature related to </w:t>
      </w:r>
      <w:r w:rsidRPr="00D42976">
        <w:rPr>
          <w:rStyle w:val="Strong"/>
          <w:rFonts w:eastAsiaTheme="majorEastAsia"/>
          <w:b w:val="0"/>
          <w:bCs w:val="0"/>
        </w:rPr>
        <w:t>intelligent ECG</w:t>
      </w:r>
      <w:r w:rsidR="00F54811">
        <w:rPr>
          <w:rStyle w:val="Strong"/>
          <w:rFonts w:eastAsiaTheme="majorEastAsia"/>
          <w:b w:val="0"/>
          <w:bCs w:val="0"/>
        </w:rPr>
        <w:t xml:space="preserve"> </w:t>
      </w:r>
      <w:r w:rsidR="00B25248">
        <w:rPr>
          <w:rStyle w:val="Strong"/>
          <w:rFonts w:eastAsiaTheme="majorEastAsia"/>
          <w:b w:val="0"/>
          <w:bCs w:val="0"/>
        </w:rPr>
        <w:t xml:space="preserve">and </w:t>
      </w:r>
      <w:r w:rsidR="00B25248" w:rsidRPr="00D42976">
        <w:rPr>
          <w:rStyle w:val="Strong"/>
          <w:rFonts w:eastAsiaTheme="majorEastAsia"/>
          <w:b w:val="0"/>
          <w:bCs w:val="0"/>
        </w:rPr>
        <w:t>monitoring</w:t>
      </w:r>
      <w:r w:rsidRPr="00D42976">
        <w:rPr>
          <w:rStyle w:val="Strong"/>
          <w:rFonts w:eastAsiaTheme="majorEastAsia"/>
          <w:b w:val="0"/>
          <w:bCs w:val="0"/>
        </w:rPr>
        <w:t xml:space="preserve"> systems</w:t>
      </w:r>
      <w:r w:rsidRPr="00D42976">
        <w:t xml:space="preserve"> with a focus on </w:t>
      </w:r>
      <w:r w:rsidRPr="00D42976">
        <w:rPr>
          <w:rStyle w:val="Strong"/>
          <w:rFonts w:eastAsiaTheme="majorEastAsia"/>
          <w:b w:val="0"/>
          <w:bCs w:val="0"/>
        </w:rPr>
        <w:t>arrhythmia classification, artificial intelligence (AI) in ECG analysis, and real-time cardiac monitoring technologies</w:t>
      </w:r>
      <w:r w:rsidRPr="00D42976">
        <w:t>. A thorough understanding of previous research provides insights into current advancements, challenges, and knowledge gaps in this field.</w:t>
      </w:r>
    </w:p>
    <w:p w14:paraId="3F85FA19" w14:textId="77777777" w:rsidR="00D42976" w:rsidRPr="00D42976" w:rsidRDefault="00D42976" w:rsidP="007D244C">
      <w:pPr>
        <w:pStyle w:val="NormalWeb"/>
        <w:spacing w:line="360" w:lineRule="auto"/>
        <w:jc w:val="both"/>
      </w:pPr>
      <w:r w:rsidRPr="00D42976">
        <w:t>This chapter is structured as follows:</w:t>
      </w:r>
    </w:p>
    <w:p w14:paraId="11D87185" w14:textId="77777777" w:rsidR="00D42976" w:rsidRPr="00D42976" w:rsidRDefault="00D42976" w:rsidP="007166F7">
      <w:pPr>
        <w:numPr>
          <w:ilvl w:val="0"/>
          <w:numId w:val="7"/>
        </w:numPr>
        <w:jc w:val="both"/>
      </w:pPr>
      <w:r w:rsidRPr="00D42976">
        <w:rPr>
          <w:rStyle w:val="Strong"/>
          <w:b w:val="0"/>
          <w:bCs w:val="0"/>
        </w:rPr>
        <w:t>Section 2.2</w:t>
      </w:r>
      <w:r w:rsidRPr="00D42976">
        <w:t xml:space="preserve"> provides an overview of the </w:t>
      </w:r>
      <w:r w:rsidRPr="00D42976">
        <w:rPr>
          <w:rStyle w:val="Strong"/>
          <w:b w:val="0"/>
          <w:bCs w:val="0"/>
        </w:rPr>
        <w:t>electrocardiogram (ECG) and its significance</w:t>
      </w:r>
      <w:r w:rsidRPr="00D42976">
        <w:t xml:space="preserve"> in cardiac health monitoring.</w:t>
      </w:r>
    </w:p>
    <w:p w14:paraId="3787A607" w14:textId="77777777" w:rsidR="00D42976" w:rsidRPr="00D42976" w:rsidRDefault="00D42976" w:rsidP="007166F7">
      <w:pPr>
        <w:numPr>
          <w:ilvl w:val="0"/>
          <w:numId w:val="7"/>
        </w:numPr>
        <w:jc w:val="both"/>
      </w:pPr>
      <w:r w:rsidRPr="00D42976">
        <w:rPr>
          <w:rStyle w:val="Strong"/>
          <w:b w:val="0"/>
          <w:bCs w:val="0"/>
        </w:rPr>
        <w:t>Section 2.3</w:t>
      </w:r>
      <w:r w:rsidRPr="00D42976">
        <w:t xml:space="preserve"> discusses various </w:t>
      </w:r>
      <w:r w:rsidRPr="00D42976">
        <w:rPr>
          <w:rStyle w:val="Strong"/>
          <w:b w:val="0"/>
          <w:bCs w:val="0"/>
        </w:rPr>
        <w:t>arrhythmia types and the need for automated detection</w:t>
      </w:r>
      <w:r w:rsidRPr="00D42976">
        <w:t>.</w:t>
      </w:r>
    </w:p>
    <w:p w14:paraId="69F9228C" w14:textId="77777777" w:rsidR="00D42976" w:rsidRPr="00D42976" w:rsidRDefault="00D42976" w:rsidP="007166F7">
      <w:pPr>
        <w:numPr>
          <w:ilvl w:val="0"/>
          <w:numId w:val="7"/>
        </w:numPr>
        <w:jc w:val="both"/>
      </w:pPr>
      <w:r w:rsidRPr="00D42976">
        <w:rPr>
          <w:rStyle w:val="Strong"/>
          <w:b w:val="0"/>
          <w:bCs w:val="0"/>
        </w:rPr>
        <w:t>Section 2.4</w:t>
      </w:r>
      <w:r w:rsidRPr="00D42976">
        <w:t xml:space="preserve"> explores </w:t>
      </w:r>
      <w:r w:rsidRPr="00D42976">
        <w:rPr>
          <w:rStyle w:val="Strong"/>
          <w:b w:val="0"/>
          <w:bCs w:val="0"/>
        </w:rPr>
        <w:t>traditional and modern ECG monitoring systems</w:t>
      </w:r>
      <w:r w:rsidRPr="00D42976">
        <w:t>.</w:t>
      </w:r>
    </w:p>
    <w:p w14:paraId="15AF440E" w14:textId="77777777" w:rsidR="00D42976" w:rsidRPr="00D42976" w:rsidRDefault="00D42976" w:rsidP="007166F7">
      <w:pPr>
        <w:numPr>
          <w:ilvl w:val="0"/>
          <w:numId w:val="7"/>
        </w:numPr>
        <w:jc w:val="both"/>
      </w:pPr>
      <w:r w:rsidRPr="00D42976">
        <w:rPr>
          <w:rStyle w:val="Strong"/>
          <w:b w:val="0"/>
          <w:bCs w:val="0"/>
        </w:rPr>
        <w:t>Section 2.5</w:t>
      </w:r>
      <w:r w:rsidRPr="00D42976">
        <w:t xml:space="preserve"> reviews </w:t>
      </w:r>
      <w:r w:rsidRPr="00D42976">
        <w:rPr>
          <w:rStyle w:val="Strong"/>
          <w:b w:val="0"/>
          <w:bCs w:val="0"/>
        </w:rPr>
        <w:t>AI-based ECG classification techniques</w:t>
      </w:r>
      <w:r w:rsidRPr="00D42976">
        <w:t>, highlighting different machine learning and deep learning approaches.</w:t>
      </w:r>
    </w:p>
    <w:p w14:paraId="7FD295D6" w14:textId="77777777" w:rsidR="00D42976" w:rsidRPr="00D42976" w:rsidRDefault="00D42976" w:rsidP="007166F7">
      <w:pPr>
        <w:numPr>
          <w:ilvl w:val="0"/>
          <w:numId w:val="7"/>
        </w:numPr>
        <w:jc w:val="both"/>
      </w:pPr>
      <w:r w:rsidRPr="00D42976">
        <w:rPr>
          <w:rStyle w:val="Strong"/>
          <w:b w:val="0"/>
          <w:bCs w:val="0"/>
        </w:rPr>
        <w:t>Section 2.6</w:t>
      </w:r>
      <w:r w:rsidRPr="00D42976">
        <w:t xml:space="preserve"> examines the role of </w:t>
      </w:r>
      <w:r w:rsidRPr="00D42976">
        <w:rPr>
          <w:rStyle w:val="Strong"/>
          <w:b w:val="0"/>
          <w:bCs w:val="0"/>
        </w:rPr>
        <w:t>Internet of Things (IoT) and cloud computing</w:t>
      </w:r>
      <w:r w:rsidRPr="00D42976">
        <w:t xml:space="preserve"> in ECG-based remote patient monitoring.</w:t>
      </w:r>
    </w:p>
    <w:p w14:paraId="4CCB4141" w14:textId="77777777" w:rsidR="00D42976" w:rsidRPr="00D42976" w:rsidRDefault="00D42976" w:rsidP="007166F7">
      <w:pPr>
        <w:numPr>
          <w:ilvl w:val="0"/>
          <w:numId w:val="7"/>
        </w:numPr>
        <w:jc w:val="both"/>
      </w:pPr>
      <w:r w:rsidRPr="00D42976">
        <w:rPr>
          <w:rStyle w:val="Strong"/>
          <w:b w:val="0"/>
          <w:bCs w:val="0"/>
        </w:rPr>
        <w:t>Section 2.7</w:t>
      </w:r>
      <w:r w:rsidRPr="00D42976">
        <w:t xml:space="preserve"> identifies the </w:t>
      </w:r>
      <w:r w:rsidRPr="00D42976">
        <w:rPr>
          <w:rStyle w:val="Strong"/>
          <w:b w:val="0"/>
          <w:bCs w:val="0"/>
        </w:rPr>
        <w:t>gaps in existing research</w:t>
      </w:r>
      <w:r w:rsidRPr="00D42976">
        <w:t xml:space="preserve"> and justifies the need for this study.</w:t>
      </w:r>
    </w:p>
    <w:p w14:paraId="2C934709" w14:textId="1815B444" w:rsidR="00D42976" w:rsidRDefault="00D42976" w:rsidP="007D244C">
      <w:pPr>
        <w:pStyle w:val="NormalWeb"/>
        <w:spacing w:line="360" w:lineRule="auto"/>
        <w:jc w:val="both"/>
      </w:pPr>
      <w:r w:rsidRPr="00D42976">
        <w:t xml:space="preserve">By critically analyzing past studies, this chapter aims to </w:t>
      </w:r>
      <w:r w:rsidRPr="00D42976">
        <w:rPr>
          <w:rStyle w:val="Strong"/>
          <w:rFonts w:eastAsiaTheme="majorEastAsia"/>
          <w:b w:val="0"/>
          <w:bCs w:val="0"/>
        </w:rPr>
        <w:t>establish a strong foundation</w:t>
      </w:r>
      <w:r w:rsidRPr="00D42976">
        <w:t xml:space="preserve"> for developing an </w:t>
      </w:r>
      <w:r w:rsidRPr="00D42976">
        <w:rPr>
          <w:rStyle w:val="Strong"/>
          <w:rFonts w:eastAsiaTheme="majorEastAsia"/>
          <w:b w:val="0"/>
          <w:bCs w:val="0"/>
        </w:rPr>
        <w:t>intelligent ECG monitoring system</w:t>
      </w:r>
      <w:r w:rsidRPr="00D42976">
        <w:t xml:space="preserve"> that improves real-time detection and classification of arrhythmias.</w:t>
      </w:r>
    </w:p>
    <w:p w14:paraId="18D997D0" w14:textId="77777777" w:rsidR="00114941" w:rsidRPr="00114941" w:rsidRDefault="00114941" w:rsidP="007D244C">
      <w:pPr>
        <w:pStyle w:val="Heading2"/>
        <w:jc w:val="both"/>
        <w:rPr>
          <w:rFonts w:eastAsia="Times New Roman"/>
        </w:rPr>
      </w:pPr>
      <w:bookmarkStart w:id="19" w:name="_Toc194504584"/>
      <w:r w:rsidRPr="00114941">
        <w:rPr>
          <w:rFonts w:eastAsia="Times New Roman"/>
        </w:rPr>
        <w:t>2.2 Overview of the Electrocardiogram (ECG) and Its Significance in Cardiac Health Monitoring</w:t>
      </w:r>
      <w:bookmarkEnd w:id="19"/>
    </w:p>
    <w:p w14:paraId="6EA1C859" w14:textId="1295AA1B" w:rsidR="00114941" w:rsidRDefault="00114941" w:rsidP="007D244C">
      <w:pPr>
        <w:pStyle w:val="NormalWeb"/>
        <w:spacing w:line="360" w:lineRule="auto"/>
        <w:jc w:val="both"/>
      </w:pPr>
      <w:r w:rsidRPr="00114941">
        <w:t>The electrocardiogram (ECG) is a non-invasive diagnostic tool that records the electrical activity of the heart over time. It is widely used for detecting cardiac abnormalities, such as arrhythmias, myocardial infarction, and other heart-related condition</w:t>
      </w:r>
      <w:r w:rsidR="001F2B1D">
        <w:fldChar w:fldCharType="begin"/>
      </w:r>
      <w:r w:rsidR="003245FB">
        <w:instrText xml:space="preserve"> ADDIN ZOTERO_ITEM CSL_CITATION {"citationID":"BEYxB21T","properties":{"formattedCitation":"(Kachuee et al., 2018)","plainCitation":"(Kachuee et al., 2018)","noteIndex":0},"citationItems":[{"id":51,"uris":["http://zotero.org/users/16416586/items/KXT8Y9YV"],"itemData":{"id":51,"type":"paper-conference","abstract":"Electrocardiogram (ECG) can be reliably used as a measure to monitor the functionality of the cardiovascular system. Recently, there has been a great attention towards accurate categorization of heartbeats. While there are many commonalities between different ECG conditions, the focus of most studies has been classifying a set of conditions on a dataset annotated for that task rather than learning and employing a transferable knowledge between different tasks. In this paper, we propose a method based on deep convolutional neural networks for the classiﬁcation of heartbeats which is able to accurately classify ﬁve different arrhythmias in accordance with the AAMI EC57 standard. Furthermore, we suggest a method for transferring the knowledge acquired on this task to the myocardial infarction (MI) classiﬁcation task. We evaluated the proposed method on PhysionNet’s MIT-BIH and PTB Diagnostics datasets. According to the results, the suggested method is able to make predictions with the average accuracies of 93.4% and 95.9% on arrhythmia classiﬁcation and MI classiﬁcation, respectively.","container-title":"2018 IEEE International Conference on Healthcare Informatics (ICHI)","DOI":"10.1109/ICHI.2018.00092","language":"en","note":"arXiv:1805.00794 [cs]","page":"443-444","source":"arXiv.org","title":"ECG Heartbeat Classification: A Deep Transferable Representation","title-short":"ECG Heartbeat Classification","URL":"http://arxiv.org/abs/1805.00794","author":[{"family":"Kachuee","given":"Mohammad"},{"family":"Fazeli","given":"Shayan"},{"family":"Sarrafzadeh","given":"Majid"}],"accessed":{"date-parts":[["2025",2,14]]},"issued":{"date-parts":[["2018",6]]}}}],"schema":"https://github.com/citation-style-language/schema/raw/master/csl-citation.json"} </w:instrText>
      </w:r>
      <w:r w:rsidR="001F2B1D">
        <w:fldChar w:fldCharType="separate"/>
      </w:r>
      <w:r w:rsidR="001F2B1D" w:rsidRPr="001F2B1D">
        <w:t>(</w:t>
      </w:r>
      <w:proofErr w:type="spellStart"/>
      <w:r w:rsidR="001F2B1D" w:rsidRPr="001F2B1D">
        <w:t>Kachuee</w:t>
      </w:r>
      <w:proofErr w:type="spellEnd"/>
      <w:r w:rsidR="001F2B1D" w:rsidRPr="001F2B1D">
        <w:t xml:space="preserve"> et al., 2018)</w:t>
      </w:r>
      <w:r w:rsidR="001F2B1D">
        <w:fldChar w:fldCharType="end"/>
      </w:r>
      <w:r w:rsidRPr="00114941">
        <w:t xml:space="preserve">. The ECG signal </w:t>
      </w:r>
      <w:r w:rsidRPr="00114941">
        <w:lastRenderedPageBreak/>
        <w:t>consists of P, Q, R, S, and T waves, each representing specific electrical events during a cardiac cycle. Accurate interpretation of these waveforms is critical for diagnosing heart diseases</w:t>
      </w:r>
      <w:r w:rsidR="001F2B1D">
        <w:t>.</w:t>
      </w:r>
    </w:p>
    <w:p w14:paraId="5DE78697" w14:textId="74E63966" w:rsidR="00D97E33" w:rsidRDefault="00D97E33" w:rsidP="007D244C">
      <w:pPr>
        <w:jc w:val="both"/>
      </w:pPr>
      <w:r>
        <w:t>There are three main components of an ECG:</w:t>
      </w:r>
    </w:p>
    <w:p w14:paraId="7D5C9DE2" w14:textId="0DD92184" w:rsidR="00D97E33" w:rsidRDefault="00D97E33" w:rsidP="007D244C">
      <w:pPr>
        <w:jc w:val="both"/>
      </w:pPr>
      <w:r>
        <w:t xml:space="preserve"> • The P wave, which represents the atrial depolarization.</w:t>
      </w:r>
    </w:p>
    <w:p w14:paraId="6521F2FE" w14:textId="77777777" w:rsidR="00D97E33" w:rsidRDefault="00D97E33" w:rsidP="007D244C">
      <w:pPr>
        <w:jc w:val="both"/>
      </w:pPr>
      <w:r>
        <w:t>• The QRS complex represents ventricular depolarization.</w:t>
      </w:r>
    </w:p>
    <w:p w14:paraId="6273D8E8" w14:textId="24DA9731" w:rsidR="00D97E33" w:rsidRDefault="00D97E33" w:rsidP="007D244C">
      <w:pPr>
        <w:jc w:val="both"/>
      </w:pPr>
      <w:r>
        <w:t xml:space="preserve">• T waves represent </w:t>
      </w:r>
      <w:r w:rsidR="00120D33">
        <w:t>ventricular repolarization</w:t>
      </w:r>
      <w:r>
        <w:t>.</w:t>
      </w:r>
    </w:p>
    <w:p w14:paraId="115525EF" w14:textId="2D91F92D" w:rsidR="00D97E33" w:rsidRDefault="00D97E33" w:rsidP="007D244C">
      <w:pPr>
        <w:jc w:val="both"/>
      </w:pPr>
      <w:r>
        <w:t>With each beat, a healthy heart depolarizes in the following order: starting in the pacemaker cells of the sinoatrial node, propagating through the atria, through the atrioventricular node to the bundles of His and Purkinje fibers, and then to the left and through the ventricles. This ordered pattern of depolarization produces a characteristic electrocardiogram tracing. For the trained physician, the ECG provides a wealth of information about the structure of the heart and the function of the electrical conduction system.</w:t>
      </w:r>
      <w:r w:rsidR="00F138BD">
        <w:fldChar w:fldCharType="begin"/>
      </w:r>
      <w:r w:rsidR="003245FB">
        <w:instrText xml:space="preserve"> ADDIN ZOTERO_ITEM CSL_CITATION {"citationID":"X6OhTrlE","properties":{"formattedCitation":"(Aversano et al., 2023)","plainCitation":"(Aversano et al., 2023)","noteIndex":0},"citationItems":[{"id":45,"uris":["http://zotero.org/users/16416586/items/MU9USALZ"],"itemData":{"id":45,"type":"article-journal","abstract":"Heart disease is becoming the biggest cause of mortality worldwide. Its early detection can considerably lower the risk of mortality and help to promote its successful treatment. However, this early detection necessitates regular monitoring of a wide range of clinical and lifestyle factors. This is why a growing number of studies are being conducted to automate the forecasting of cardiac diseases, beginning with an examination of ECG images, which is the first diagnostic test performed on patients and also the most simple and economical to conduct. This study investigates the use of three groups of ECG images acquired from three separate sets of cardiac patients, with different heart-related illnesses, and a set of healthy controls to predict heart disease using deep learning classifiers. The evaluation is carried out on a real-life dataset, and the results highlight really interesting findings.","container-title":"Procedia Computer Science","DOI":"10.1016/j.procs.2023.10.279","ISSN":"18770509","journalAbbreviation":"Procedia Computer Science","language":"en","page":"2866-2875","source":"DOI.org (Crossref)","title":"Early Diagnosis of Cardiac Diseases using ECG Images and CNN-2D","volume":"225","author":[{"family":"Aversano","given":"Lerina"},{"family":"Bernardi","given":"Mario Luca"},{"family":"Cimitile","given":"Marta"},{"family":"Montano","given":"Debora"},{"family":"Pecori","given":"Riccardo"}],"issued":{"date-parts":[["2023"]]}}}],"schema":"https://github.com/citation-style-language/schema/raw/master/csl-citation.json"} </w:instrText>
      </w:r>
      <w:r w:rsidR="00F138BD">
        <w:fldChar w:fldCharType="separate"/>
      </w:r>
      <w:r w:rsidR="00F138BD" w:rsidRPr="00F138BD">
        <w:t>(Aversano et al., 2023)</w:t>
      </w:r>
      <w:r w:rsidR="00F138BD">
        <w:fldChar w:fldCharType="end"/>
      </w:r>
      <w:r>
        <w:t xml:space="preserve"> An ECG can be used to measure the rate and rhythm of the heart, the size</w:t>
      </w:r>
      <w:r w:rsidR="00F138BD">
        <w:t>,</w:t>
      </w:r>
      <w:r>
        <w:t xml:space="preserve"> and position of the ventricles, whether there is damage to the heart muscle cells or conduction system, the effectiveness of heart medications, and the function of implanted pacemakers.</w:t>
      </w:r>
    </w:p>
    <w:p w14:paraId="4BC25BDD" w14:textId="77777777" w:rsidR="008C6E8D" w:rsidRDefault="009B26B7" w:rsidP="008C6E8D">
      <w:pPr>
        <w:keepNext/>
      </w:pPr>
      <w:r>
        <w:lastRenderedPageBreak/>
        <w:t xml:space="preserve">                               </w:t>
      </w:r>
      <w:r>
        <w:rPr>
          <w:noProof/>
        </w:rPr>
        <w:drawing>
          <wp:inline distT="0" distB="0" distL="0" distR="0" wp14:anchorId="1BF96524" wp14:editId="31B85CE5">
            <wp:extent cx="3810000" cy="3466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3818869" cy="3474742"/>
                    </a:xfrm>
                    <a:prstGeom prst="rect">
                      <a:avLst/>
                    </a:prstGeom>
                  </pic:spPr>
                </pic:pic>
              </a:graphicData>
            </a:graphic>
          </wp:inline>
        </w:drawing>
      </w:r>
    </w:p>
    <w:p w14:paraId="0A9CF9A6" w14:textId="32407E88" w:rsidR="00D97E33" w:rsidRDefault="008C6E8D" w:rsidP="008C6E8D">
      <w:pPr>
        <w:pStyle w:val="Caption"/>
      </w:pPr>
      <w:bookmarkStart w:id="20" w:name="_Toc194429501"/>
      <w:r>
        <w:t xml:space="preserve">Figure </w:t>
      </w:r>
      <w:r w:rsidR="006565ED">
        <w:fldChar w:fldCharType="begin"/>
      </w:r>
      <w:r w:rsidR="006565ED">
        <w:instrText xml:space="preserve"> SEQ Figure \* ARABIC </w:instrText>
      </w:r>
      <w:r w:rsidR="006565ED">
        <w:fldChar w:fldCharType="separate"/>
      </w:r>
      <w:r w:rsidR="006624BF">
        <w:rPr>
          <w:noProof/>
        </w:rPr>
        <w:t>1</w:t>
      </w:r>
      <w:r w:rsidR="006565ED">
        <w:rPr>
          <w:noProof/>
        </w:rPr>
        <w:fldChar w:fldCharType="end"/>
      </w:r>
      <w:r>
        <w:t>ECG Diagram</w:t>
      </w:r>
      <w:bookmarkEnd w:id="20"/>
    </w:p>
    <w:p w14:paraId="5F2801EA" w14:textId="2F1CED0A" w:rsidR="00114941" w:rsidRDefault="006565ED" w:rsidP="00114941">
      <w:pPr>
        <w:pStyle w:val="NormalWeb"/>
        <w:spacing w:line="360" w:lineRule="auto"/>
      </w:pPr>
      <w:hyperlink r:id="rId12" w:history="1">
        <w:r w:rsidR="009B26B7" w:rsidRPr="003B0B36">
          <w:rPr>
            <w:rStyle w:val="Hyperlink"/>
          </w:rPr>
          <w:t>https://en.wikipedia.org/wiki/Electrocardiography</w:t>
        </w:r>
      </w:hyperlink>
    </w:p>
    <w:p w14:paraId="0479BB69" w14:textId="77777777" w:rsidR="00D97E33" w:rsidRDefault="00D97E33" w:rsidP="00D97E33"/>
    <w:p w14:paraId="7E40DC40" w14:textId="25521330" w:rsidR="00146A5B" w:rsidRDefault="00146A5B" w:rsidP="007D244C">
      <w:pPr>
        <w:pStyle w:val="NormalWeb"/>
        <w:spacing w:line="360" w:lineRule="auto"/>
        <w:jc w:val="both"/>
        <w:rPr>
          <w:rFonts w:eastAsiaTheme="minorHAnsi"/>
        </w:rPr>
      </w:pPr>
      <w:r>
        <w:rPr>
          <w:rFonts w:eastAsiaTheme="minorHAnsi"/>
        </w:rPr>
        <w:t xml:space="preserve">Traditionally, "ECG" refers to a 12-lead electrocardiogram conducted with the patient in a supine position. However, advancements in technology have introduced various devices capable of recording the heart's electrical activity. Holter monitors and certain smartwatch models can effectively capture electrocardiograms. Additionally, other equipment is employed in various settings to record ECG </w:t>
      </w:r>
      <w:r w:rsidR="009C69ED">
        <w:rPr>
          <w:rFonts w:eastAsiaTheme="minorHAnsi"/>
        </w:rPr>
        <w:t>signals (</w:t>
      </w:r>
      <w:r w:rsidR="009C69ED" w:rsidRPr="009C69ED">
        <w:t>Ö</w:t>
      </w:r>
      <w:r w:rsidR="009C69ED" w:rsidRPr="009C69ED">
        <w:rPr>
          <w:rFonts w:eastAsiaTheme="minorHAnsi"/>
        </w:rPr>
        <w:t xml:space="preserve">. </w:t>
      </w:r>
      <w:proofErr w:type="spellStart"/>
      <w:r w:rsidR="009C69ED" w:rsidRPr="009C69ED">
        <w:rPr>
          <w:rFonts w:eastAsiaTheme="minorHAnsi"/>
        </w:rPr>
        <w:t>Yıldırım</w:t>
      </w:r>
      <w:proofErr w:type="spellEnd"/>
      <w:r>
        <w:rPr>
          <w:rFonts w:eastAsiaTheme="minorHAnsi"/>
        </w:rPr>
        <w:t xml:space="preserve"> </w:t>
      </w:r>
      <w:r w:rsidR="009C69ED">
        <w:rPr>
          <w:rFonts w:eastAsiaTheme="minorHAnsi"/>
        </w:rPr>
        <w:t xml:space="preserve">et al., 2018). </w:t>
      </w:r>
      <w:r>
        <w:rPr>
          <w:rFonts w:eastAsiaTheme="minorHAnsi"/>
        </w:rPr>
        <w:t>In a standard 12-lead ECG, 10 electrodes are systematically placed on the patient’s limbs and chest. This setup measures the total magnitude of the heart’s electrical potential from 12 distinct angles, or "leads," over a period of roughly 10 seconds. This process allows for the precise recording of the overall magnitude and direction of the heart's electrical depolarization throughout the cardiac cycle.</w:t>
      </w:r>
    </w:p>
    <w:p w14:paraId="636699A8" w14:textId="77777777" w:rsidR="00146A5B" w:rsidRDefault="00146A5B" w:rsidP="007D244C">
      <w:pPr>
        <w:pStyle w:val="NormalWeb"/>
        <w:spacing w:line="360" w:lineRule="auto"/>
        <w:jc w:val="both"/>
        <w:rPr>
          <w:rFonts w:eastAsiaTheme="minorHAnsi"/>
        </w:rPr>
      </w:pPr>
      <w:r>
        <w:rPr>
          <w:rFonts w:eastAsiaTheme="minorHAnsi"/>
        </w:rPr>
        <w:t xml:space="preserve">Recent innovations in ECG technology have paved the way for wearable devices that facilitate continuous cardiac monitoring outside clinical environments. These devices significantly enhance </w:t>
      </w:r>
      <w:r>
        <w:rPr>
          <w:rFonts w:eastAsiaTheme="minorHAnsi"/>
        </w:rPr>
        <w:lastRenderedPageBreak/>
        <w:t xml:space="preserve">our ability to detect cardiac abnormalities early, particularly in high-risk patients. Despite these advancements, challenges such as noise interference, signal artifacts, and the necessity for expert interpretation remain hurdles for widespread adoption. </w:t>
      </w:r>
    </w:p>
    <w:p w14:paraId="71D1AF09" w14:textId="44CF8789" w:rsidR="00146A5B" w:rsidRDefault="00146A5B" w:rsidP="007D244C">
      <w:pPr>
        <w:pStyle w:val="NormalWeb"/>
        <w:spacing w:line="360" w:lineRule="auto"/>
        <w:jc w:val="both"/>
      </w:pPr>
      <w:r>
        <w:rPr>
          <w:rFonts w:eastAsiaTheme="minorHAnsi"/>
        </w:rPr>
        <w:t xml:space="preserve">An ECG is generated by a machine that includes a series of electrodes connected to a central device. The early models of electrocardiographs utilized analog electronics, with motors driving the signals to produce printed results on paper. Today, </w:t>
      </w:r>
      <w:proofErr w:type="spellStart"/>
      <w:r>
        <w:rPr>
          <w:rFonts w:eastAsiaTheme="minorHAnsi"/>
        </w:rPr>
        <w:t>electrocardiographers</w:t>
      </w:r>
      <w:proofErr w:type="spellEnd"/>
      <w:r>
        <w:rPr>
          <w:rFonts w:eastAsiaTheme="minorHAnsi"/>
        </w:rPr>
        <w:t xml:space="preserve"> harness analog-to-digital converters to translate the heart's electrical activity into digital signals. Most modern ECG machines are portable, and equipped with screens, keyboards, and printers mounted on compact wheeled carts. The latest developments in the field have led to the creation of miniaturized devices for fitness trackers and smartwatches, which generally rely on just two electrodes to deliver a single lead I. Importantly, recording an ECG is a safe and painless </w:t>
      </w:r>
      <w:r w:rsidR="009C69ED">
        <w:rPr>
          <w:rFonts w:eastAsiaTheme="minorHAnsi"/>
        </w:rPr>
        <w:t>procedure (F. Murat et al., 2020).</w:t>
      </w:r>
    </w:p>
    <w:p w14:paraId="7AF9230C" w14:textId="77777777" w:rsidR="00146A5B" w:rsidRDefault="00146A5B" w:rsidP="00D97E33">
      <w:pPr>
        <w:pStyle w:val="NormalWeb"/>
        <w:spacing w:line="360" w:lineRule="auto"/>
      </w:pPr>
    </w:p>
    <w:p w14:paraId="3C604FEC" w14:textId="77777777" w:rsidR="00146A5B" w:rsidRDefault="00146A5B" w:rsidP="00D97E33">
      <w:pPr>
        <w:pStyle w:val="NormalWeb"/>
        <w:spacing w:line="360" w:lineRule="auto"/>
      </w:pPr>
    </w:p>
    <w:p w14:paraId="5A1E0509" w14:textId="77777777" w:rsidR="00146A5B" w:rsidRDefault="00146A5B" w:rsidP="00D97E33">
      <w:pPr>
        <w:pStyle w:val="NormalWeb"/>
        <w:spacing w:line="360" w:lineRule="auto"/>
      </w:pPr>
    </w:p>
    <w:p w14:paraId="45F7AA60" w14:textId="77777777" w:rsidR="008C6E8D" w:rsidRDefault="00146A5B" w:rsidP="008C6E8D">
      <w:pPr>
        <w:pStyle w:val="NormalWeb"/>
        <w:keepNext/>
        <w:spacing w:line="360" w:lineRule="auto"/>
      </w:pPr>
      <w:r>
        <w:rPr>
          <w:noProof/>
        </w:rPr>
        <w:lastRenderedPageBreak/>
        <w:drawing>
          <wp:inline distT="0" distB="0" distL="0" distR="0" wp14:anchorId="32D78348" wp14:editId="10D4377A">
            <wp:extent cx="4229100"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4229100" cy="4572000"/>
                    </a:xfrm>
                    <a:prstGeom prst="rect">
                      <a:avLst/>
                    </a:prstGeom>
                  </pic:spPr>
                </pic:pic>
              </a:graphicData>
            </a:graphic>
          </wp:inline>
        </w:drawing>
      </w:r>
    </w:p>
    <w:p w14:paraId="66415289" w14:textId="63997A75" w:rsidR="00745B6A" w:rsidRDefault="008C6E8D" w:rsidP="008C6E8D">
      <w:pPr>
        <w:pStyle w:val="Caption"/>
      </w:pPr>
      <w:bookmarkStart w:id="21" w:name="_Toc194429502"/>
      <w:r>
        <w:t xml:space="preserve">Figure </w:t>
      </w:r>
      <w:r w:rsidR="006565ED">
        <w:fldChar w:fldCharType="begin"/>
      </w:r>
      <w:r w:rsidR="006565ED">
        <w:instrText xml:space="preserve"> SEQ Figure \* ARABIC </w:instrText>
      </w:r>
      <w:r w:rsidR="006565ED">
        <w:fldChar w:fldCharType="separate"/>
      </w:r>
      <w:r w:rsidR="006624BF">
        <w:rPr>
          <w:noProof/>
        </w:rPr>
        <w:t>2</w:t>
      </w:r>
      <w:r w:rsidR="006565ED">
        <w:rPr>
          <w:noProof/>
        </w:rPr>
        <w:fldChar w:fldCharType="end"/>
      </w:r>
      <w:r>
        <w:t xml:space="preserve"> Electrical Component of Heart</w:t>
      </w:r>
      <w:bookmarkEnd w:id="21"/>
    </w:p>
    <w:p w14:paraId="5E4C22C3" w14:textId="3683B122" w:rsidR="00745B6A" w:rsidRDefault="00745B6A" w:rsidP="007D244C">
      <w:pPr>
        <w:pStyle w:val="NormalWeb"/>
        <w:spacing w:line="360" w:lineRule="auto"/>
        <w:jc w:val="both"/>
      </w:pPr>
      <w:r w:rsidRPr="00745B6A">
        <w:t xml:space="preserve">Cardiac function relies on rhythmic contraction coordinated by specialized cardiac pacemaker cells in mammalian hearts. A well-established electrical conduction system (i.e., sinoatrial and atrioventricular nodes, the His bundle, the right and left bundle branches, the fascicles and the Purkinje fibers </w:t>
      </w:r>
      <w:r>
        <w:t>(</w:t>
      </w:r>
      <w:proofErr w:type="spellStart"/>
      <w:r w:rsidRPr="00745B6A">
        <w:t>Stătescu</w:t>
      </w:r>
      <w:proofErr w:type="spellEnd"/>
      <w:r>
        <w:t xml:space="preserve"> et al., 2014) </w:t>
      </w:r>
      <w:r w:rsidRPr="00745B6A">
        <w:t>coo</w:t>
      </w:r>
      <w:r>
        <w:t>r</w:t>
      </w:r>
      <w:r w:rsidRPr="00745B6A">
        <w:t xml:space="preserve">dinates with cardiomyocytes and other cell types to regulate cardiac function in an orderly fashion. Cardiac action potential requires the highly coordinated action (i.e., opening/closing/inactivation) of plasma membrane ion channel proteins; conduction depends on electrical coupling between different cell types and is mediated by gap junctions </w:t>
      </w:r>
      <w:r>
        <w:t>(</w:t>
      </w:r>
      <w:proofErr w:type="spellStart"/>
      <w:r>
        <w:t>Kanno</w:t>
      </w:r>
      <w:proofErr w:type="spellEnd"/>
      <w:r>
        <w:t xml:space="preserve"> et al., 2001)</w:t>
      </w:r>
      <w:r w:rsidRPr="00745B6A">
        <w:t>.</w:t>
      </w:r>
    </w:p>
    <w:p w14:paraId="752F41CF" w14:textId="7288C4A3" w:rsidR="00773219" w:rsidRDefault="00773219" w:rsidP="007D244C">
      <w:pPr>
        <w:pStyle w:val="NormalWeb"/>
        <w:spacing w:line="360" w:lineRule="auto"/>
        <w:jc w:val="both"/>
      </w:pPr>
      <w:r w:rsidRPr="00773219">
        <w:t xml:space="preserve">In pacemaker cells (distinctive due to properties of automaticity) of the sinoatrial and atrioventricular nodes, atria and the His–Purkinje systems, voltage and calcium dependent </w:t>
      </w:r>
      <w:r w:rsidRPr="00773219">
        <w:lastRenderedPageBreak/>
        <w:t xml:space="preserve">mechanisms are involved </w:t>
      </w:r>
      <w:r>
        <w:t>(</w:t>
      </w:r>
      <w:proofErr w:type="spellStart"/>
      <w:r>
        <w:t>Lakatta</w:t>
      </w:r>
      <w:proofErr w:type="spellEnd"/>
      <w:r>
        <w:t xml:space="preserve"> et al., 2006)</w:t>
      </w:r>
      <w:r w:rsidRPr="00773219">
        <w:t xml:space="preserve">. Normally, the rate of discharge of the sinoatrial node maintains heart rate between 60–100 beats per minute (bpm). Slower rates of discharge occur in the atrioventricular node (40–60 bpm) or Purkinje system (20–40 bpm); however, these slower rates are normally controlled by the dominant pacemaker, which has a higher intrinsic rate of discharge. Greater automaticity results in a higher rate of action potential discharge due to 1—negative shifts of the threshold potential; 2—a positive shift in maximum diastolic potential; and 3—increased rate of phase 4 depolarization </w:t>
      </w:r>
      <w:r w:rsidR="0034725B">
        <w:fldChar w:fldCharType="begin"/>
      </w:r>
      <w:r w:rsidR="001D4930">
        <w:instrText xml:space="preserve"> ADDIN ZOTERO_ITEM CSL_CITATION {"citationID":"Vl9iEYJn","properties":{"formattedCitation":"(Kingma et al., 2023)","plainCitation":"(Kingma et al., 2023)","dontUpdate":true,"noteIndex":0},"citationItems":[{"id":12,"uris":["http://zotero.org/users/16416586/items/3YCH7D3H"],"itemData":{"id":12,"type":"article-journal","abstract":"Maintenance of normal cardiac rhythm requires coordinated activity of ion channels and transporters that allow well-ordered propagation of electrical impulses across the myocardium. Disruptions in this orderly process provoke cardiac arrhythmias that may be lethal in some patients. Risk of common acquired arrhythmias is increased markedly when structural heart disease caused by myocardial infarction (due to fibrotic scar formation) or left ventricular dysfunction is present. Genetic polymorphisms influence structure or excitability of the myocardial substrate, which increases vulnerability or risk of arrhythmias in patients. Similarly, genetic polymorphisms of drug-metabolizing enzymes give rise to distinct subgroups within the population that affect specific drug biotransformation reactions. Nonetheless, identification of triggers involved in initiation or maintenance of cardiac arrhythmias remains a major challenge. Herein, we provide an overview of knowledge regarding physiopathology of inherited and acquired cardiac arrhythmias along with a summary of treatments (pharmacologic or non-pharmacologic) used to limit their effect on morbidity and potential mortality. Improved understanding of molecular and cellular aspects of arrhythmogenesis and more epidemiologic studies (for a more accurate portrait of incidence and prevalence) are crucial for development of novel treatments and for management of cardiac arrhythmias and their consequences in patients, as their incidence is increasing worldwide.","container-title":"Pharmaceuticals","DOI":"10.3390/ph16060844","ISSN":"1424-8247","issue":"6","journalAbbreviation":"Pharmaceuticals","language":"en","license":"https://creativecommons.org/licenses/by/4.0/","page":"844","source":"DOI.org (Crossref)","title":"Overview of Cardiac Arrhythmias and Treatment Strategies","volume":"16","author":[{"family":"Kingma","given":"John"},{"family":"Simard","given":"Chantale"},{"family":"Drolet","given":"Benoît"}],"issued":{"date-parts":[["2023",6,6]]}}}],"schema":"https://github.com/citation-style-language/schema/raw/master/csl-citation.json"} </w:instrText>
      </w:r>
      <w:r w:rsidR="0034725B">
        <w:fldChar w:fldCharType="separate"/>
      </w:r>
      <w:r w:rsidR="0034725B" w:rsidRPr="0034725B">
        <w:t>(</w:t>
      </w:r>
      <w:proofErr w:type="spellStart"/>
      <w:r w:rsidR="0034725B" w:rsidRPr="0034725B">
        <w:t>Kingma</w:t>
      </w:r>
      <w:proofErr w:type="spellEnd"/>
      <w:r w:rsidR="0034725B" w:rsidRPr="0034725B">
        <w:t xml:space="preserve"> et al., 2023</w:t>
      </w:r>
      <w:r w:rsidR="0034725B">
        <w:t>,</w:t>
      </w:r>
      <w:r w:rsidR="0034725B" w:rsidRPr="0034725B">
        <w:t xml:space="preserve"> </w:t>
      </w:r>
      <w:proofErr w:type="spellStart"/>
      <w:r w:rsidR="0034725B">
        <w:t>Jalife</w:t>
      </w:r>
      <w:proofErr w:type="spellEnd"/>
      <w:r w:rsidR="0034725B">
        <w:t xml:space="preserve"> et al., 2009</w:t>
      </w:r>
      <w:r w:rsidR="0034725B" w:rsidRPr="0034725B">
        <w:t>)</w:t>
      </w:r>
      <w:r w:rsidR="0034725B">
        <w:fldChar w:fldCharType="end"/>
      </w:r>
      <w:r w:rsidRPr="00773219">
        <w:t>.</w:t>
      </w:r>
    </w:p>
    <w:p w14:paraId="5DF412F8" w14:textId="43102AF0" w:rsidR="00146A5B" w:rsidRDefault="00146A5B" w:rsidP="007D244C">
      <w:pPr>
        <w:pStyle w:val="NormalWeb"/>
        <w:spacing w:line="360" w:lineRule="auto"/>
        <w:jc w:val="both"/>
      </w:pPr>
      <w:r>
        <w:t>The machines operate on mains power and are equipped with safety features like an earthed lead. Key features include:</w:t>
      </w:r>
    </w:p>
    <w:p w14:paraId="4D69339B" w14:textId="77777777" w:rsidR="00146A5B" w:rsidRDefault="00146A5B" w:rsidP="007D244C">
      <w:pPr>
        <w:pStyle w:val="NormalWeb"/>
        <w:spacing w:line="360" w:lineRule="auto"/>
        <w:jc w:val="both"/>
      </w:pPr>
    </w:p>
    <w:p w14:paraId="53E9B582" w14:textId="375E99FB" w:rsidR="00146A5B" w:rsidRDefault="00146A5B" w:rsidP="007166F7">
      <w:pPr>
        <w:pStyle w:val="NormalWeb"/>
        <w:numPr>
          <w:ilvl w:val="0"/>
          <w:numId w:val="8"/>
        </w:numPr>
        <w:spacing w:line="360" w:lineRule="auto"/>
        <w:jc w:val="both"/>
      </w:pPr>
      <w:r>
        <w:t>Defibrillation protection: ECGs in healthcare must safeguard against defibrillation energy.</w:t>
      </w:r>
    </w:p>
    <w:p w14:paraId="5738B560" w14:textId="6E9ED280" w:rsidR="00146A5B" w:rsidRDefault="00146A5B" w:rsidP="007166F7">
      <w:pPr>
        <w:pStyle w:val="NormalWeb"/>
        <w:numPr>
          <w:ilvl w:val="0"/>
          <w:numId w:val="8"/>
        </w:numPr>
        <w:spacing w:line="360" w:lineRule="auto"/>
        <w:jc w:val="both"/>
      </w:pPr>
      <w:r>
        <w:t>Electrostatic discharge protection: Requires voltage protection up to 18,000 volts.</w:t>
      </w:r>
    </w:p>
    <w:p w14:paraId="64FC318E" w14:textId="7B54656B" w:rsidR="00146A5B" w:rsidRDefault="00146A5B" w:rsidP="007166F7">
      <w:pPr>
        <w:pStyle w:val="NormalWeb"/>
        <w:numPr>
          <w:ilvl w:val="0"/>
          <w:numId w:val="8"/>
        </w:numPr>
        <w:spacing w:line="360" w:lineRule="auto"/>
        <w:jc w:val="both"/>
      </w:pPr>
      <w:r>
        <w:t>Right leg driver circuitry: Reduces common-mode interference (50/60 Hz mains power).</w:t>
      </w:r>
    </w:p>
    <w:p w14:paraId="0EB690BA" w14:textId="1A9E438C" w:rsidR="00146A5B" w:rsidRDefault="00146A5B" w:rsidP="007166F7">
      <w:pPr>
        <w:pStyle w:val="NormalWeb"/>
        <w:numPr>
          <w:ilvl w:val="0"/>
          <w:numId w:val="8"/>
        </w:numPr>
        <w:spacing w:line="360" w:lineRule="auto"/>
        <w:jc w:val="both"/>
      </w:pPr>
      <w:r>
        <w:t>Low-noise circuitry: Necessary due to small ECG voltages, utilizing instrumentation amplifiers and electromagnetic shielding.</w:t>
      </w:r>
    </w:p>
    <w:p w14:paraId="67C7A4C0" w14:textId="30B8DC9C" w:rsidR="00146A5B" w:rsidRDefault="00146A5B" w:rsidP="007166F7">
      <w:pPr>
        <w:pStyle w:val="NormalWeb"/>
        <w:numPr>
          <w:ilvl w:val="0"/>
          <w:numId w:val="8"/>
        </w:numPr>
        <w:spacing w:line="360" w:lineRule="auto"/>
        <w:jc w:val="both"/>
      </w:pPr>
      <w:r>
        <w:t>Simultaneous lead recordings: Modern machines can record multiple leads simultaneously.</w:t>
      </w:r>
    </w:p>
    <w:p w14:paraId="3027C0A5" w14:textId="539ACCD8" w:rsidR="00146A5B" w:rsidRDefault="00146A5B" w:rsidP="007D244C">
      <w:pPr>
        <w:pStyle w:val="NormalWeb"/>
        <w:spacing w:line="360" w:lineRule="auto"/>
        <w:jc w:val="both"/>
      </w:pPr>
      <w:r>
        <w:t xml:space="preserve">Most ECG machines now have automated interpretation algorithms to analyze features like PR and QT intervals, although these results need expert verification due to potential misinterpretation. Apart from standard ECG machines, portable devices, such as Holter monitors and adhesive patch devices (e.g., Zio XT, Philips </w:t>
      </w:r>
      <w:proofErr w:type="spellStart"/>
      <w:r>
        <w:t>BioTel</w:t>
      </w:r>
      <w:proofErr w:type="spellEnd"/>
      <w:r>
        <w:t>), can record ECG signals. Implantable devices like pacemakers also measure signals resembling ECGs.</w:t>
      </w:r>
      <w:r w:rsidR="00CE5F97">
        <w:fldChar w:fldCharType="begin"/>
      </w:r>
      <w:r w:rsidR="003245FB">
        <w:instrText xml:space="preserve"> ADDIN ZOTERO_ITEM CSL_CITATION {"citationID":"a97wDw7s","properties":{"formattedCitation":"(Kaplan Berkaya et al., 2018; Pereira et al., 2020)","plainCitation":"(Kaplan Berkaya et al., 2018; Pereira et al., 2020)","noteIndex":0},"citationItems":[{"id":14,"uris":["http://zotero.org/users/16416586/items/EU8VCXCU"],"itemData":{"id":14,"type":"article-journal","container-title":"Biomedical Signal Processing and Control","DOI":"10.1016/j.bspc.2018.03.003","ISSN":"17468094","journalAbbreviation":"Biomedical Signal Processing and Control","language":"en","page":"216-235","source":"DOI.org (Crossref)","title":"A survey on ECG analysis","volume":"43","author":[{"family":"Kaplan Berkaya","given":"Selcan"},{"family":"Uysal","given":"Alper Kursat"},{"family":"Sora Gunal","given":"Efnan"},{"family":"Ergin","given":"Semih"},{"family":"Gunal","given":"Serkan"},{"family":"Gulmezoglu","given":"M. Bilginer"}],"issued":{"date-parts":[["2018",5]]}}},{"id":25,"uris":["http://zotero.org/users/16416586/items/YUN5FMW8"],"itemData":{"id":25,"type":"article-journal","abstract":"Abstract\n            Atrial fibrillation (AF) is a cardiac rhythm disorder associated with increased morbidity and mortality. It is the leading risk factor for cardioembolic stroke and its early detection is crucial in both primary and secondary stroke prevention. Continuous monitoring of cardiac rhythm is today possible thanks to consumer-grade wearable devices, enabling transformative diagnostic and patient management tools. Such monitoring is possible using low-cost easy-to-implement optical sensors that today equip the majority of wearables. These sensors record blood volume variations—a technology known as photoplethysmography (PPG)—from which the heart rate and other physiological parameters can be extracted to inform about user activity, fitness, sleep, and health. Recently, new wearable devices were introduced as being capable of AF detection, evidenced by large prospective trials in some cases. Such devices would allow for early screening of AF and initiation of therapy to prevent stroke. This review is a summary of a body of work on AF detection using PPG. A thorough account of the signal processing, machine learning, and deep learning approaches used in these studies is presented, followed by a discussion of their limitations and challenges towards clinical applications.","container-title":"npj Digital Medicine","DOI":"10.1038/s41746-019-0207-9","ISSN":"2398-6352","issue":"1","journalAbbreviation":"npj Digit. Med.","language":"en","page":"3","source":"DOI.org (Crossref)","title":"Photoplethysmography based atrial fibrillation detection: a review","title-short":"Photoplethysmography based atrial fibrillation detection","volume":"3","author":[{"family":"Pereira","given":"Tania"},{"family":"Tran","given":"Nate"},{"family":"Gadhoumi","given":"Kais"},{"family":"Pelter","given":"Michele M."},{"family":"Do","given":"Duc H."},{"family":"Lee","given":"Randall J."},{"family":"Colorado","given":"Rene"},{"family":"Meisel","given":"Karl"},{"family":"Hu","given":"Xiao"}],"issued":{"date-parts":[["2020",1,10]]}}}],"schema":"https://github.com/citation-style-language/schema/raw/master/csl-citation.json"} </w:instrText>
      </w:r>
      <w:r w:rsidR="00CE5F97">
        <w:fldChar w:fldCharType="separate"/>
      </w:r>
      <w:r w:rsidR="00CE5F97" w:rsidRPr="00CE5F97">
        <w:t xml:space="preserve">(Kaplan </w:t>
      </w:r>
      <w:proofErr w:type="spellStart"/>
      <w:r w:rsidR="00CE5F97" w:rsidRPr="00CE5F97">
        <w:t>Berkaya</w:t>
      </w:r>
      <w:proofErr w:type="spellEnd"/>
      <w:r w:rsidR="00CE5F97" w:rsidRPr="00CE5F97">
        <w:t xml:space="preserve"> et al., 2018; Pereira et al., 2020)</w:t>
      </w:r>
      <w:r w:rsidR="00CE5F97">
        <w:fldChar w:fldCharType="end"/>
      </w:r>
    </w:p>
    <w:p w14:paraId="6FC4BD6D" w14:textId="77777777" w:rsidR="00146A5B" w:rsidRDefault="00146A5B" w:rsidP="007D244C">
      <w:pPr>
        <w:pStyle w:val="NormalWeb"/>
        <w:spacing w:line="360" w:lineRule="auto"/>
        <w:jc w:val="both"/>
      </w:pPr>
    </w:p>
    <w:p w14:paraId="7A0AE729" w14:textId="672D84C7" w:rsidR="006B1F16" w:rsidRPr="006B1F16" w:rsidRDefault="00146A5B" w:rsidP="007D244C">
      <w:pPr>
        <w:pStyle w:val="NormalWeb"/>
        <w:spacing w:line="360" w:lineRule="auto"/>
        <w:jc w:val="both"/>
      </w:pPr>
      <w:r>
        <w:t xml:space="preserve">Leads are categorized into limb, augmented limb, and precordial (chest) types, with 12-lead ECGs using three limb leads, three augmented limb leads, and six chest leads. Standard lead placements are essential to avoid erroneous analysis. Electrodes are primarily flat stickers for single recordings </w:t>
      </w:r>
      <w:r>
        <w:lastRenderedPageBreak/>
        <w:t>or self-adhesive pads for extended use, both containing conductive electrolyte gel to ensure proper conduction to the ECG.</w:t>
      </w:r>
    </w:p>
    <w:p w14:paraId="0F53096E" w14:textId="77777777" w:rsidR="006B1F16" w:rsidRPr="006B1F16" w:rsidRDefault="006B1F16" w:rsidP="007D244C">
      <w:pPr>
        <w:pStyle w:val="NormalWeb"/>
        <w:spacing w:line="360" w:lineRule="auto"/>
        <w:jc w:val="both"/>
      </w:pPr>
      <w:r w:rsidRPr="006B1F16">
        <w:t>The common virtual electrode, known as Wilson's central terminal (V</w:t>
      </w:r>
      <w:r w:rsidRPr="006B1F16">
        <w:rPr>
          <w:vertAlign w:val="subscript"/>
        </w:rPr>
        <w:t>W</w:t>
      </w:r>
      <w:r w:rsidRPr="006B1F16">
        <w:t>), is produced by averaging the measurements from the electrodes RA, LA, and LL to give an average potential of the body:</w:t>
      </w:r>
    </w:p>
    <w:p w14:paraId="7F9D8C69" w14:textId="752DF7CC" w:rsidR="006B1F16" w:rsidRPr="006B1F16" w:rsidRDefault="006B1F16" w:rsidP="006B1F16">
      <w:pPr>
        <w:pStyle w:val="NormalWeb"/>
        <w:spacing w:line="360" w:lineRule="auto"/>
      </w:pPr>
      <w:r w:rsidRPr="006B1F16">
        <w:rPr>
          <w:vanish/>
        </w:rPr>
        <w:t>VW=13(RA+LA+LL)</w:t>
      </w:r>
      <w:r w:rsidRPr="006B1F16">
        <w:rPr>
          <w:noProof/>
        </w:rPr>
        <mc:AlternateContent>
          <mc:Choice Requires="wps">
            <w:drawing>
              <wp:inline distT="0" distB="0" distL="0" distR="0" wp14:anchorId="18DD3A1B" wp14:editId="36304759">
                <wp:extent cx="304800" cy="304800"/>
                <wp:effectExtent l="0" t="0" r="0" b="0"/>
                <wp:docPr id="5" name="Rectangle 5" descr="{\displaystyle V_{W}={\frac {1}{3}}(RA+LA+LL)}"/>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du="http://schemas.microsoft.com/office/word/2023/wordml/word16du" xmlns:w16sdtfl="http://schemas.microsoft.com/office/word/2024/wordml/sdtformatlock">
            <w:pict>
              <v:rect w14:anchorId="6D034A4A" id="Rectangle 5" o:spid="_x0000_s1026" alt="{\displaystyle V_{W}={\frac {1}{3}}(RA+LA+LL)}"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" filled="f" stroked="f">
                <o:lock v:ext="edit" aspectratio="t"/>
                <w10:anchorlock/>
              </v:rect>
            </w:pict>
          </mc:Fallback>
        </mc:AlternateContent>
      </w:r>
    </w:p>
    <w:tbl>
      <w:tblPr>
        <w:tblStyle w:val="TableGrid"/>
        <w:tblW w:w="0" w:type="auto"/>
        <w:tblLook w:val="04A0" w:firstRow="1" w:lastRow="0" w:firstColumn="1" w:lastColumn="0" w:noHBand="0" w:noVBand="1"/>
      </w:tblPr>
      <w:tblGrid>
        <w:gridCol w:w="3116"/>
        <w:gridCol w:w="3117"/>
        <w:gridCol w:w="3117"/>
      </w:tblGrid>
      <w:tr w:rsidR="006B1F16" w14:paraId="33F18A78" w14:textId="77777777" w:rsidTr="006B1F16">
        <w:tc>
          <w:tcPr>
            <w:tcW w:w="3116" w:type="dxa"/>
          </w:tcPr>
          <w:p w14:paraId="7093F0C6" w14:textId="12D8B736" w:rsidR="006B1F16" w:rsidRPr="006B1F16" w:rsidRDefault="006B1F16" w:rsidP="00DF7A24">
            <w:pPr>
              <w:pStyle w:val="NormalWeb"/>
              <w:spacing w:line="360" w:lineRule="auto"/>
              <w:rPr>
                <w:b/>
                <w:bCs/>
              </w:rPr>
            </w:pPr>
            <w:r>
              <w:rPr>
                <w:b/>
                <w:bCs/>
              </w:rPr>
              <w:t>Type</w:t>
            </w:r>
          </w:p>
        </w:tc>
        <w:tc>
          <w:tcPr>
            <w:tcW w:w="3117" w:type="dxa"/>
          </w:tcPr>
          <w:p w14:paraId="7688D4B6" w14:textId="095F9422" w:rsidR="006B1F16" w:rsidRDefault="006B1F16" w:rsidP="00DF7A24">
            <w:pPr>
              <w:pStyle w:val="NormalWeb"/>
              <w:spacing w:line="360" w:lineRule="auto"/>
            </w:pPr>
            <w:r>
              <w:t>Electrode name</w:t>
            </w:r>
          </w:p>
        </w:tc>
        <w:tc>
          <w:tcPr>
            <w:tcW w:w="3117" w:type="dxa"/>
          </w:tcPr>
          <w:p w14:paraId="7A5542D3" w14:textId="7E4B012B" w:rsidR="006B1F16" w:rsidRDefault="006B1F16" w:rsidP="00DF7A24">
            <w:pPr>
              <w:pStyle w:val="NormalWeb"/>
              <w:spacing w:line="360" w:lineRule="auto"/>
            </w:pPr>
            <w:r>
              <w:t>Electrode placement</w:t>
            </w:r>
          </w:p>
        </w:tc>
      </w:tr>
      <w:tr w:rsidR="006B1F16" w14:paraId="589CFFD8" w14:textId="77777777" w:rsidTr="006B1F16">
        <w:tc>
          <w:tcPr>
            <w:tcW w:w="3116" w:type="dxa"/>
          </w:tcPr>
          <w:p w14:paraId="5459F423" w14:textId="69EC30FE" w:rsidR="006B1F16" w:rsidRDefault="006B1F16" w:rsidP="00DF7A24">
            <w:pPr>
              <w:pStyle w:val="NormalWeb"/>
              <w:spacing w:line="360" w:lineRule="auto"/>
            </w:pPr>
            <w:r>
              <w:t>Limb</w:t>
            </w:r>
          </w:p>
        </w:tc>
        <w:tc>
          <w:tcPr>
            <w:tcW w:w="3117" w:type="dxa"/>
          </w:tcPr>
          <w:p w14:paraId="19F7B4B0" w14:textId="4A6E5F5E" w:rsidR="006B1F16" w:rsidRDefault="00782F16" w:rsidP="00DF7A24">
            <w:pPr>
              <w:pStyle w:val="NormalWeb"/>
              <w:spacing w:line="360" w:lineRule="auto"/>
            </w:pPr>
            <w:r>
              <w:t>I</w:t>
            </w:r>
          </w:p>
        </w:tc>
        <w:tc>
          <w:tcPr>
            <w:tcW w:w="3117" w:type="dxa"/>
          </w:tcPr>
          <w:p w14:paraId="4EDB92D6" w14:textId="2E2091D4" w:rsidR="006B1F16" w:rsidRDefault="00782F16" w:rsidP="00DF7A24">
            <w:pPr>
              <w:pStyle w:val="NormalWeb"/>
              <w:spacing w:line="360" w:lineRule="auto"/>
            </w:pPr>
            <w:r>
              <w:t xml:space="preserve">On the right arm </w:t>
            </w:r>
            <w:r w:rsidR="00146A5B">
              <w:t>avoid</w:t>
            </w:r>
            <w:r>
              <w:t xml:space="preserve"> thick muscle</w:t>
            </w:r>
          </w:p>
        </w:tc>
      </w:tr>
      <w:tr w:rsidR="006B1F16" w14:paraId="207B01F9" w14:textId="77777777" w:rsidTr="006B1F16">
        <w:tc>
          <w:tcPr>
            <w:tcW w:w="3116" w:type="dxa"/>
          </w:tcPr>
          <w:p w14:paraId="1A0FF516" w14:textId="466DEA2A" w:rsidR="006B1F16" w:rsidRDefault="006B1F16" w:rsidP="00DF7A24">
            <w:pPr>
              <w:pStyle w:val="NormalWeb"/>
              <w:spacing w:line="360" w:lineRule="auto"/>
            </w:pPr>
          </w:p>
        </w:tc>
        <w:tc>
          <w:tcPr>
            <w:tcW w:w="3117" w:type="dxa"/>
          </w:tcPr>
          <w:p w14:paraId="713A0AE1" w14:textId="43B6A942" w:rsidR="006B1F16" w:rsidRDefault="00782F16" w:rsidP="00DF7A24">
            <w:pPr>
              <w:pStyle w:val="NormalWeb"/>
              <w:spacing w:line="360" w:lineRule="auto"/>
            </w:pPr>
            <w:r>
              <w:t>II</w:t>
            </w:r>
          </w:p>
        </w:tc>
        <w:tc>
          <w:tcPr>
            <w:tcW w:w="3117" w:type="dxa"/>
          </w:tcPr>
          <w:p w14:paraId="5AC05B4A" w14:textId="54387416" w:rsidR="006B1F16" w:rsidRDefault="00782F16" w:rsidP="00DF7A24">
            <w:pPr>
              <w:pStyle w:val="NormalWeb"/>
              <w:spacing w:line="360" w:lineRule="auto"/>
            </w:pPr>
            <w:r>
              <w:t xml:space="preserve">In the same location where RA was placed </w:t>
            </w:r>
            <w:r w:rsidR="00146A5B">
              <w:t>but, on the left,</w:t>
            </w:r>
            <w:r>
              <w:t xml:space="preserve"> </w:t>
            </w:r>
          </w:p>
        </w:tc>
      </w:tr>
      <w:tr w:rsidR="006B1F16" w14:paraId="141BC0F5" w14:textId="77777777" w:rsidTr="006B1F16">
        <w:tc>
          <w:tcPr>
            <w:tcW w:w="3116" w:type="dxa"/>
          </w:tcPr>
          <w:p w14:paraId="2A076A00" w14:textId="1B31DADF" w:rsidR="006B1F16" w:rsidRDefault="006B1F16" w:rsidP="00DF7A24">
            <w:pPr>
              <w:pStyle w:val="NormalWeb"/>
              <w:spacing w:line="360" w:lineRule="auto"/>
            </w:pPr>
          </w:p>
        </w:tc>
        <w:tc>
          <w:tcPr>
            <w:tcW w:w="3117" w:type="dxa"/>
          </w:tcPr>
          <w:p w14:paraId="797A52D8" w14:textId="5B839007" w:rsidR="006B1F16" w:rsidRDefault="00782F16" w:rsidP="00DF7A24">
            <w:pPr>
              <w:pStyle w:val="NormalWeb"/>
              <w:spacing w:line="360" w:lineRule="auto"/>
            </w:pPr>
            <w:r>
              <w:t>III</w:t>
            </w:r>
          </w:p>
        </w:tc>
        <w:tc>
          <w:tcPr>
            <w:tcW w:w="3117" w:type="dxa"/>
          </w:tcPr>
          <w:p w14:paraId="64C9284B" w14:textId="732D79F4" w:rsidR="006B1F16" w:rsidRDefault="00782F16" w:rsidP="00DF7A24">
            <w:pPr>
              <w:pStyle w:val="NormalWeb"/>
              <w:spacing w:line="360" w:lineRule="auto"/>
            </w:pPr>
            <w:r w:rsidRPr="00782F16">
              <w:t xml:space="preserve">On the </w:t>
            </w:r>
            <w:r w:rsidR="00146A5B" w:rsidRPr="00782F16">
              <w:t>right</w:t>
            </w:r>
            <w:r w:rsidR="00CE5F97">
              <w:rPr>
                <w:vertAlign w:val="superscript"/>
              </w:rPr>
              <w:t xml:space="preserve"> </w:t>
            </w:r>
            <w:r w:rsidRPr="00782F16">
              <w:t xml:space="preserve">leg, </w:t>
            </w:r>
            <w:r w:rsidR="00A506F5">
              <w:t xml:space="preserve">the </w:t>
            </w:r>
            <w:r w:rsidRPr="00782F16">
              <w:t xml:space="preserve">lower end of </w:t>
            </w:r>
            <w:r w:rsidR="00A506F5">
              <w:t xml:space="preserve">the </w:t>
            </w:r>
            <w:r w:rsidRPr="00782F16">
              <w:t>inner aspect of </w:t>
            </w:r>
            <w:r w:rsidR="00A506F5">
              <w:t xml:space="preserve">the </w:t>
            </w:r>
            <w:r w:rsidRPr="00782F16">
              <w:t>calf muscle.</w:t>
            </w:r>
          </w:p>
        </w:tc>
      </w:tr>
      <w:tr w:rsidR="00782F16" w14:paraId="5D2D8982" w14:textId="77777777" w:rsidTr="006B1F16">
        <w:tc>
          <w:tcPr>
            <w:tcW w:w="3116" w:type="dxa"/>
          </w:tcPr>
          <w:p w14:paraId="4FF2B190" w14:textId="4EE68E0A" w:rsidR="00782F16" w:rsidRDefault="00782F16" w:rsidP="00DF7A24">
            <w:pPr>
              <w:pStyle w:val="NormalWeb"/>
              <w:spacing w:line="360" w:lineRule="auto"/>
            </w:pPr>
            <w:r>
              <w:t>Augmented Limb</w:t>
            </w:r>
          </w:p>
        </w:tc>
        <w:tc>
          <w:tcPr>
            <w:tcW w:w="3117" w:type="dxa"/>
          </w:tcPr>
          <w:p w14:paraId="2C92B708" w14:textId="788D0CA0" w:rsidR="00782F16" w:rsidRDefault="00782F16" w:rsidP="00DF7A24">
            <w:pPr>
              <w:pStyle w:val="NormalWeb"/>
              <w:spacing w:line="360" w:lineRule="auto"/>
            </w:pPr>
            <w:proofErr w:type="spellStart"/>
            <w:r>
              <w:t>aVL</w:t>
            </w:r>
            <w:proofErr w:type="spellEnd"/>
          </w:p>
        </w:tc>
        <w:tc>
          <w:tcPr>
            <w:tcW w:w="3117" w:type="dxa"/>
          </w:tcPr>
          <w:p w14:paraId="13847FF5" w14:textId="77777777" w:rsidR="00782F16" w:rsidRDefault="00782F16" w:rsidP="00DF7A24">
            <w:pPr>
              <w:pStyle w:val="NormalWeb"/>
              <w:spacing w:line="360" w:lineRule="auto"/>
            </w:pPr>
          </w:p>
        </w:tc>
      </w:tr>
      <w:tr w:rsidR="00782F16" w14:paraId="1C04B690" w14:textId="77777777" w:rsidTr="006B1F16">
        <w:tc>
          <w:tcPr>
            <w:tcW w:w="3116" w:type="dxa"/>
          </w:tcPr>
          <w:p w14:paraId="37012036" w14:textId="77777777" w:rsidR="00782F16" w:rsidRDefault="00782F16" w:rsidP="00DF7A24">
            <w:pPr>
              <w:pStyle w:val="NormalWeb"/>
              <w:spacing w:line="360" w:lineRule="auto"/>
            </w:pPr>
          </w:p>
        </w:tc>
        <w:tc>
          <w:tcPr>
            <w:tcW w:w="3117" w:type="dxa"/>
          </w:tcPr>
          <w:p w14:paraId="413D853E" w14:textId="7137802B" w:rsidR="00782F16" w:rsidRDefault="00782F16" w:rsidP="00DF7A24">
            <w:pPr>
              <w:pStyle w:val="NormalWeb"/>
              <w:spacing w:line="360" w:lineRule="auto"/>
            </w:pPr>
            <w:proofErr w:type="spellStart"/>
            <w:r>
              <w:t>aVR</w:t>
            </w:r>
            <w:proofErr w:type="spellEnd"/>
          </w:p>
        </w:tc>
        <w:tc>
          <w:tcPr>
            <w:tcW w:w="3117" w:type="dxa"/>
          </w:tcPr>
          <w:p w14:paraId="702D7C41" w14:textId="77777777" w:rsidR="00782F16" w:rsidRDefault="00782F16" w:rsidP="00DF7A24">
            <w:pPr>
              <w:pStyle w:val="NormalWeb"/>
              <w:spacing w:line="360" w:lineRule="auto"/>
            </w:pPr>
          </w:p>
        </w:tc>
      </w:tr>
      <w:tr w:rsidR="00782F16" w14:paraId="073653A5" w14:textId="77777777" w:rsidTr="006B1F16">
        <w:tc>
          <w:tcPr>
            <w:tcW w:w="3116" w:type="dxa"/>
          </w:tcPr>
          <w:p w14:paraId="7BDC69FB" w14:textId="77777777" w:rsidR="00782F16" w:rsidRDefault="00782F16" w:rsidP="00DF7A24">
            <w:pPr>
              <w:pStyle w:val="NormalWeb"/>
              <w:spacing w:line="360" w:lineRule="auto"/>
            </w:pPr>
          </w:p>
        </w:tc>
        <w:tc>
          <w:tcPr>
            <w:tcW w:w="3117" w:type="dxa"/>
          </w:tcPr>
          <w:p w14:paraId="51DAC0D0" w14:textId="40000B84" w:rsidR="00782F16" w:rsidRDefault="00782F16" w:rsidP="00DF7A24">
            <w:pPr>
              <w:pStyle w:val="NormalWeb"/>
              <w:spacing w:line="360" w:lineRule="auto"/>
            </w:pPr>
            <w:proofErr w:type="spellStart"/>
            <w:r>
              <w:t>aVF</w:t>
            </w:r>
            <w:proofErr w:type="spellEnd"/>
          </w:p>
        </w:tc>
        <w:tc>
          <w:tcPr>
            <w:tcW w:w="3117" w:type="dxa"/>
          </w:tcPr>
          <w:p w14:paraId="5023C480" w14:textId="77777777" w:rsidR="00782F16" w:rsidRDefault="00782F16" w:rsidP="00DF7A24">
            <w:pPr>
              <w:pStyle w:val="NormalWeb"/>
              <w:spacing w:line="360" w:lineRule="auto"/>
            </w:pPr>
          </w:p>
        </w:tc>
      </w:tr>
      <w:tr w:rsidR="00782F16" w14:paraId="41A8367C" w14:textId="77777777" w:rsidTr="006B1F16">
        <w:tc>
          <w:tcPr>
            <w:tcW w:w="3116" w:type="dxa"/>
          </w:tcPr>
          <w:p w14:paraId="4A339F0F" w14:textId="62A66B16" w:rsidR="00782F16" w:rsidRDefault="00782F16" w:rsidP="00DF7A24">
            <w:pPr>
              <w:pStyle w:val="NormalWeb"/>
              <w:spacing w:line="360" w:lineRule="auto"/>
            </w:pPr>
            <w:r>
              <w:t>Precordial</w:t>
            </w:r>
          </w:p>
        </w:tc>
        <w:tc>
          <w:tcPr>
            <w:tcW w:w="3117" w:type="dxa"/>
          </w:tcPr>
          <w:p w14:paraId="3969CC2E" w14:textId="1E370481" w:rsidR="00782F16" w:rsidRDefault="00782F16" w:rsidP="00DF7A24">
            <w:pPr>
              <w:pStyle w:val="NormalWeb"/>
              <w:spacing w:line="360" w:lineRule="auto"/>
            </w:pPr>
            <w:r>
              <w:t>V1</w:t>
            </w:r>
          </w:p>
        </w:tc>
        <w:tc>
          <w:tcPr>
            <w:tcW w:w="3117" w:type="dxa"/>
          </w:tcPr>
          <w:p w14:paraId="2ACAD05D" w14:textId="011CD1D6" w:rsidR="00782F16" w:rsidRDefault="00845FD6" w:rsidP="00DF7A24">
            <w:pPr>
              <w:pStyle w:val="NormalWeb"/>
              <w:spacing w:line="360" w:lineRule="auto"/>
            </w:pPr>
            <w:r w:rsidRPr="00845FD6">
              <w:t>In the fourth intercostal space (between ribs 4 and 5) just to the right of the sternum</w:t>
            </w:r>
          </w:p>
        </w:tc>
      </w:tr>
      <w:tr w:rsidR="00782F16" w14:paraId="19A52FBE" w14:textId="77777777" w:rsidTr="006B1F16">
        <w:tc>
          <w:tcPr>
            <w:tcW w:w="3116" w:type="dxa"/>
          </w:tcPr>
          <w:p w14:paraId="3B372A3E" w14:textId="77777777" w:rsidR="00782F16" w:rsidRDefault="00782F16" w:rsidP="00DF7A24">
            <w:pPr>
              <w:pStyle w:val="NormalWeb"/>
              <w:spacing w:line="360" w:lineRule="auto"/>
            </w:pPr>
          </w:p>
        </w:tc>
        <w:tc>
          <w:tcPr>
            <w:tcW w:w="3117" w:type="dxa"/>
          </w:tcPr>
          <w:p w14:paraId="4E5C4D1C" w14:textId="66A4D85C" w:rsidR="00782F16" w:rsidRDefault="00782F16" w:rsidP="00DF7A24">
            <w:pPr>
              <w:pStyle w:val="NormalWeb"/>
              <w:spacing w:line="360" w:lineRule="auto"/>
            </w:pPr>
            <w:r>
              <w:t>V2</w:t>
            </w:r>
          </w:p>
        </w:tc>
        <w:tc>
          <w:tcPr>
            <w:tcW w:w="3117" w:type="dxa"/>
          </w:tcPr>
          <w:p w14:paraId="46071B0A" w14:textId="6844A29C" w:rsidR="00782F16" w:rsidRDefault="00845FD6" w:rsidP="00DF7A24">
            <w:pPr>
              <w:pStyle w:val="NormalWeb"/>
              <w:spacing w:line="360" w:lineRule="auto"/>
            </w:pPr>
            <w:r w:rsidRPr="00845FD6">
              <w:t>In the fourth intercostal space (between ribs 4 and 5) just to the left of the sternum.</w:t>
            </w:r>
          </w:p>
        </w:tc>
      </w:tr>
      <w:tr w:rsidR="00782F16" w14:paraId="2A0A6305" w14:textId="77777777" w:rsidTr="006B1F16">
        <w:tc>
          <w:tcPr>
            <w:tcW w:w="3116" w:type="dxa"/>
          </w:tcPr>
          <w:p w14:paraId="71254F15" w14:textId="77777777" w:rsidR="00782F16" w:rsidRDefault="00782F16" w:rsidP="00DF7A24">
            <w:pPr>
              <w:pStyle w:val="NormalWeb"/>
              <w:spacing w:line="360" w:lineRule="auto"/>
            </w:pPr>
          </w:p>
        </w:tc>
        <w:tc>
          <w:tcPr>
            <w:tcW w:w="3117" w:type="dxa"/>
          </w:tcPr>
          <w:p w14:paraId="3F57C846" w14:textId="5EA18B05" w:rsidR="00782F16" w:rsidRDefault="00782F16" w:rsidP="00DF7A24">
            <w:pPr>
              <w:pStyle w:val="NormalWeb"/>
              <w:spacing w:line="360" w:lineRule="auto"/>
            </w:pPr>
            <w:r>
              <w:t>V3</w:t>
            </w:r>
          </w:p>
        </w:tc>
        <w:tc>
          <w:tcPr>
            <w:tcW w:w="3117" w:type="dxa"/>
          </w:tcPr>
          <w:tbl>
            <w:tblPr>
              <w:tblW w:w="0" w:type="auto"/>
              <w:tblCellMar>
                <w:top w:w="15" w:type="dxa"/>
                <w:left w:w="15" w:type="dxa"/>
                <w:bottom w:w="15" w:type="dxa"/>
                <w:right w:w="15" w:type="dxa"/>
              </w:tblCellMar>
              <w:tblLook w:val="04A0" w:firstRow="1" w:lastRow="0" w:firstColumn="1" w:lastColumn="0" w:noHBand="0" w:noVBand="1"/>
            </w:tblPr>
            <w:tblGrid>
              <w:gridCol w:w="2888"/>
            </w:tblGrid>
            <w:tr w:rsidR="00845FD6" w:rsidRPr="00845FD6" w14:paraId="09896AE2" w14:textId="77777777" w:rsidTr="00845FD6">
              <w:tc>
                <w:tcPr>
                  <w:tcW w:w="0" w:type="auto"/>
                  <w:tcMar>
                    <w:top w:w="48" w:type="dxa"/>
                    <w:left w:w="96" w:type="dxa"/>
                    <w:bottom w:w="48" w:type="dxa"/>
                    <w:right w:w="96" w:type="dxa"/>
                  </w:tcMar>
                  <w:vAlign w:val="center"/>
                  <w:hideMark/>
                </w:tcPr>
                <w:p w14:paraId="68F7E7ED" w14:textId="77777777" w:rsidR="00845FD6" w:rsidRPr="00845FD6" w:rsidRDefault="00845FD6" w:rsidP="00845FD6">
                  <w:pPr>
                    <w:spacing w:before="0" w:beforeAutospacing="0" w:after="240" w:afterAutospacing="0" w:line="240" w:lineRule="auto"/>
                    <w:rPr>
                      <w:rFonts w:ascii="Arial" w:eastAsia="Times New Roman" w:hAnsi="Arial" w:cs="Arial"/>
                      <w:color w:val="202122"/>
                    </w:rPr>
                  </w:pPr>
                  <w:r w:rsidRPr="00845FD6">
                    <w:rPr>
                      <w:rFonts w:ascii="Arial" w:eastAsia="Times New Roman" w:hAnsi="Arial" w:cs="Arial"/>
                      <w:color w:val="202122"/>
                    </w:rPr>
                    <w:br/>
                    <w:t>Between leads V</w:t>
                  </w:r>
                  <w:r w:rsidRPr="00845FD6">
                    <w:rPr>
                      <w:rFonts w:ascii="Arial" w:eastAsia="Times New Roman" w:hAnsi="Arial" w:cs="Arial"/>
                      <w:color w:val="202122"/>
                      <w:sz w:val="19"/>
                      <w:szCs w:val="19"/>
                      <w:vertAlign w:val="subscript"/>
                    </w:rPr>
                    <w:t>2</w:t>
                  </w:r>
                  <w:r w:rsidRPr="00845FD6">
                    <w:rPr>
                      <w:rFonts w:ascii="Arial" w:eastAsia="Times New Roman" w:hAnsi="Arial" w:cs="Arial"/>
                      <w:color w:val="202122"/>
                    </w:rPr>
                    <w:t> and V</w:t>
                  </w:r>
                  <w:r w:rsidRPr="00845FD6">
                    <w:rPr>
                      <w:rFonts w:ascii="Arial" w:eastAsia="Times New Roman" w:hAnsi="Arial" w:cs="Arial"/>
                      <w:color w:val="202122"/>
                      <w:sz w:val="19"/>
                      <w:szCs w:val="19"/>
                      <w:vertAlign w:val="subscript"/>
                    </w:rPr>
                    <w:t>4</w:t>
                  </w:r>
                  <w:r w:rsidRPr="00845FD6">
                    <w:rPr>
                      <w:rFonts w:ascii="Arial" w:eastAsia="Times New Roman" w:hAnsi="Arial" w:cs="Arial"/>
                      <w:color w:val="202122"/>
                    </w:rPr>
                    <w:t>.</w:t>
                  </w:r>
                </w:p>
              </w:tc>
            </w:tr>
          </w:tbl>
          <w:p w14:paraId="25AAF1C9" w14:textId="77777777" w:rsidR="00782F16" w:rsidRDefault="00782F16" w:rsidP="00DF7A24">
            <w:pPr>
              <w:pStyle w:val="NormalWeb"/>
              <w:spacing w:line="360" w:lineRule="auto"/>
            </w:pPr>
          </w:p>
        </w:tc>
      </w:tr>
      <w:tr w:rsidR="00782F16" w14:paraId="6E1FE8CC" w14:textId="77777777" w:rsidTr="006B1F16">
        <w:tc>
          <w:tcPr>
            <w:tcW w:w="3116" w:type="dxa"/>
          </w:tcPr>
          <w:p w14:paraId="6B8576BA" w14:textId="77777777" w:rsidR="00782F16" w:rsidRDefault="00782F16" w:rsidP="00DF7A24">
            <w:pPr>
              <w:pStyle w:val="NormalWeb"/>
              <w:spacing w:line="360" w:lineRule="auto"/>
            </w:pPr>
          </w:p>
        </w:tc>
        <w:tc>
          <w:tcPr>
            <w:tcW w:w="3117" w:type="dxa"/>
          </w:tcPr>
          <w:p w14:paraId="7A28BB72" w14:textId="2968CDED" w:rsidR="00782F16" w:rsidRDefault="00782F16" w:rsidP="00DF7A24">
            <w:pPr>
              <w:pStyle w:val="NormalWeb"/>
              <w:spacing w:line="360" w:lineRule="auto"/>
            </w:pPr>
            <w:r>
              <w:t>V4</w:t>
            </w:r>
          </w:p>
        </w:tc>
        <w:tc>
          <w:tcPr>
            <w:tcW w:w="3117" w:type="dxa"/>
          </w:tcPr>
          <w:p w14:paraId="07AC0A9D" w14:textId="6A9D403D" w:rsidR="00782F16" w:rsidRDefault="00845FD6" w:rsidP="00DF7A24">
            <w:pPr>
              <w:pStyle w:val="NormalWeb"/>
              <w:spacing w:line="360" w:lineRule="auto"/>
            </w:pPr>
            <w:r w:rsidRPr="00845FD6">
              <w:t>In the fifth intercostal space (between ribs 5 and 6) in the mid-clavicular line.</w:t>
            </w:r>
          </w:p>
        </w:tc>
      </w:tr>
      <w:tr w:rsidR="00782F16" w14:paraId="0F86D6F2" w14:textId="77777777" w:rsidTr="006B1F16">
        <w:tc>
          <w:tcPr>
            <w:tcW w:w="3116" w:type="dxa"/>
          </w:tcPr>
          <w:p w14:paraId="5932CA0D" w14:textId="77777777" w:rsidR="00782F16" w:rsidRDefault="00782F16" w:rsidP="00DF7A24">
            <w:pPr>
              <w:pStyle w:val="NormalWeb"/>
              <w:spacing w:line="360" w:lineRule="auto"/>
            </w:pPr>
          </w:p>
        </w:tc>
        <w:tc>
          <w:tcPr>
            <w:tcW w:w="3117" w:type="dxa"/>
          </w:tcPr>
          <w:p w14:paraId="0C7E3CF4" w14:textId="7B3334E5" w:rsidR="00782F16" w:rsidRDefault="00782F16" w:rsidP="00DF7A24">
            <w:pPr>
              <w:pStyle w:val="NormalWeb"/>
              <w:spacing w:line="360" w:lineRule="auto"/>
            </w:pPr>
            <w:r>
              <w:t>V5</w:t>
            </w:r>
          </w:p>
        </w:tc>
        <w:tc>
          <w:tcPr>
            <w:tcW w:w="3117" w:type="dxa"/>
          </w:tcPr>
          <w:p w14:paraId="61F50327" w14:textId="3D19C6BF" w:rsidR="00782F16" w:rsidRDefault="00845FD6" w:rsidP="00DF7A24">
            <w:pPr>
              <w:pStyle w:val="NormalWeb"/>
              <w:spacing w:line="360" w:lineRule="auto"/>
            </w:pPr>
            <w:r w:rsidRPr="00845FD6">
              <w:t>Horizontally even with V</w:t>
            </w:r>
            <w:r w:rsidRPr="00845FD6">
              <w:rPr>
                <w:vertAlign w:val="subscript"/>
              </w:rPr>
              <w:t>4</w:t>
            </w:r>
            <w:r w:rsidRPr="00845FD6">
              <w:t>, in the left anterior axillary line.</w:t>
            </w:r>
          </w:p>
        </w:tc>
      </w:tr>
      <w:tr w:rsidR="00782F16" w14:paraId="2A5AB1F7" w14:textId="77777777" w:rsidTr="006B1F16">
        <w:tc>
          <w:tcPr>
            <w:tcW w:w="3116" w:type="dxa"/>
          </w:tcPr>
          <w:p w14:paraId="42F0CB58" w14:textId="77777777" w:rsidR="00782F16" w:rsidRDefault="00782F16" w:rsidP="00DF7A24">
            <w:pPr>
              <w:pStyle w:val="NormalWeb"/>
              <w:spacing w:line="360" w:lineRule="auto"/>
            </w:pPr>
          </w:p>
        </w:tc>
        <w:tc>
          <w:tcPr>
            <w:tcW w:w="3117" w:type="dxa"/>
          </w:tcPr>
          <w:p w14:paraId="2AB5C91C" w14:textId="4A1F7043" w:rsidR="00782F16" w:rsidRDefault="00782F16" w:rsidP="00DF7A24">
            <w:pPr>
              <w:pStyle w:val="NormalWeb"/>
              <w:spacing w:line="360" w:lineRule="auto"/>
            </w:pPr>
            <w:r>
              <w:t>V6</w:t>
            </w:r>
          </w:p>
        </w:tc>
        <w:tc>
          <w:tcPr>
            <w:tcW w:w="3117" w:type="dxa"/>
          </w:tcPr>
          <w:p w14:paraId="1AF0FE5B" w14:textId="416206AC" w:rsidR="00782F16" w:rsidRDefault="00845FD6" w:rsidP="00DF7A24">
            <w:pPr>
              <w:pStyle w:val="NormalWeb"/>
              <w:spacing w:line="360" w:lineRule="auto"/>
            </w:pPr>
            <w:r w:rsidRPr="00845FD6">
              <w:t>Horizontally even with V</w:t>
            </w:r>
            <w:r w:rsidRPr="00845FD6">
              <w:rPr>
                <w:vertAlign w:val="subscript"/>
              </w:rPr>
              <w:t>4</w:t>
            </w:r>
            <w:r w:rsidRPr="00845FD6">
              <w:t> and V</w:t>
            </w:r>
            <w:r w:rsidRPr="00845FD6">
              <w:rPr>
                <w:vertAlign w:val="subscript"/>
              </w:rPr>
              <w:t>5</w:t>
            </w:r>
            <w:r w:rsidRPr="00845FD6">
              <w:t> in the mid-axillary line.</w:t>
            </w:r>
          </w:p>
        </w:tc>
      </w:tr>
    </w:tbl>
    <w:p w14:paraId="546F3D3E" w14:textId="77777777" w:rsidR="008C6E8D" w:rsidRDefault="00CE5F97" w:rsidP="008C6E8D">
      <w:pPr>
        <w:pStyle w:val="NormalWeb"/>
        <w:keepNext/>
        <w:spacing w:line="360" w:lineRule="auto"/>
      </w:pPr>
      <w:r>
        <w:rPr>
          <w:noProof/>
        </w:rPr>
        <w:drawing>
          <wp:inline distT="0" distB="0" distL="0" distR="0" wp14:anchorId="6B774E59" wp14:editId="6F98535B">
            <wp:extent cx="4923688" cy="3600450"/>
            <wp:effectExtent l="0" t="0" r="0" b="0"/>
            <wp:docPr id="5497795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79540" name="Picture 549779540"/>
                    <pic:cNvPicPr/>
                  </pic:nvPicPr>
                  <pic:blipFill>
                    <a:blip r:embed="rId14">
                      <a:extLst>
                        <a:ext uri="{28A0092B-C50C-407E-A947-70E740481C1C}">
                          <a14:useLocalDpi xmlns:a14="http://schemas.microsoft.com/office/drawing/2010/main" val="0"/>
                        </a:ext>
                      </a:extLst>
                    </a:blip>
                    <a:stretch>
                      <a:fillRect/>
                    </a:stretch>
                  </pic:blipFill>
                  <pic:spPr>
                    <a:xfrm>
                      <a:off x="0" y="0"/>
                      <a:ext cx="4936412" cy="3609755"/>
                    </a:xfrm>
                    <a:prstGeom prst="rect">
                      <a:avLst/>
                    </a:prstGeom>
                  </pic:spPr>
                </pic:pic>
              </a:graphicData>
            </a:graphic>
          </wp:inline>
        </w:drawing>
      </w:r>
    </w:p>
    <w:p w14:paraId="456D3ECF" w14:textId="21FDC974" w:rsidR="00AF6A12" w:rsidRDefault="008C6E8D" w:rsidP="008C6E8D">
      <w:pPr>
        <w:pStyle w:val="Caption"/>
      </w:pPr>
      <w:bookmarkStart w:id="22" w:name="_Toc194429503"/>
      <w:r>
        <w:t xml:space="preserve">Figure </w:t>
      </w:r>
      <w:r w:rsidR="006565ED">
        <w:fldChar w:fldCharType="begin"/>
      </w:r>
      <w:r w:rsidR="006565ED">
        <w:instrText xml:space="preserve"> SEQ Figure \* ARABIC </w:instrText>
      </w:r>
      <w:r w:rsidR="006565ED">
        <w:fldChar w:fldCharType="separate"/>
      </w:r>
      <w:r w:rsidR="006624BF">
        <w:rPr>
          <w:noProof/>
        </w:rPr>
        <w:t>3</w:t>
      </w:r>
      <w:r w:rsidR="006565ED">
        <w:rPr>
          <w:noProof/>
        </w:rPr>
        <w:fldChar w:fldCharType="end"/>
      </w:r>
      <w:r>
        <w:t xml:space="preserve"> ECG electrodes placement</w:t>
      </w:r>
      <w:bookmarkEnd w:id="22"/>
    </w:p>
    <w:p w14:paraId="5C1DFF05" w14:textId="648A8F7A" w:rsidR="004B73FB" w:rsidRPr="00114941" w:rsidRDefault="006565ED" w:rsidP="00114941">
      <w:pPr>
        <w:pStyle w:val="NormalWeb"/>
        <w:spacing w:line="360" w:lineRule="auto"/>
      </w:pPr>
      <w:hyperlink r:id="rId15" w:history="1">
        <w:r w:rsidR="006571A8" w:rsidRPr="003B0B36">
          <w:rPr>
            <w:rStyle w:val="Hyperlink"/>
          </w:rPr>
          <w:t>https://aimcardio.com/blog/12-lead-placement-guide-with-diagram/</w:t>
        </w:r>
      </w:hyperlink>
      <w:r w:rsidR="006571A8">
        <w:t xml:space="preserve"> </w:t>
      </w:r>
    </w:p>
    <w:p w14:paraId="1CDE6466" w14:textId="77777777" w:rsidR="00114941" w:rsidRPr="00114941" w:rsidRDefault="00114941" w:rsidP="004A3DD3">
      <w:pPr>
        <w:pStyle w:val="Heading2"/>
        <w:rPr>
          <w:rFonts w:eastAsia="Times New Roman"/>
        </w:rPr>
      </w:pPr>
      <w:bookmarkStart w:id="23" w:name="_Toc194504585"/>
      <w:r w:rsidRPr="00114941">
        <w:rPr>
          <w:rFonts w:eastAsia="Times New Roman"/>
        </w:rPr>
        <w:t>2.3 Arrhythmia Types and the Need for Automated Detection</w:t>
      </w:r>
      <w:bookmarkEnd w:id="23"/>
    </w:p>
    <w:p w14:paraId="1ABE503C" w14:textId="1188D7ED" w:rsidR="00114941" w:rsidRDefault="00114941" w:rsidP="007D244C">
      <w:pPr>
        <w:pStyle w:val="NormalWeb"/>
        <w:spacing w:line="360" w:lineRule="auto"/>
        <w:jc w:val="both"/>
      </w:pPr>
      <w:r w:rsidRPr="00114941">
        <w:t xml:space="preserve">Arrhythmias are irregular heart rhythms that can lead to severe complications, including stroke, heart failure, and sudden cardiac death. Common types of arrhythmias include atrial fibrillation </w:t>
      </w:r>
      <w:r w:rsidRPr="00114941">
        <w:lastRenderedPageBreak/>
        <w:t>(AF), ventricular tachycardia (VT), and bradycardia (Brown et al., 2019).</w:t>
      </w:r>
      <w:r w:rsidR="00A44BA8">
        <w:t xml:space="preserve"> The following are common annotations of different arrhythmia types in the MIT-BIH database</w:t>
      </w:r>
      <w:r w:rsidR="001D4930">
        <w:t>;</w:t>
      </w:r>
    </w:p>
    <w:p w14:paraId="4392B50B" w14:textId="1808609C" w:rsidR="00A44BA8" w:rsidRPr="00A44BA8" w:rsidRDefault="00A44BA8" w:rsidP="007166F7">
      <w:pPr>
        <w:pStyle w:val="NormalWeb"/>
        <w:numPr>
          <w:ilvl w:val="0"/>
          <w:numId w:val="9"/>
        </w:numPr>
        <w:spacing w:line="360" w:lineRule="auto"/>
        <w:jc w:val="both"/>
      </w:pPr>
      <w:r w:rsidRPr="00A44BA8">
        <w:rPr>
          <w:b/>
          <w:bCs/>
        </w:rPr>
        <w:t>Normal beat (N)</w:t>
      </w:r>
      <w:r w:rsidRPr="00A44BA8">
        <w:t>: Represents a standard QRS complex, with a regular rhythm and normal P wave, QRS complex, and T wave.</w:t>
      </w:r>
    </w:p>
    <w:p w14:paraId="6E383226" w14:textId="748A2BF5" w:rsidR="00A44BA8" w:rsidRPr="00A44BA8" w:rsidRDefault="00A44BA8" w:rsidP="007166F7">
      <w:pPr>
        <w:pStyle w:val="NormalWeb"/>
        <w:numPr>
          <w:ilvl w:val="0"/>
          <w:numId w:val="9"/>
        </w:numPr>
        <w:spacing w:line="360" w:lineRule="auto"/>
        <w:jc w:val="both"/>
      </w:pPr>
      <w:r w:rsidRPr="00A44BA8">
        <w:rPr>
          <w:b/>
          <w:bCs/>
        </w:rPr>
        <w:t>Left Bundle Branch Block (LBBB) beat (L)</w:t>
      </w:r>
      <w:r w:rsidRPr="00A44BA8">
        <w:t>: Occurs when there is abnormal conduction in the left bundle branch. It shows a wide QRS complex (&gt;120ms) and a broad monomorphic R wave in leads I and V5-V6.</w:t>
      </w:r>
    </w:p>
    <w:p w14:paraId="7CE8BCC2" w14:textId="620035AD" w:rsidR="00A44BA8" w:rsidRPr="00A44BA8" w:rsidRDefault="00A44BA8" w:rsidP="007166F7">
      <w:pPr>
        <w:pStyle w:val="NormalWeb"/>
        <w:numPr>
          <w:ilvl w:val="0"/>
          <w:numId w:val="9"/>
        </w:numPr>
        <w:spacing w:line="360" w:lineRule="auto"/>
        <w:jc w:val="both"/>
      </w:pPr>
      <w:r w:rsidRPr="00A44BA8">
        <w:rPr>
          <w:b/>
          <w:bCs/>
        </w:rPr>
        <w:t>Right Bundle Branch Block (RBBB) beat (R)</w:t>
      </w:r>
      <w:r w:rsidRPr="00A44BA8">
        <w:t xml:space="preserve">: Results from abnormal conduction in the right bundle branch. This is characterized by a wide QRS complex (&gt;120ms), an </w:t>
      </w:r>
      <w:proofErr w:type="spellStart"/>
      <w:r>
        <w:t>rSR</w:t>
      </w:r>
      <w:proofErr w:type="spellEnd"/>
      <w:r w:rsidRPr="00A44BA8">
        <w:t xml:space="preserve"> pattern in lead V1, and a wide S wave in leads I, V5-V6.</w:t>
      </w:r>
    </w:p>
    <w:p w14:paraId="079E607B" w14:textId="6B64B998" w:rsidR="00A44BA8" w:rsidRPr="00A44BA8" w:rsidRDefault="00A44BA8" w:rsidP="007166F7">
      <w:pPr>
        <w:pStyle w:val="NormalWeb"/>
        <w:numPr>
          <w:ilvl w:val="0"/>
          <w:numId w:val="9"/>
        </w:numPr>
        <w:spacing w:line="360" w:lineRule="auto"/>
        <w:jc w:val="both"/>
      </w:pPr>
      <w:r w:rsidRPr="00A44BA8">
        <w:rPr>
          <w:b/>
          <w:bCs/>
        </w:rPr>
        <w:t>Atrial Premature Beat (APB) (A)</w:t>
      </w:r>
      <w:r w:rsidRPr="00A44BA8">
        <w:t>: A premature beat that originates from the atria. The ECG shows a premature P wave with abnormal morphology, followed by a normal QRS complex.</w:t>
      </w:r>
    </w:p>
    <w:p w14:paraId="61E807DA" w14:textId="338E5EEC" w:rsidR="00A44BA8" w:rsidRPr="00A44BA8" w:rsidRDefault="00A44BA8" w:rsidP="007166F7">
      <w:pPr>
        <w:pStyle w:val="NormalWeb"/>
        <w:numPr>
          <w:ilvl w:val="0"/>
          <w:numId w:val="9"/>
        </w:numPr>
        <w:spacing w:line="360" w:lineRule="auto"/>
        <w:jc w:val="both"/>
      </w:pPr>
      <w:r w:rsidRPr="00A44BA8">
        <w:rPr>
          <w:b/>
          <w:bCs/>
        </w:rPr>
        <w:t>Aberrated Atrial Premature Beat (a)</w:t>
      </w:r>
      <w:r w:rsidRPr="00A44BA8">
        <w:t>: This is an atrial premature beat with abnormal conduction. It displays a premature P wave followed by a widened QRS complex.</w:t>
      </w:r>
    </w:p>
    <w:p w14:paraId="1D8226BD" w14:textId="318824E6" w:rsidR="00A44BA8" w:rsidRPr="00A44BA8" w:rsidRDefault="00A44BA8" w:rsidP="007166F7">
      <w:pPr>
        <w:pStyle w:val="NormalWeb"/>
        <w:numPr>
          <w:ilvl w:val="0"/>
          <w:numId w:val="9"/>
        </w:numPr>
        <w:spacing w:line="360" w:lineRule="auto"/>
        <w:jc w:val="both"/>
      </w:pPr>
      <w:r w:rsidRPr="00A44BA8">
        <w:rPr>
          <w:b/>
          <w:bCs/>
        </w:rPr>
        <w:t>Supraventricular Premature Beat (S)</w:t>
      </w:r>
      <w:r w:rsidRPr="00A44BA8">
        <w:t>: An early beat originating from above the ventricles, typically with a narrow QRS complex and an abnormal but visible P wave.</w:t>
      </w:r>
    </w:p>
    <w:p w14:paraId="2514F3C2" w14:textId="44CED4DC" w:rsidR="00A44BA8" w:rsidRPr="00A44BA8" w:rsidRDefault="00A44BA8" w:rsidP="007166F7">
      <w:pPr>
        <w:pStyle w:val="NormalWeb"/>
        <w:numPr>
          <w:ilvl w:val="0"/>
          <w:numId w:val="9"/>
        </w:numPr>
        <w:spacing w:line="360" w:lineRule="auto"/>
        <w:jc w:val="both"/>
      </w:pPr>
      <w:r w:rsidRPr="00A44BA8">
        <w:rPr>
          <w:b/>
          <w:bCs/>
        </w:rPr>
        <w:t>Premature Ventricular Contraction (PVC) (V)</w:t>
      </w:r>
      <w:r w:rsidRPr="00A44BA8">
        <w:t>: A premature beat originating from the ventricles. This beat is characterized by a wide QRS complex with no preceding P wave, and the T wave is usually opposite the QRS direction.</w:t>
      </w:r>
    </w:p>
    <w:p w14:paraId="2FD81DD0" w14:textId="2E549A4F" w:rsidR="00A44BA8" w:rsidRPr="00A44BA8" w:rsidRDefault="00A44BA8" w:rsidP="007166F7">
      <w:pPr>
        <w:pStyle w:val="NormalWeb"/>
        <w:numPr>
          <w:ilvl w:val="0"/>
          <w:numId w:val="9"/>
        </w:numPr>
        <w:spacing w:line="360" w:lineRule="auto"/>
        <w:jc w:val="both"/>
      </w:pPr>
      <w:r w:rsidRPr="00A44BA8">
        <w:rPr>
          <w:b/>
          <w:bCs/>
        </w:rPr>
        <w:t>Fusion of Ventricular and Normal Beat (F)</w:t>
      </w:r>
      <w:r w:rsidRPr="00A44BA8">
        <w:t>: This occurs when a PVC and a normal beat combine. The result is a hybrid QRS morphology, which is shorter in duration than a PVC but wider than a normal beat.</w:t>
      </w:r>
    </w:p>
    <w:p w14:paraId="10FC8138" w14:textId="5C3722A7" w:rsidR="00A44BA8" w:rsidRPr="00A44BA8" w:rsidRDefault="00A44BA8" w:rsidP="007166F7">
      <w:pPr>
        <w:pStyle w:val="NormalWeb"/>
        <w:numPr>
          <w:ilvl w:val="0"/>
          <w:numId w:val="9"/>
        </w:numPr>
        <w:spacing w:line="360" w:lineRule="auto"/>
        <w:jc w:val="both"/>
      </w:pPr>
      <w:r w:rsidRPr="00A44BA8">
        <w:rPr>
          <w:b/>
          <w:bCs/>
        </w:rPr>
        <w:t>Junctional Escape Beat (J)</w:t>
      </w:r>
      <w:r w:rsidRPr="00A44BA8">
        <w:t>: A beat originating from the AV junction. It often shows no P wave or an inverted P wave, with a narrow QRS complex.</w:t>
      </w:r>
    </w:p>
    <w:p w14:paraId="41F5EDDA" w14:textId="29A864DC" w:rsidR="00A44BA8" w:rsidRPr="00A44BA8" w:rsidRDefault="00A44BA8" w:rsidP="007166F7">
      <w:pPr>
        <w:pStyle w:val="NormalWeb"/>
        <w:numPr>
          <w:ilvl w:val="0"/>
          <w:numId w:val="9"/>
        </w:numPr>
        <w:spacing w:line="360" w:lineRule="auto"/>
        <w:jc w:val="both"/>
      </w:pPr>
      <w:r w:rsidRPr="00A44BA8">
        <w:rPr>
          <w:b/>
          <w:bCs/>
        </w:rPr>
        <w:t>Nodal (Junctional) Premature Beat (j)</w:t>
      </w:r>
      <w:r w:rsidRPr="00A44BA8">
        <w:t>: An early beat coming from the AV junction. It is characterized by a premature narrow QRS and either an absent or inverted P wave.</w:t>
      </w:r>
    </w:p>
    <w:p w14:paraId="12B299FE" w14:textId="38F1A39E" w:rsidR="00A44BA8" w:rsidRPr="00A44BA8" w:rsidRDefault="00A44BA8" w:rsidP="007166F7">
      <w:pPr>
        <w:pStyle w:val="NormalWeb"/>
        <w:numPr>
          <w:ilvl w:val="0"/>
          <w:numId w:val="9"/>
        </w:numPr>
        <w:spacing w:line="360" w:lineRule="auto"/>
        <w:jc w:val="both"/>
      </w:pPr>
      <w:r w:rsidRPr="00A44BA8">
        <w:rPr>
          <w:b/>
          <w:bCs/>
        </w:rPr>
        <w:t>Ventricular Escape Beat (E)</w:t>
      </w:r>
      <w:r w:rsidRPr="00A44BA8">
        <w:t>: This occurs when a beat originates from the ventricles due to the failure of the SA or AV node. It is marked by a wide QRS complex, slow heart rate, and absent P wave.</w:t>
      </w:r>
    </w:p>
    <w:p w14:paraId="20D3FF51" w14:textId="1437C02B" w:rsidR="00A44BA8" w:rsidRPr="00114941" w:rsidRDefault="00A44BA8" w:rsidP="007166F7">
      <w:pPr>
        <w:pStyle w:val="NormalWeb"/>
        <w:numPr>
          <w:ilvl w:val="0"/>
          <w:numId w:val="9"/>
        </w:numPr>
        <w:spacing w:line="360" w:lineRule="auto"/>
        <w:jc w:val="both"/>
      </w:pPr>
      <w:r w:rsidRPr="00A44BA8">
        <w:rPr>
          <w:b/>
          <w:bCs/>
        </w:rPr>
        <w:lastRenderedPageBreak/>
        <w:t>Atrial Escape Beat (e)</w:t>
      </w:r>
      <w:r w:rsidRPr="00A44BA8">
        <w:t>: A late beat originating from the atria. It presents a late P wave with a narrow QRS complex.</w:t>
      </w:r>
      <w:r w:rsidR="0034725B">
        <w:fldChar w:fldCharType="begin"/>
      </w:r>
      <w:r w:rsidR="001D4930">
        <w:instrText xml:space="preserve"> ADDIN ZOTERO_ITEM CSL_CITATION {"citationID":"6l56y99m","properties":{"formattedCitation":"(Moody &amp; Mark, 1992)","plainCitation":"(Moody &amp; Mark, 1992)","noteIndex":0},"citationItems":[{"id":39,"uris":["http://zotero.org/users/16416586/items/ZYC538RU"],"itemData":{"id":39,"type":"dataset","abstract":"Since 1975, our laboratories at Boston's Beth Israel Hospital (now the Beth Israel Deaconess Medical Center) and at MIT have supported our own research into arrhythmia analysis and related subjects. One of the first major products of that effort was the MIT-BIH Arrhythmia Database, which we completed and began distributing in 1980. The database was the first generally available set of standard test material for evaluation of arrhythmia detectors, and has been used for that purpose as well as for basic research into cardiac dynamics at more than 500 sites worldwide. Originally, we distributed the database on 9-track half-inch digital tape at 800 and 1600 bpi, and on quarter-inch IRIG-format FM analog tape. In August, 1989, we produced a CD-ROM version of the database.","DOI":"10.13026/C2F305","publisher":"physionet.org","source":"DOI.org (Datacite)","title":"MIT-BIH Arrhythmia Database","URL":"https://physionet.org/content/mitdb/","author":[{"family":"Moody","given":"George B"},{"family":"Mark","given":"Roger G"}],"accessed":{"date-parts":[["2025",2,19]]},"issued":{"date-parts":[["1992"]]}}}],"schema":"https://github.com/citation-style-language/schema/raw/master/csl-citation.json"} </w:instrText>
      </w:r>
      <w:r w:rsidR="0034725B">
        <w:fldChar w:fldCharType="separate"/>
      </w:r>
      <w:r w:rsidR="001D4930" w:rsidRPr="001D4930">
        <w:t>(Moody &amp; Mark, 1992)</w:t>
      </w:r>
      <w:r w:rsidR="0034725B">
        <w:fldChar w:fldCharType="end"/>
      </w:r>
      <w:r w:rsidR="001D4930">
        <w:t>(</w:t>
      </w:r>
      <w:r w:rsidR="001D4930" w:rsidRPr="001D4930">
        <w:t xml:space="preserve"> Ö. </w:t>
      </w:r>
      <w:proofErr w:type="spellStart"/>
      <w:r w:rsidR="001D4930" w:rsidRPr="001D4930">
        <w:t>Yıldırım</w:t>
      </w:r>
      <w:proofErr w:type="spellEnd"/>
      <w:r w:rsidR="001D4930">
        <w:t xml:space="preserve"> et al., 2020).</w:t>
      </w:r>
    </w:p>
    <w:p w14:paraId="56693268" w14:textId="1E90C994" w:rsidR="00201B9C" w:rsidRDefault="00201B9C" w:rsidP="007D244C">
      <w:pPr>
        <w:pStyle w:val="NormalWeb"/>
        <w:spacing w:line="360" w:lineRule="auto"/>
        <w:jc w:val="both"/>
      </w:pPr>
      <w:r w:rsidRPr="00201B9C">
        <w:t xml:space="preserve">Most cardiac arrhythmias occur as a result of structural myocardial disease, but they also occur in response to various genetic and environmental risk factors and altered epigenetic regulation </w:t>
      </w:r>
      <w:r>
        <w:t>(</w:t>
      </w:r>
      <w:proofErr w:type="spellStart"/>
      <w:r>
        <w:t>Ortmans</w:t>
      </w:r>
      <w:proofErr w:type="spellEnd"/>
      <w:r>
        <w:t xml:space="preserve"> et al., 2019)</w:t>
      </w:r>
      <w:r w:rsidRPr="00201B9C">
        <w:t xml:space="preserve">. The latter are classified by location of origin, polymorphic ventricular tachycardia dominated by primary hereditary arrhythmia syndrome and ventricular </w:t>
      </w:r>
      <w:r w:rsidR="006F4AC9" w:rsidRPr="00201B9C">
        <w:t>fibrillation</w:t>
      </w:r>
      <w:r w:rsidR="006F4AC9">
        <w:t>. (</w:t>
      </w:r>
      <w:proofErr w:type="spellStart"/>
      <w:r w:rsidR="006F4AC9">
        <w:t>Killu</w:t>
      </w:r>
      <w:proofErr w:type="spellEnd"/>
      <w:r w:rsidR="006F4AC9">
        <w:t xml:space="preserve"> et al., 2019)</w:t>
      </w:r>
    </w:p>
    <w:p w14:paraId="1218C399" w14:textId="64E593EF" w:rsidR="00114941" w:rsidRPr="00114941" w:rsidRDefault="00114941" w:rsidP="007D244C">
      <w:pPr>
        <w:pStyle w:val="NormalWeb"/>
        <w:spacing w:line="360" w:lineRule="auto"/>
        <w:jc w:val="both"/>
      </w:pPr>
      <w:r w:rsidRPr="00114941">
        <w:t>Automated arrhythmia detection systems leverage signal processing and machine learning techniques to classify ECG signals accurately. These systems have shown promising results in reducing diagnostic errors and improving patient outcomes</w:t>
      </w:r>
      <w:r w:rsidR="00012B03">
        <w:fldChar w:fldCharType="begin"/>
      </w:r>
      <w:r w:rsidR="003245FB">
        <w:instrText xml:space="preserve"> ADDIN ZOTERO_ITEM CSL_CITATION {"citationID":"qAXtnG44","properties":{"formattedCitation":"(Ebrahimi et al., 2020)","plainCitation":"(Ebrahimi et al., 2020)","noteIndex":0},"citationItems":[{"id":23,"uris":["http://zotero.org/users/16416586/items/Z5KZNBQC"],"itemData":{"id":23,"type":"article-journal","container-title":"Expert Systems with Applications: X","DOI":"10.1016/j.eswax.2020.100033","ISSN":"25901885","journalAbbreviation":"Expert Systems with Applications: X","language":"en","page":"100033","source":"DOI.org (Crossref)","title":"A review on deep learning methods for ECG arrhythmia classification","volume":"7","author":[{"family":"Ebrahimi","given":"Zahra"},{"family":"Loni","given":"Mohammad"},{"family":"Daneshtalab","given":"Masoud"},{"family":"Gharehbaghi","given":"Arash"}],"issued":{"date-parts":[["2020",9]]}}}],"schema":"https://github.com/citation-style-language/schema/raw/master/csl-citation.json"} </w:instrText>
      </w:r>
      <w:r w:rsidR="00012B03">
        <w:fldChar w:fldCharType="separate"/>
      </w:r>
      <w:r w:rsidR="00012B03" w:rsidRPr="00012B03">
        <w:t>(Ebrahimi et al., 2020)</w:t>
      </w:r>
      <w:r w:rsidR="00012B03">
        <w:fldChar w:fldCharType="end"/>
      </w:r>
      <w:r w:rsidR="00012B03">
        <w:t xml:space="preserve">. </w:t>
      </w:r>
      <w:r w:rsidRPr="00114941">
        <w:t>However, the variability in ECG patterns across individuals and the presence of noise in real-world data pose significant challenges to achieving high accuracy (Liu et al., 2021).</w:t>
      </w:r>
    </w:p>
    <w:p w14:paraId="5B148817" w14:textId="77777777" w:rsidR="00114941" w:rsidRPr="00114941" w:rsidRDefault="006565ED" w:rsidP="00114941">
      <w:pPr>
        <w:pStyle w:val="NormalWeb"/>
        <w:spacing w:line="360" w:lineRule="auto"/>
      </w:pPr>
      <w:r>
        <w:pict w14:anchorId="6E8D590C">
          <v:rect id="_x0000_i1025" style="width:0;height:.75pt" o:hralign="center" o:hrstd="t" o:hrnoshade="t" o:hr="t" fillcolor="#f8faff" stroked="f"/>
        </w:pict>
      </w:r>
    </w:p>
    <w:p w14:paraId="3DB5CD72" w14:textId="77777777" w:rsidR="00114941" w:rsidRPr="00114941" w:rsidRDefault="00114941" w:rsidP="004A3DD3">
      <w:pPr>
        <w:pStyle w:val="Heading2"/>
        <w:rPr>
          <w:rFonts w:eastAsia="Times New Roman"/>
        </w:rPr>
      </w:pPr>
      <w:bookmarkStart w:id="24" w:name="_Toc194504586"/>
      <w:r w:rsidRPr="00114941">
        <w:rPr>
          <w:rFonts w:eastAsia="Times New Roman"/>
        </w:rPr>
        <w:t>2.4 Traditional and Modern ECG Monitoring Systems</w:t>
      </w:r>
      <w:bookmarkEnd w:id="24"/>
    </w:p>
    <w:p w14:paraId="02976842" w14:textId="3BE0C60C" w:rsidR="00114941" w:rsidRPr="00114941" w:rsidRDefault="00114941" w:rsidP="007D244C">
      <w:pPr>
        <w:pStyle w:val="NormalWeb"/>
        <w:spacing w:line="360" w:lineRule="auto"/>
        <w:jc w:val="both"/>
      </w:pPr>
      <w:r w:rsidRPr="00114941">
        <w:t>Traditional ECG monitoring systems, such as Holter monitors and event recorders, have been widely used for diagnosing cardiac abnormalities. However, these systems are limited by their short monitoring duration and inability to provide real-time feedback</w:t>
      </w:r>
      <w:r w:rsidR="00A97DD0">
        <w:t>.</w:t>
      </w:r>
      <w:r w:rsidRPr="00114941">
        <w:t xml:space="preserve"> Modern ECG monitoring systems, including wearable devices and wireless sensors, have addressed these limitations by enabling continuous, real-time monitoring.</w:t>
      </w:r>
      <w:r w:rsidR="00A97DD0">
        <w:fldChar w:fldCharType="begin"/>
      </w:r>
      <w:r w:rsidR="003245FB">
        <w:instrText xml:space="preserve"> ADDIN ZOTERO_ITEM CSL_CITATION {"citationID":"bLndzOtD","properties":{"formattedCitation":"(Pereira et al., 2020)","plainCitation":"(Pereira et al., 2020)","noteIndex":0},"citationItems":[{"id":25,"uris":["http://zotero.org/users/16416586/items/YUN5FMW8"],"itemData":{"id":25,"type":"article-journal","abstract":"Abstract\n            Atrial fibrillation (AF) is a cardiac rhythm disorder associated with increased morbidity and mortality. It is the leading risk factor for cardioembolic stroke and its early detection is crucial in both primary and secondary stroke prevention. Continuous monitoring of cardiac rhythm is today possible thanks to consumer-grade wearable devices, enabling transformative diagnostic and patient management tools. Such monitoring is possible using low-cost easy-to-implement optical sensors that today equip the majority of wearables. These sensors record blood volume variations—a technology known as photoplethysmography (PPG)—from which the heart rate and other physiological parameters can be extracted to inform about user activity, fitness, sleep, and health. Recently, new wearable devices were introduced as being capable of AF detection, evidenced by large prospective trials in some cases. Such devices would allow for early screening of AF and initiation of therapy to prevent stroke. This review is a summary of a body of work on AF detection using PPG. A thorough account of the signal processing, machine learning, and deep learning approaches used in these studies is presented, followed by a discussion of their limitations and challenges towards clinical applications.","container-title":"npj Digital Medicine","DOI":"10.1038/s41746-019-0207-9","ISSN":"2398-6352","issue":"1","journalAbbreviation":"npj Digit. Med.","language":"en","page":"3","source":"DOI.org (Crossref)","title":"Photoplethysmography based atrial fibrillation detection: a review","title-short":"Photoplethysmography based atrial fibrillation detection","volume":"3","author":[{"family":"Pereira","given":"Tania"},{"family":"Tran","given":"Nate"},{"family":"Gadhoumi","given":"Kais"},{"family":"Pelter","given":"Michele M."},{"family":"Do","given":"Duc H."},{"family":"Lee","given":"Randall J."},{"family":"Colorado","given":"Rene"},{"family":"Meisel","given":"Karl"},{"family":"Hu","given":"Xiao"}],"issued":{"date-parts":[["2020",1,10]]}}}],"schema":"https://github.com/citation-style-language/schema/raw/master/csl-citation.json"} </w:instrText>
      </w:r>
      <w:r w:rsidR="00A97DD0">
        <w:fldChar w:fldCharType="separate"/>
      </w:r>
      <w:r w:rsidR="00A97DD0" w:rsidRPr="00A97DD0">
        <w:t>(Pereira et al., 2020)</w:t>
      </w:r>
      <w:r w:rsidR="00A97DD0">
        <w:fldChar w:fldCharType="end"/>
      </w:r>
    </w:p>
    <w:p w14:paraId="0587574A" w14:textId="2746CE83" w:rsidR="00114941" w:rsidRDefault="00114941" w:rsidP="007D244C">
      <w:pPr>
        <w:pStyle w:val="NormalWeb"/>
        <w:spacing w:line="360" w:lineRule="auto"/>
        <w:jc w:val="both"/>
      </w:pPr>
      <w:r w:rsidRPr="00114941">
        <w:t>Wearable ECG devices, such as smartwatches and chest straps, have gained popularity due to their convenience and ability to provide real-time data</w:t>
      </w:r>
      <w:r w:rsidR="00A97DD0">
        <w:t xml:space="preserve">. </w:t>
      </w:r>
      <w:r w:rsidRPr="00114941">
        <w:t>These devices are particularly useful for remote patient monitoring and early detection of cardiac events. However, challenges such as battery life, data security, and signal accuracy need to be addressed to ensure their reliability</w:t>
      </w:r>
      <w:r w:rsidR="00A97DD0">
        <w:t>.</w:t>
      </w:r>
    </w:p>
    <w:p w14:paraId="473DCE6E" w14:textId="77777777" w:rsidR="008C6E8D" w:rsidRDefault="00A97DD0" w:rsidP="008C6E8D">
      <w:pPr>
        <w:pStyle w:val="NormalWeb"/>
        <w:keepNext/>
        <w:spacing w:line="360" w:lineRule="auto"/>
      </w:pPr>
      <w:r>
        <w:rPr>
          <w:noProof/>
        </w:rPr>
        <w:lastRenderedPageBreak/>
        <w:drawing>
          <wp:inline distT="0" distB="0" distL="0" distR="0" wp14:anchorId="27AD3F3F" wp14:editId="10EB6F23">
            <wp:extent cx="2781300" cy="2744380"/>
            <wp:effectExtent l="0" t="0" r="0" b="0"/>
            <wp:docPr id="17480022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002263" name="Picture 1748002263"/>
                    <pic:cNvPicPr/>
                  </pic:nvPicPr>
                  <pic:blipFill>
                    <a:blip r:embed="rId16">
                      <a:extLst>
                        <a:ext uri="{28A0092B-C50C-407E-A947-70E740481C1C}">
                          <a14:useLocalDpi xmlns:a14="http://schemas.microsoft.com/office/drawing/2010/main" val="0"/>
                        </a:ext>
                      </a:extLst>
                    </a:blip>
                    <a:stretch>
                      <a:fillRect/>
                    </a:stretch>
                  </pic:blipFill>
                  <pic:spPr>
                    <a:xfrm>
                      <a:off x="0" y="0"/>
                      <a:ext cx="2783445" cy="2746496"/>
                    </a:xfrm>
                    <a:prstGeom prst="rect">
                      <a:avLst/>
                    </a:prstGeom>
                  </pic:spPr>
                </pic:pic>
              </a:graphicData>
            </a:graphic>
          </wp:inline>
        </w:drawing>
      </w:r>
      <w:r w:rsidR="008C6E8D">
        <w:rPr>
          <w:noProof/>
        </w:rPr>
        <w:drawing>
          <wp:inline distT="0" distB="0" distL="0" distR="0" wp14:anchorId="7BB2E831" wp14:editId="1982AC38">
            <wp:extent cx="2817628" cy="2613721"/>
            <wp:effectExtent l="0" t="0" r="1905" b="0"/>
            <wp:docPr id="6009046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904652" name="Picture 600904652"/>
                    <pic:cNvPicPr/>
                  </pic:nvPicPr>
                  <pic:blipFill>
                    <a:blip r:embed="rId17">
                      <a:extLst>
                        <a:ext uri="{28A0092B-C50C-407E-A947-70E740481C1C}">
                          <a14:useLocalDpi xmlns:a14="http://schemas.microsoft.com/office/drawing/2010/main" val="0"/>
                        </a:ext>
                      </a:extLst>
                    </a:blip>
                    <a:stretch>
                      <a:fillRect/>
                    </a:stretch>
                  </pic:blipFill>
                  <pic:spPr>
                    <a:xfrm>
                      <a:off x="0" y="0"/>
                      <a:ext cx="2818782" cy="2614792"/>
                    </a:xfrm>
                    <a:prstGeom prst="rect">
                      <a:avLst/>
                    </a:prstGeom>
                  </pic:spPr>
                </pic:pic>
              </a:graphicData>
            </a:graphic>
          </wp:inline>
        </w:drawing>
      </w:r>
    </w:p>
    <w:p w14:paraId="342C64EA" w14:textId="21227193" w:rsidR="00114941" w:rsidRDefault="008C6E8D" w:rsidP="008C6E8D">
      <w:pPr>
        <w:pStyle w:val="Caption"/>
      </w:pPr>
      <w:bookmarkStart w:id="25" w:name="_Toc194429504"/>
      <w:r>
        <w:t xml:space="preserve">Figure </w:t>
      </w:r>
      <w:r w:rsidR="006565ED">
        <w:fldChar w:fldCharType="begin"/>
      </w:r>
      <w:r w:rsidR="006565ED">
        <w:instrText xml:space="preserve"> SEQ Figure \* ARABIC </w:instrText>
      </w:r>
      <w:r w:rsidR="006565ED">
        <w:fldChar w:fldCharType="separate"/>
      </w:r>
      <w:r w:rsidR="006624BF">
        <w:rPr>
          <w:noProof/>
        </w:rPr>
        <w:t>4</w:t>
      </w:r>
      <w:bookmarkEnd w:id="25"/>
      <w:r w:rsidR="006565ED">
        <w:rPr>
          <w:noProof/>
        </w:rPr>
        <w:fldChar w:fldCharType="end"/>
      </w:r>
    </w:p>
    <w:p w14:paraId="64F9E8B0" w14:textId="5C2AFE92" w:rsidR="00A97DD0" w:rsidRPr="00114941" w:rsidRDefault="00A97DD0" w:rsidP="00114941">
      <w:pPr>
        <w:pStyle w:val="NormalWeb"/>
        <w:spacing w:line="360" w:lineRule="auto"/>
      </w:pPr>
      <w:r>
        <w:t xml:space="preserve">a) </w:t>
      </w:r>
      <w:r w:rsidR="008B06CC">
        <w:t>Holter</w:t>
      </w:r>
      <w:r>
        <w:t xml:space="preserve"> monitor                                              b) </w:t>
      </w:r>
      <w:r w:rsidR="008B06CC">
        <w:t>smartwatch</w:t>
      </w:r>
    </w:p>
    <w:p w14:paraId="262823DD" w14:textId="77777777" w:rsidR="00114941" w:rsidRPr="00114941" w:rsidRDefault="00114941" w:rsidP="004A3DD3">
      <w:pPr>
        <w:pStyle w:val="Heading2"/>
        <w:rPr>
          <w:rFonts w:eastAsia="Times New Roman"/>
        </w:rPr>
      </w:pPr>
      <w:bookmarkStart w:id="26" w:name="_Toc194504587"/>
      <w:r w:rsidRPr="00114941">
        <w:rPr>
          <w:rFonts w:eastAsia="Times New Roman"/>
        </w:rPr>
        <w:t>2.5 AI-Based ECG Classification Techniques</w:t>
      </w:r>
      <w:bookmarkEnd w:id="26"/>
    </w:p>
    <w:p w14:paraId="27C2D415" w14:textId="26119A70" w:rsidR="008B06CC" w:rsidRDefault="008B06CC" w:rsidP="007D244C">
      <w:pPr>
        <w:pStyle w:val="NormalWeb"/>
        <w:spacing w:line="360" w:lineRule="auto"/>
        <w:jc w:val="both"/>
      </w:pPr>
      <w:r>
        <w:t>Artificial intelligence (AI) has significantly transformed the analysis of electrocardiograms (ECGs), facilitating the automated classification of arrhythmias and various cardiac abnormalities. This evolution has been largely driven by advancements in machine learning (ML) and deep learning (DL) technologies. Among these, convolutional neural networks (CNNs) and recurrent neural networks (RNNs) have emerged as powerful tools for ECG signal processing, showcasing exceptional accuracy and reliability in classification tasks</w:t>
      </w:r>
      <w:r w:rsidR="006F2C44">
        <w:t xml:space="preserve"> </w:t>
      </w:r>
      <w:r w:rsidR="006F2C44">
        <w:fldChar w:fldCharType="begin"/>
      </w:r>
      <w:r w:rsidR="003245FB">
        <w:instrText xml:space="preserve"> ADDIN ZOTERO_ITEM CSL_CITATION {"citationID":"kk1saU3n","properties":{"formattedCitation":"(Aversano et al., 2023; Siddiqui et al., 2024)","plainCitation":"(Aversano et al., 2023; Siddiqui et al., 2024)","noteIndex":0},"citationItems":[{"id":45,"uris":["http://zotero.org/users/16416586/items/MU9USALZ"],"itemData":{"id":45,"type":"article-journal","abstract":"Heart disease is becoming the biggest cause of mortality worldwide. Its early detection can considerably lower the risk of mortality and help to promote its successful treatment. However, this early detection necessitates regular monitoring of a wide range of clinical and lifestyle factors. This is why a growing number of studies are being conducted to automate the forecasting of cardiac diseases, beginning with an examination of ECG images, which is the first diagnostic test performed on patients and also the most simple and economical to conduct. This study investigates the use of three groups of ECG images acquired from three separate sets of cardiac patients, with different heart-related illnesses, and a set of healthy controls to predict heart disease using deep learning classifiers. The evaluation is carried out on a real-life dataset, and the results highlight really interesting findings.","container-title":"Procedia Computer Science","DOI":"10.1016/j.procs.2023.10.279","ISSN":"18770509","journalAbbreviation":"Procedia Computer Science","language":"en","page":"2866-2875","source":"DOI.org (Crossref)","title":"Early Diagnosis of Cardiac Diseases using ECG Images and CNN-2D","volume":"225","author":[{"family":"Aversano","given":"Lerina"},{"family":"Bernardi","given":"Mario Luca"},{"family":"Cimitile","given":"Marta"},{"family":"Montano","given":"Debora"},{"family":"Pecori","given":"Riccardo"}],"issued":{"date-parts":[["2023"]]}}},{"id":41,"uris":["http://zotero.org/users/16416586/items/LP3BKT6G"],"itemData":{"id":41,"type":"article-journal","language":"en","source":"Zotero","title":"AI-Based Real-Time Heart Rate (ECG) Monitoring System","volume":"20","author":[{"family":"Siddiqui","given":"Mohd Maroof"},{"family":"Valsalan","given":"Prajoona"},{"family":"Abdulrahman","given":"Abdullah"},{"family":"Mashani","given":"Khalid Salim Al"}],"issued":{"date-parts":[["2024"]]}}}],"schema":"https://github.com/citation-style-language/schema/raw/master/csl-citation.json"} </w:instrText>
      </w:r>
      <w:r w:rsidR="006F2C44">
        <w:fldChar w:fldCharType="separate"/>
      </w:r>
      <w:r w:rsidR="006F2C44" w:rsidRPr="006F2C44">
        <w:t>(Aversano et al., 2023; Siddiqui et al., 2024)</w:t>
      </w:r>
      <w:r w:rsidR="006F2C44">
        <w:fldChar w:fldCharType="end"/>
      </w:r>
      <w:r w:rsidR="006F2C44">
        <w:t>.</w:t>
      </w:r>
      <w:r>
        <w:t>CNNs are particularly effective for feature extraction within ECG signals. They excel at identifying spatial patterns, which is crucial for detecting subtle variations in the ECG waveform associated with different cardiac conditions. By processing the ECG data through multiple layers, CNNs can learn hierarchical representations that help distinguish between normal and abnormal rhythms.</w:t>
      </w:r>
      <w:r w:rsidR="006F2C44">
        <w:fldChar w:fldCharType="begin"/>
      </w:r>
      <w:r w:rsidR="003245FB">
        <w:instrText xml:space="preserve"> ADDIN ZOTERO_ITEM CSL_CITATION {"citationID":"Y7iyed3r","properties":{"formattedCitation":"(Gai, n.d.; Government College of Technology et al., 2021; Kumar &amp; Rajani, 2022)","plainCitation":"(Gai, n.d.; Government College of Technology et al., 2021; Kumar &amp; Rajani, 2022)","noteIndex":0},"citationItems":[{"id":50,"uris":["http://zotero.org/users/16416586/items/DBJ44RGX"],"itemData":{"id":50,"type":"article-journal","abstract":"The electrocardiogram (ECG) is routinely used in hospitals to analyze cardiovascular status and health of an individual. Abnormal heart rhythms can be a precursor to more serious conditions including sudden cardiac death. Classifying abnormal rhythms is a laborious process prone to error. Therefore, tools that perform automated classification with high accuracy are highly desirable. The work presented classifies five different types of ECG arrhythmia based on AAMI EC57 standard and using the MIT-BIH data set. These include non-ectopic (normal), supraventricular, ventricular, fusion, and unknown beat. By appropriately transforming pre-processed ECG waveforms into a rich feature space along with appropriate post-processing and utilizing deep convolutional neural networks post fine-tuning and hyperparameter selection, it is shown that highly accurate classification for the five waveform types can be obtained. Performance on the test set indicated higher overall accuracy (98.62%), as well as better performance in classifying each of the five waveforms than hitherto reported in literature.","language":"en","source":"Zotero","title":"ECG beat classification using machine learning and pre-trained convolutional neural networks","author":[{"family":"Gai","given":"Neville D"}]}},{"id":57,"uris":["http://zotero.org/users/16416586/items/QS5T6ZLV"],"itemData":{"id":57,"type":"article-journal","abstract":"Early Diagnosis of disease has always been a boon for the treatment of any disease. However, for people living in remote areas, health facilities have not been easily accessible. A few of the critical parameters for determining whether the person is healthy or not depend on a few health parameters such as Heart Rate, electrocardiogram (ECG), oxygen saturation (SpO2), and Body Temperature. To avoid overcrowding hospitals, we have developed a remote monitoring and prediction system. We have developed Arduino-based low-cost hardware that can be used for telemedicine service and remote monitoring of patients in India directly from expert doctors in the field. The system was successfully tested and got around 97 percent successful transmission of data without latency. The model includes a web app that directly reports the data to the doctors and has been trained with many machine learning models to predict abnormal patterns. Ultimately the web app gives a composite score based on heart rate and arrhythmia to facilitate subjects for heart health. Created a system, which is the dynamic web app to display real-time data and plot the graph of the variation dynamically. Using this system to check our health periodically makes it possible to reduce the chances of deteriorating health conditions","container-title":"International Journal of Engineering Applied Sciences and Technology","DOI":"10.33564/IJEAST.2021.v06i08.028","issue":"8","journalAbbreviation":"IJEAST","language":"en","page":"171-176","source":"DOI.org (Crossref)","title":"ECG AND PULSE OXYGEN LEVEL MONITORING AND ARRHYTHMIA CLASSIFICATION USING CNN","volume":"6","author":[{"literal":"Government College of Technology"},{"family":"Ch","given":"Rithic"},{"family":"S","given":"Narendran"},{"literal":"Government College of Technology"},{"family":"C","given":"Marimuthu"},{"literal":"Government College of Technology"}],"issued":{"date-parts":[["2021",12,1]]}}},{"id":42,"uris":["http://zotero.org/users/16416586/items/FZ4LHIBI"],"itemData":{"id":42,"type":"article-journal","abstract":"Heartbeats are crucial to the medical sciences' study of heart ailments because they reveal significant details about heart problems and irregular heart rhythms. Electrocardiogram (ECG) represents the electrical activity of the heart showing the regular contraction and relaxation of heart muscle. The heart condition is used to diagnose by an important tool called Electrocardiography. The ECG spectrogram is used for diagnosing the heart diseases. The different types of noises present in ECG signal are Base-Line Wander, Power-Line Interface, Muscle Artefacts, Electrode contact noise. One of these is arrhythmia, in which the heart's regular rhythm is altered by damage to its muscles and an electrolyte imbalance. A hybrid technique is utilized to identify and categorize arrhythmia by combining Multivariate Empirical Mode Decomposition (MEMD) and Artificial Neural Network (ANN). Multilayer feed forward neural networks are utilized for classification, and these networks are trained utilising back propagation algorithms. Two key properties, the RR interval and Heart Rate, are retrieved from the ECG signal for the identification of Arrhythmia when MEMD is employed to denoise multichannel signals. Tachycardia and bradycardia are two subtypes of arrhythmia based on these characteristics. The Extraction of features and classification is to be done using Convolution neural network (CNN) classifier and the results obtained using CNN.","issue":"10","language":"en","source":"Zotero","title":"DIAGNOSIS OF TACHYCARDIA ARRHYTHMIA USING MEMD AND CONVOLUTIONAL NEURAL NETWORKS","volume":"9","author":[{"family":"Kumar","given":"Charugulla Pavan"},{"family":"Rajani","given":"Alugonda"}],"issued":{"date-parts":[["2022"]]}}}],"schema":"https://github.com/citation-style-language/schema/raw/master/csl-citation.json"} </w:instrText>
      </w:r>
      <w:r w:rsidR="006F2C44">
        <w:fldChar w:fldCharType="separate"/>
      </w:r>
      <w:r w:rsidR="006F2C44" w:rsidRPr="006F2C44">
        <w:t>(Gai, n.d.; Government College of Technology et al., 2021; Kumar &amp; Rajani, 2022)</w:t>
      </w:r>
      <w:r w:rsidR="006F2C44">
        <w:fldChar w:fldCharType="end"/>
      </w:r>
      <w:r w:rsidR="007D3D44">
        <w:t>.</w:t>
      </w:r>
    </w:p>
    <w:p w14:paraId="3A78B8C6" w14:textId="77777777" w:rsidR="008C6E8D" w:rsidRDefault="002673D9" w:rsidP="008C6E8D">
      <w:pPr>
        <w:pStyle w:val="NormalWeb"/>
        <w:keepNext/>
        <w:spacing w:line="360" w:lineRule="auto"/>
      </w:pPr>
      <w:r w:rsidRPr="002673D9">
        <w:rPr>
          <w:noProof/>
        </w:rPr>
        <w:lastRenderedPageBreak/>
        <w:drawing>
          <wp:inline distT="0" distB="0" distL="0" distR="0" wp14:anchorId="5CC70C13" wp14:editId="1B94457F">
            <wp:extent cx="4886325" cy="23127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01366" cy="2319904"/>
                    </a:xfrm>
                    <a:prstGeom prst="rect">
                      <a:avLst/>
                    </a:prstGeom>
                  </pic:spPr>
                </pic:pic>
              </a:graphicData>
            </a:graphic>
          </wp:inline>
        </w:drawing>
      </w:r>
    </w:p>
    <w:p w14:paraId="76511F2B" w14:textId="0F26A96E" w:rsidR="002673D9" w:rsidRDefault="008C6E8D" w:rsidP="008C6E8D">
      <w:pPr>
        <w:pStyle w:val="Caption"/>
      </w:pPr>
      <w:bookmarkStart w:id="27" w:name="_Toc194429505"/>
      <w:r>
        <w:t xml:space="preserve">Figure </w:t>
      </w:r>
      <w:r w:rsidR="006565ED">
        <w:fldChar w:fldCharType="begin"/>
      </w:r>
      <w:r w:rsidR="006565ED">
        <w:instrText xml:space="preserve"> SEQ Figure \* ARABIC </w:instrText>
      </w:r>
      <w:r w:rsidR="006565ED">
        <w:fldChar w:fldCharType="separate"/>
      </w:r>
      <w:r w:rsidR="006624BF">
        <w:rPr>
          <w:noProof/>
        </w:rPr>
        <w:t>5</w:t>
      </w:r>
      <w:r w:rsidR="006565ED">
        <w:rPr>
          <w:noProof/>
        </w:rPr>
        <w:fldChar w:fldCharType="end"/>
      </w:r>
      <w:r>
        <w:t xml:space="preserve"> CNN Architecture</w:t>
      </w:r>
      <w:bookmarkEnd w:id="27"/>
    </w:p>
    <w:p w14:paraId="57AD476D" w14:textId="2648AD19" w:rsidR="009B7072" w:rsidRDefault="009B7072" w:rsidP="007D244C">
      <w:pPr>
        <w:pStyle w:val="NormalWeb"/>
        <w:spacing w:line="360" w:lineRule="auto"/>
        <w:jc w:val="both"/>
      </w:pPr>
      <w:r w:rsidRPr="009B7072">
        <w:t xml:space="preserve">CNN is divided into convolutional, </w:t>
      </w:r>
      <w:proofErr w:type="spellStart"/>
      <w:r w:rsidRPr="009B7072">
        <w:t>Maxpooling</w:t>
      </w:r>
      <w:proofErr w:type="spellEnd"/>
      <w:r w:rsidRPr="009B7072">
        <w:t xml:space="preserve">, and fully connected layers. The CNN has the input acquired from the original image, and if the image includes a large amount of data or noises are involved, it is necessary to include a pre-processing stage. Then, using convolutional layers, the architecture obtains the most important features. Using </w:t>
      </w:r>
      <w:proofErr w:type="spellStart"/>
      <w:r w:rsidRPr="009B7072">
        <w:t>Maxpooling</w:t>
      </w:r>
      <w:proofErr w:type="spellEnd"/>
      <w:r w:rsidRPr="009B7072">
        <w:t xml:space="preserve"> layers, the architecture reduces the information, being more precisely accurate to filter the information and prepare data before getting the results. In the fully connected layer, the architecture uses </w:t>
      </w:r>
      <w:proofErr w:type="spellStart"/>
      <w:r w:rsidRPr="009B7072">
        <w:t>Softmax</w:t>
      </w:r>
      <w:proofErr w:type="spellEnd"/>
      <w:r w:rsidRPr="009B7072">
        <w:t xml:space="preserve"> layers to produce a respective classification based on the target or classes.</w:t>
      </w:r>
      <w:r>
        <w:fldChar w:fldCharType="begin"/>
      </w:r>
      <w:r>
        <w:instrText xml:space="preserve"> ADDIN ZOTERO_ITEM CSL_CITATION {"citationID":"qoFv3Hno","properties":{"formattedCitation":"(Opoku Agyeman et al., 2022)","plainCitation":"(Opoku Agyeman et al., 2022)","noteIndex":0},"citationItems":[{"id":54,"uris":["http://zotero.org/users/16416586/items/J85L7FHJ"],"itemData":{"id":54,"type":"article-journal","abstract":"The rise of Telemedicine has revolutionized how patients are being treated, leading to several advantages such as enhanced health analysis tools, accessible remote healthcare, basic diagnostic of health parameters, etc. The advent of the Internet of Things (IoT), Artiﬁcial Intelligence (AI) and their incorporation into Telemedicine extends the potential of health beneﬁts of Telemedicine even further. Therefore, the synergy between AI, IoT, and Telemedicine creates diverse innovative scenarios for integrating cyber-physical systems into medical health to provide remote monitoring and interactive assistance to patients. Data from World Health Organization reports that 7.4 million people died because of Atrial Fibrillation (AF), recognizing the most common arrhythmia associated with human heart rate. Causes like unhealthy diet, smoking, poor resources to go to the doctor and based on research studies, about 12 and 17.9 million of people will be suffering the AF in the USA and Europe, in 2050 and 2060, respectively. The AF as a cardiovascular disease is becoming an important public health issue to tackle. By using a systematic approach, this paper reviews recent contributions related to the acquisition of heart beats, arrhythmia detection, IoT, and visualization. In particular, by analysing the most closely related papers on Convolutional Neural Network (CNN) and IoT devices in heart disease diagnostics, we present a summary of the main research gaps with suggested directions for future research.","container-title":"IEEE Access","DOI":"10.1109/ACCESS.2022.3192390","ISSN":"2169-3536","journalAbbreviation":"IEEE Access","language":"en","license":"https://creativecommons.org/licenses/by/4.0/legalcode","page":"87387-87403","source":"DOI.org (Crossref)","title":"Classification Techniques for Arrhythmia Patterns Using Convolutional Neural Networks and Internet of Things (IoT) Devices","volume":"10","author":[{"family":"Opoku Agyeman","given":"Michael"},{"family":"Guerrero","given":"Andres Felipe"},{"family":"Vien","given":"Quoc-Tuan"}],"issued":{"date-parts":[["2022"]]}}}],"schema":"https://github.com/citation-style-language/schema/raw/master/csl-citation.json"} </w:instrText>
      </w:r>
      <w:r>
        <w:fldChar w:fldCharType="separate"/>
      </w:r>
      <w:r w:rsidRPr="009B7072">
        <w:t>(Opoku Agyeman et al., 2022)</w:t>
      </w:r>
      <w:r>
        <w:fldChar w:fldCharType="end"/>
      </w:r>
    </w:p>
    <w:p w14:paraId="7DD6F394" w14:textId="77777777" w:rsidR="009B7072" w:rsidRDefault="009B7072" w:rsidP="007D244C">
      <w:pPr>
        <w:pStyle w:val="NormalWeb"/>
        <w:spacing w:line="360" w:lineRule="auto"/>
        <w:jc w:val="both"/>
      </w:pPr>
      <w:r>
        <w:t>On the other hand, RNNs, and specifically long short-term memory (LSTM) networks, are designed to handle sequential data, making them well-suited for analyzing the temporal aspects of ECG signals. LSTMs can effectively learn from past data points, allowing them to capture long-term dependencies and temporal changes in heart rhythms. This capability is essential for identifying trends in arrhythmia episodes over time.</w:t>
      </w:r>
      <w:r>
        <w:fldChar w:fldCharType="begin"/>
      </w:r>
      <w:r>
        <w:instrText xml:space="preserve"> ADDIN ZOTERO_ITEM CSL_CITATION {"citationID":"wucI4SLN","properties":{"formattedCitation":"(Alamatsaz et al., 2022)","plainCitation":"(Alamatsaz et al., 2022)","noteIndex":0},"citationItems":[{"id":27,"uris":["http://zotero.org/users/16416586/items/S6ZJ556Z"],"itemData":{"id":27,"type":"article","abstract":"Electrocardiogram (ECG) is the most frequent and routine diagnostic tool used for monitoring heart electrical signals and evaluating its functionality. The human heart can suffer from a variety of diseases, including cardiac arrhythmias. Arrhythmia is an irregular heart rhythm that in severe cases can lead to heart stroke and can be diagnosed via ECG recordings. Since early detection of cardiac arrhythmias is of great importance, computerized and automated classification and identification of these abnormal heart signals have received much attention for the past decades. Methods: This paper introduces a light deep learning approach for high accuracy detection of 8 different cardiac arrhythmias and normal rhythm. To leverage deep learning method, resampling and baseline wander removal techniques are applied to ECG signals. In this study, 500 sample ECG segments were used as model inputs. The rhythm classification was done by an 11-layer network in an end-to-end manner without the need for hand-crafted manual feature extraction. Results: In order to evaluate the proposed technique, ECG signals are chosen from the two physionet databases, the MIT-BIH arrhythmia database and the long-term AF database. The proposed deep learning framework based on the combination of Convolutional Neural Network(CNN) and Long Short Term Memory (LSTM) showed promising results than most of the state-of-the-art methods. The proposed method reaches the mean diagnostic accuracy of 98.24%. Conclusion: A trained model for arrhythmia classification using diverse ECG signals were successfully developed and tested. Significance: Since the present work uses a light classification technique with high diagnostic accuracy compared to other notable methods, it could successfully be implemented in holter monitor devices for arrhythmia detection.","DOI":"10.48550/arXiv.2209.00988","note":"arXiv:2209.00988 [eess]","number":"arXiv:2209.00988","publisher":"arXiv","source":"arXiv.org","title":"A lightweight hybrid CNN-LSTM model for ECG-based arrhythmia detection","URL":"http://arxiv.org/abs/2209.00988","author":[{"family":"Alamatsaz","given":"Negin"},{"family":"Tabatabaei","given":"Leyla","dropping-particle":"s"},{"family":"Yazdchi","given":"Mohammadreza"},{"family":"Payan","given":"Hamidreza"},{"family":"Alamatsaz","given":"Nima"},{"family":"Nasimi","given":"Fahimeh"}],"accessed":{"date-parts":[["2025",2,20]]},"issued":{"date-parts":[["2022",8,29]]}}}],"schema":"https://github.com/citation-style-language/schema/raw/master/csl-citation.json"} </w:instrText>
      </w:r>
      <w:r>
        <w:fldChar w:fldCharType="separate"/>
      </w:r>
      <w:r w:rsidRPr="006F2C44">
        <w:t>(</w:t>
      </w:r>
      <w:proofErr w:type="spellStart"/>
      <w:r w:rsidRPr="006F2C44">
        <w:t>Alamatsaz</w:t>
      </w:r>
      <w:proofErr w:type="spellEnd"/>
      <w:r w:rsidRPr="006F2C44">
        <w:t xml:space="preserve"> et al., 2022)</w:t>
      </w:r>
      <w:r>
        <w:fldChar w:fldCharType="end"/>
      </w:r>
    </w:p>
    <w:p w14:paraId="4A8F7DB9" w14:textId="77777777" w:rsidR="009B7072" w:rsidRDefault="009B7072" w:rsidP="007D244C">
      <w:pPr>
        <w:pStyle w:val="NormalWeb"/>
        <w:spacing w:line="360" w:lineRule="auto"/>
        <w:jc w:val="both"/>
      </w:pPr>
    </w:p>
    <w:p w14:paraId="5DE5E3EB" w14:textId="518ACCB1" w:rsidR="008B06CC" w:rsidRDefault="008B06CC" w:rsidP="007D244C">
      <w:pPr>
        <w:pStyle w:val="NormalWeb"/>
        <w:spacing w:line="360" w:lineRule="auto"/>
        <w:jc w:val="both"/>
      </w:pPr>
      <w:r>
        <w:t xml:space="preserve">Despite these technological advancements, AI-based systems face several challenges. One major hurdle is the requirement for large, annotated datasets to train these models effectively. The absence of sufficient labeled data can lead to </w:t>
      </w:r>
      <w:r w:rsidRPr="006F2C44">
        <w:rPr>
          <w:b/>
          <w:bCs/>
        </w:rPr>
        <w:t>overfitting</w:t>
      </w:r>
      <w:r>
        <w:t xml:space="preserve">, where the model performs well on training data but poorly on new, unseen data. Additionally, the computational complexity </w:t>
      </w:r>
      <w:r>
        <w:lastRenderedPageBreak/>
        <w:t>associated with training and deploying deep learning models can be a barrier, requiring substantial resources and expertise.</w:t>
      </w:r>
      <w:r w:rsidR="006F2C44">
        <w:fldChar w:fldCharType="begin"/>
      </w:r>
      <w:r w:rsidR="003245FB">
        <w:instrText xml:space="preserve"> ADDIN ZOTERO_ITEM CSL_CITATION {"citationID":"WhrjwTkH","properties":{"formattedCitation":"(Park &amp; Lee, 2022)","plainCitation":"(Park &amp; Lee, 2022)","noteIndex":0},"citationItems":[{"id":24,"uris":["http://zotero.org/users/16416586/items/3BFMN4QS"],"itemData":{"id":24,"type":"article-journal","abstract":"(1) Background: Workers spend most of their days working. One’s working environment can be a risk factor for suicide. In this study, we examined whether suicidal ideation can be predicted using individual characteristics, emotional states, and working environments. (2) Methods: Nine years of data from the Korean National Health and Nutrition Survey were used. A total of 12,816 data points were analyzed, and 23 variables were selected. The random forest technique was used to predict suicidal thoughts. (3) Results: When suicidal ideation cases were predicted using all of the independent variables, 98.9% of cases were predicted, and 97.4% could be predicted using only work-related conditions. (4) Conclusions: It was confirmed that suicide risk could be predicted efficiently when machine learning techniques were applied using variables such as working environments.","container-title":"Journal of Personalized Medicine","DOI":"10.3390/jpm12060945","ISSN":"2075-4426","issue":"6","journalAbbreviation":"JPM","language":"en","license":"https://creativecommons.org/licenses/by/4.0/","page":"945","source":"DOI.org (Crossref)","title":"A Machine Learning Approach for Predicting Wage Workers’ Suicidal Ideation","volume":"12","author":[{"family":"Park","given":"Hwanjin"},{"family":"Lee","given":"Kounseok"}],"issued":{"date-parts":[["2022",6,9]]}}}],"schema":"https://github.com/citation-style-language/schema/raw/master/csl-citation.json"} </w:instrText>
      </w:r>
      <w:r w:rsidR="006F2C44">
        <w:fldChar w:fldCharType="separate"/>
      </w:r>
      <w:r w:rsidR="006F2C44" w:rsidRPr="006F2C44">
        <w:t>(Park &amp; Lee, 2022)</w:t>
      </w:r>
      <w:r w:rsidR="006F2C44">
        <w:fldChar w:fldCharType="end"/>
      </w:r>
    </w:p>
    <w:p w14:paraId="54DB76E5" w14:textId="77777777" w:rsidR="009B7072" w:rsidRDefault="009B7072" w:rsidP="00114941">
      <w:pPr>
        <w:pStyle w:val="NormalWeb"/>
        <w:spacing w:line="360" w:lineRule="auto"/>
      </w:pPr>
    </w:p>
    <w:p w14:paraId="1606288B" w14:textId="77777777" w:rsidR="008C6E8D" w:rsidRDefault="005B42A1" w:rsidP="008C6E8D">
      <w:pPr>
        <w:pStyle w:val="NormalWeb"/>
        <w:keepNext/>
        <w:spacing w:line="360" w:lineRule="auto"/>
      </w:pPr>
      <w:r w:rsidRPr="005B42A1">
        <w:rPr>
          <w:noProof/>
        </w:rPr>
        <w:drawing>
          <wp:inline distT="0" distB="0" distL="0" distR="0" wp14:anchorId="0C580D94" wp14:editId="666B5D90">
            <wp:extent cx="4525006" cy="4829849"/>
            <wp:effectExtent l="0" t="0" r="952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25006" cy="4829849"/>
                    </a:xfrm>
                    <a:prstGeom prst="rect">
                      <a:avLst/>
                    </a:prstGeom>
                  </pic:spPr>
                </pic:pic>
              </a:graphicData>
            </a:graphic>
          </wp:inline>
        </w:drawing>
      </w:r>
    </w:p>
    <w:p w14:paraId="3D0EEC56" w14:textId="1C480175" w:rsidR="005B42A1" w:rsidRDefault="008C6E8D" w:rsidP="008C6E8D">
      <w:pPr>
        <w:pStyle w:val="Caption"/>
      </w:pPr>
      <w:bookmarkStart w:id="28" w:name="_Toc194429506"/>
      <w:r>
        <w:t xml:space="preserve">Figure </w:t>
      </w:r>
      <w:r w:rsidR="006565ED">
        <w:fldChar w:fldCharType="begin"/>
      </w:r>
      <w:r w:rsidR="006565ED">
        <w:instrText xml:space="preserve"> SEQ Figure \* ARABIC </w:instrText>
      </w:r>
      <w:r w:rsidR="006565ED">
        <w:fldChar w:fldCharType="separate"/>
      </w:r>
      <w:r w:rsidR="006624BF">
        <w:rPr>
          <w:noProof/>
        </w:rPr>
        <w:t>6</w:t>
      </w:r>
      <w:r w:rsidR="006565ED">
        <w:rPr>
          <w:noProof/>
        </w:rPr>
        <w:fldChar w:fldCharType="end"/>
      </w:r>
      <w:r>
        <w:t xml:space="preserve">. </w:t>
      </w:r>
      <w:r w:rsidRPr="00212A6E">
        <w:t>A general scheme of CNN to classify arrhythmias (X. Xu and H. Liu et al., 2020)</w:t>
      </w:r>
      <w:bookmarkEnd w:id="28"/>
    </w:p>
    <w:p w14:paraId="5C2D510A" w14:textId="0E3B057E" w:rsidR="009B7072" w:rsidRDefault="00943E81" w:rsidP="007D244C">
      <w:pPr>
        <w:pStyle w:val="NormalWeb"/>
        <w:spacing w:line="360" w:lineRule="auto"/>
        <w:jc w:val="both"/>
      </w:pPr>
      <w:r>
        <w:t>(</w:t>
      </w:r>
      <w:r w:rsidR="00AE1B83" w:rsidRPr="00AE1B83">
        <w:t>Yildirim et al.</w:t>
      </w:r>
      <w:r>
        <w:t>, 2020)</w:t>
      </w:r>
      <w:r w:rsidR="00AE1B83" w:rsidRPr="00AE1B83">
        <w:t xml:space="preserve">, remarked a CNN model to recognize multiple classes on 12-lead signals ECG. The trials were performed on an ECG dataset, collected by Chapman University and Shaoxing People’s Hospital. The approach of this paper was focused on a scheme where the training and testing stages used different patients. The authors decided to work with CNN because the models of DL had an exceptional ability to learn features from data inputs using convolution. </w:t>
      </w:r>
      <w:r w:rsidR="00AE1B83" w:rsidRPr="00AE1B83">
        <w:lastRenderedPageBreak/>
        <w:t>Along the process, it was important to modify the correct parameters, such as the number of filters, kernel size, and strides. The proposed model was composed of six convolution layers and four max-pooling layers. Between intermediate steps, there were two batch normalization layers to normalize the data; two dropout layers to avoid the over fitting issue, and a Leaky-</w:t>
      </w:r>
      <w:proofErr w:type="spellStart"/>
      <w:r w:rsidR="00AE1B83" w:rsidRPr="00AE1B83">
        <w:t>ReLU</w:t>
      </w:r>
      <w:proofErr w:type="spellEnd"/>
      <w:r w:rsidR="00AE1B83" w:rsidRPr="00AE1B83">
        <w:t xml:space="preserve"> layer with a 0.1 alpha value to avoid the dying </w:t>
      </w:r>
      <w:proofErr w:type="spellStart"/>
      <w:r w:rsidR="00AE1B83" w:rsidRPr="00AE1B83">
        <w:t>ReLU</w:t>
      </w:r>
      <w:proofErr w:type="spellEnd"/>
      <w:r w:rsidR="00AE1B83" w:rsidRPr="00AE1B83">
        <w:t xml:space="preserve"> problem</w:t>
      </w:r>
      <w:r>
        <w:t>.</w:t>
      </w:r>
    </w:p>
    <w:p w14:paraId="7BCE23C2" w14:textId="77777777" w:rsidR="006624BF" w:rsidRDefault="00096C77" w:rsidP="006624BF">
      <w:pPr>
        <w:pStyle w:val="NormalWeb"/>
        <w:keepNext/>
        <w:spacing w:line="360" w:lineRule="auto"/>
      </w:pPr>
      <w:r w:rsidRPr="00096C77">
        <w:rPr>
          <w:noProof/>
        </w:rPr>
        <w:drawing>
          <wp:inline distT="0" distB="0" distL="0" distR="0" wp14:anchorId="1E376DFD" wp14:editId="4F8334A9">
            <wp:extent cx="4667901" cy="4734586"/>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67901" cy="4734586"/>
                    </a:xfrm>
                    <a:prstGeom prst="rect">
                      <a:avLst/>
                    </a:prstGeom>
                  </pic:spPr>
                </pic:pic>
              </a:graphicData>
            </a:graphic>
          </wp:inline>
        </w:drawing>
      </w:r>
    </w:p>
    <w:p w14:paraId="094E6CFF" w14:textId="351B0473" w:rsidR="00096C77" w:rsidRDefault="006624BF" w:rsidP="006624BF">
      <w:pPr>
        <w:pStyle w:val="Caption"/>
      </w:pPr>
      <w:bookmarkStart w:id="29" w:name="_Toc194429507"/>
      <w:r>
        <w:t xml:space="preserve">Figure </w:t>
      </w:r>
      <w:r w:rsidR="006565ED">
        <w:fldChar w:fldCharType="begin"/>
      </w:r>
      <w:r w:rsidR="006565ED">
        <w:instrText xml:space="preserve"> SEQ Figure \* ARABIC </w:instrText>
      </w:r>
      <w:r w:rsidR="006565ED">
        <w:fldChar w:fldCharType="separate"/>
      </w:r>
      <w:r>
        <w:rPr>
          <w:noProof/>
        </w:rPr>
        <w:t>7</w:t>
      </w:r>
      <w:r w:rsidR="006565ED">
        <w:rPr>
          <w:noProof/>
        </w:rPr>
        <w:fldChar w:fldCharType="end"/>
      </w:r>
      <w:r>
        <w:t xml:space="preserve">. </w:t>
      </w:r>
      <w:r w:rsidRPr="003D7C69">
        <w:t>(Yildirim et al., 2020) DL model for cardiac arrhythmia detection</w:t>
      </w:r>
      <w:bookmarkEnd w:id="29"/>
    </w:p>
    <w:p w14:paraId="52A7019A" w14:textId="5AF2A1CB" w:rsidR="00943E81" w:rsidRDefault="00943E81" w:rsidP="007D244C">
      <w:pPr>
        <w:pStyle w:val="NormalWeb"/>
        <w:spacing w:line="360" w:lineRule="auto"/>
        <w:jc w:val="both"/>
      </w:pPr>
      <w:r>
        <w:t>(</w:t>
      </w:r>
      <w:r w:rsidRPr="00943E81">
        <w:t>Singh et al.</w:t>
      </w:r>
      <w:r>
        <w:t>, 2020)</w:t>
      </w:r>
      <w:r w:rsidRPr="00943E81">
        <w:t xml:space="preserve"> proposed a model to classify six types of arrhythmias with high accuracy and in real-time. The approach of the mode is to use a less computational process to predict the output. The system includes Arduino and AD8232 sensor to process and develop the structure of the CNN for data pre-processing, and ECG arrhythmia classification. The data were taken from the MIT-</w:t>
      </w:r>
      <w:r w:rsidRPr="00943E81">
        <w:lastRenderedPageBreak/>
        <w:t xml:space="preserve">BIH arrhythmia and the chose model is a CNN model to train and test the input file. The 2D-CNN requires an input image. Due to this reason, ECG or EKG signals are adapted to EKG images and feature extraction and noise are not required in this phase. This is essential because feature extraction and noise filtration might delete important data of ECG Beats. The proposed model included multiple layers to classify the ECG arrhythmias. First, the input is given to the Convolution layer which filters only important features. Secondly, the output of the Convolution layer is given to the ELU, and from this stage to the B-Norm layer. This combination is repeated twice, and the final output is given to the Max-pooling layer. From the Convolution layer to the Max-pooling layer, there are six repetitions to reduced features and have accurate data. After the Max-pooling layer, the output goes through the Dense, ELU, B-Norm, and Dropout layer. Finally, the </w:t>
      </w:r>
      <w:proofErr w:type="spellStart"/>
      <w:r w:rsidRPr="00943E81">
        <w:t>Softmax</w:t>
      </w:r>
      <w:proofErr w:type="spellEnd"/>
      <w:r w:rsidRPr="00943E81">
        <w:t xml:space="preserve"> layer is used to get the probabilistic values depending on the input with degrees of belongingness to other classes. At last, the classification is ready with numeric values</w:t>
      </w:r>
      <w:r>
        <w:t>.</w:t>
      </w:r>
    </w:p>
    <w:p w14:paraId="6E884836" w14:textId="77777777" w:rsidR="006624BF" w:rsidRDefault="00096C77" w:rsidP="006624BF">
      <w:pPr>
        <w:pStyle w:val="NormalWeb"/>
        <w:keepNext/>
        <w:spacing w:line="360" w:lineRule="auto"/>
      </w:pPr>
      <w:r w:rsidRPr="00096C77">
        <w:rPr>
          <w:noProof/>
        </w:rPr>
        <w:drawing>
          <wp:inline distT="0" distB="0" distL="0" distR="0" wp14:anchorId="0C1CB388" wp14:editId="442017B0">
            <wp:extent cx="3686689" cy="3896269"/>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86689" cy="3896269"/>
                    </a:xfrm>
                    <a:prstGeom prst="rect">
                      <a:avLst/>
                    </a:prstGeom>
                  </pic:spPr>
                </pic:pic>
              </a:graphicData>
            </a:graphic>
          </wp:inline>
        </w:drawing>
      </w:r>
    </w:p>
    <w:p w14:paraId="2935C8CE" w14:textId="5EE7D529" w:rsidR="00096C77" w:rsidRDefault="006624BF" w:rsidP="006624BF">
      <w:pPr>
        <w:pStyle w:val="Caption"/>
      </w:pPr>
      <w:bookmarkStart w:id="30" w:name="_Toc194429508"/>
      <w:r>
        <w:t xml:space="preserve">Figure </w:t>
      </w:r>
      <w:r w:rsidR="006565ED">
        <w:fldChar w:fldCharType="begin"/>
      </w:r>
      <w:r w:rsidR="006565ED">
        <w:instrText xml:space="preserve"> SEQ Figure \* ARAB</w:instrText>
      </w:r>
      <w:r w:rsidR="006565ED">
        <w:instrText xml:space="preserve">IC </w:instrText>
      </w:r>
      <w:r w:rsidR="006565ED">
        <w:fldChar w:fldCharType="separate"/>
      </w:r>
      <w:r>
        <w:rPr>
          <w:noProof/>
        </w:rPr>
        <w:t>8</w:t>
      </w:r>
      <w:r w:rsidR="006565ED">
        <w:rPr>
          <w:noProof/>
        </w:rPr>
        <w:fldChar w:fldCharType="end"/>
      </w:r>
      <w:r>
        <w:t xml:space="preserve">. </w:t>
      </w:r>
      <w:r w:rsidRPr="003D765D">
        <w:t>A CNN model for classifying 6 types of arrhythmias by (Singh et al., 2020)</w:t>
      </w:r>
      <w:bookmarkEnd w:id="30"/>
    </w:p>
    <w:p w14:paraId="01EDC05E" w14:textId="1052CAF2" w:rsidR="00114941" w:rsidRPr="00114941" w:rsidRDefault="008B06CC" w:rsidP="007D244C">
      <w:pPr>
        <w:pStyle w:val="NormalWeb"/>
        <w:spacing w:line="360" w:lineRule="auto"/>
        <w:jc w:val="both"/>
      </w:pPr>
      <w:r>
        <w:lastRenderedPageBreak/>
        <w:t>Overall, while AI technologies like CNNs and LSTMs offer promising solutions for ECG analysis, ongoing efforts are needed to address these challenges to ensure safe, accurate, and widespread adoption in clinical settings.</w:t>
      </w:r>
    </w:p>
    <w:p w14:paraId="18F97818" w14:textId="54F5A2F4" w:rsidR="00114941" w:rsidRPr="00114941" w:rsidRDefault="00114941" w:rsidP="00114941">
      <w:pPr>
        <w:pStyle w:val="NormalWeb"/>
        <w:spacing w:line="360" w:lineRule="auto"/>
      </w:pPr>
    </w:p>
    <w:p w14:paraId="3580EF10" w14:textId="77777777" w:rsidR="00114941" w:rsidRPr="00114941" w:rsidRDefault="00114941" w:rsidP="004A3DD3">
      <w:pPr>
        <w:pStyle w:val="Heading2"/>
        <w:rPr>
          <w:rFonts w:eastAsia="Times New Roman"/>
        </w:rPr>
      </w:pPr>
      <w:bookmarkStart w:id="31" w:name="_Toc194504588"/>
      <w:r w:rsidRPr="00114941">
        <w:rPr>
          <w:rFonts w:eastAsia="Times New Roman"/>
        </w:rPr>
        <w:t>2.6 Role of IoT and Cloud Computing in ECG-Based Remote Patient Monitoring</w:t>
      </w:r>
      <w:bookmarkEnd w:id="31"/>
    </w:p>
    <w:p w14:paraId="33A00A43" w14:textId="1578E88E" w:rsidR="00E74EF5" w:rsidRDefault="00E74EF5" w:rsidP="007D244C">
      <w:pPr>
        <w:pStyle w:val="NormalWeb"/>
        <w:spacing w:line="360" w:lineRule="auto"/>
        <w:jc w:val="both"/>
      </w:pPr>
      <w:r>
        <w:t>The integration of the Internet of Things (IoT) and cloud computing has revolutionized remote patient monitoring by enabling real-time data collection, storage, and analysis. IoT-enabled ECG devices can now transmit data to cloud platforms, where artificial intelligence (AI) algorithms analyze this information and provide diagnostic insights</w:t>
      </w:r>
      <w:r>
        <w:fldChar w:fldCharType="begin"/>
      </w:r>
      <w:r w:rsidR="003245FB">
        <w:instrText xml:space="preserve"> ADDIN ZOTERO_ITEM CSL_CITATION {"citationID":"mzU7ktnP","properties":{"formattedCitation":"(Aljumah, 2021)","plainCitation":"(Aljumah, 2021)","noteIndex":0},"citationItems":[{"id":33,"uris":["http://zotero.org/users/16416586/items/8D77YQRG"],"itemData":{"id":33,"type":"article-journal","abstract":"In the Information and Communication Technology age, connected objects generate massive amounts of data traffic, which enables data analysis to uncover previously hidden trends and detect unusual network-load. We identify five core design principles to consider when designing a deep learning-empowered intrusion detection system (IDS). We proposed the Temporal Convolution Neural Network (TCNN), an intelligent model for IoT-IDS that aggregates convolution neural network (CNN) and generic convolution, based on these concepts. To handle unbalanced datasets, TCNN is accumulated with synthetic minority oversampling technique with nominal continuity. It is also used in conjunction with effective feature engineering techniques like attribute transformation and reduction. The presented model is compared to two traditional machine learning algorithms, random forest (RF) and logistic regression (LR), as well as LSTM and CNN deep learning techniques, using the Bot-IoT data repository. The outcomes of the experiments depicts that TCNN maintains a strong balance of efficacy and performance. It is better as compared to other deep learning IDSs, with a multi-class traffic detection accuracy of 99.9986 percent and a training period that is very close to CNN.","container-title":"PeerJ Computer Science","DOI":"10.7717/peerj-cs.721","ISSN":"2376-5992","language":"en","license":"https://creativecommons.org/licenses/by/4.0/","page":"e721","source":"DOI.org (Crossref)","title":"IoT-based intrusion detection system using convolution neural networks","volume":"7","author":[{"family":"Aljumah","given":"Abdullah"}],"issued":{"date-parts":[["2021",9,29]]}}}],"schema":"https://github.com/citation-style-language/schema/raw/master/csl-citation.json"} </w:instrText>
      </w:r>
      <w:r>
        <w:fldChar w:fldCharType="separate"/>
      </w:r>
      <w:r w:rsidR="00826A39" w:rsidRPr="00826A39">
        <w:t>(</w:t>
      </w:r>
      <w:proofErr w:type="spellStart"/>
      <w:r w:rsidR="00826A39" w:rsidRPr="00826A39">
        <w:t>Aljumah</w:t>
      </w:r>
      <w:proofErr w:type="spellEnd"/>
      <w:r w:rsidR="00826A39" w:rsidRPr="00826A39">
        <w:t>, 2021)</w:t>
      </w:r>
      <w:r>
        <w:fldChar w:fldCharType="end"/>
      </w:r>
      <w:r>
        <w:t>. This advancement has significantly improved both the accessibility and scalability of ECG monitoring systems.</w:t>
      </w:r>
    </w:p>
    <w:p w14:paraId="7F65D772" w14:textId="77777777" w:rsidR="00E74EF5" w:rsidRDefault="00E74EF5" w:rsidP="00114941">
      <w:pPr>
        <w:pStyle w:val="NormalWeb"/>
        <w:spacing w:line="360" w:lineRule="auto"/>
      </w:pPr>
    </w:p>
    <w:p w14:paraId="1DD92A6A" w14:textId="178C8923" w:rsidR="00114941" w:rsidRPr="00114941" w:rsidRDefault="00E74EF5" w:rsidP="007D244C">
      <w:pPr>
        <w:pStyle w:val="NormalWeb"/>
        <w:spacing w:line="360" w:lineRule="auto"/>
        <w:jc w:val="both"/>
      </w:pPr>
      <w:r>
        <w:t>Additionally, cloud computing facilitates the storage and sharing of large ECG datasets, which are essential for training and validating AI models</w:t>
      </w:r>
      <w:r w:rsidR="00826A39">
        <w:fldChar w:fldCharType="begin"/>
      </w:r>
      <w:r w:rsidR="003245FB">
        <w:instrText xml:space="preserve"> ADDIN ZOTERO_ITEM CSL_CITATION {"citationID":"0rPUYSwF","properties":{"formattedCitation":"(Nachiar et al., 2020)","plainCitation":"(Nachiar et al., 2020)","noteIndex":0},"citationItems":[{"id":29,"uris":["http://zotero.org/users/16416586/items/M24SFJI7"],"itemData":{"id":29,"type":"paper-conference","container-title":"2020 Fourth International Conference on I-SMAC (IoT in Social, Mobile, Analytics and Cloud) (I-SMAC)","DOI":"10.1109/I-SMAC49090.2020.9243462","event-place":"Palladam, India","event-title":"2020 Fourth International Conference on I-SMAC (IoT in Social, Mobile, Analytics and Cloud) (I-SMAC)","ISBN":"978-1-7281-5464-0","license":"https://ieeexplore.ieee.org/Xplorehelp/downloads/license-information/IEEE.html","page":"1289-1292","publisher":"IEEE","publisher-place":"Palladam, India","source":"DOI.org (Crossref)","title":"Design of Cost-effective Wearable Sensors with integrated Health Monitoring System","URL":"https://ieeexplore.ieee.org/document/9243462/","author":[{"family":"Nachiar","given":"Cecil C"},{"family":"Ambika","given":"N."},{"family":"Moulika","given":"R."},{"family":"Poovendran","given":"R."}],"accessed":{"date-parts":[["2025",2,20]]},"issued":{"date-parts":[["2020",10,7]]}}}],"schema":"https://github.com/citation-style-language/schema/raw/master/csl-citation.json"} </w:instrText>
      </w:r>
      <w:r w:rsidR="00826A39">
        <w:fldChar w:fldCharType="separate"/>
      </w:r>
      <w:r w:rsidR="00826A39" w:rsidRPr="00826A39">
        <w:t>(</w:t>
      </w:r>
      <w:proofErr w:type="spellStart"/>
      <w:r w:rsidR="00826A39" w:rsidRPr="00826A39">
        <w:t>Nachiar</w:t>
      </w:r>
      <w:proofErr w:type="spellEnd"/>
      <w:r w:rsidR="00826A39" w:rsidRPr="00826A39">
        <w:t xml:space="preserve"> et al., 2020)</w:t>
      </w:r>
      <w:r w:rsidR="00826A39">
        <w:fldChar w:fldCharType="end"/>
      </w:r>
      <w:r>
        <w:t>. However, concerns regarding data privacy, security, and latency must be addressed to ensure the widespread adoption of IoT-based ECG monitoring systems</w:t>
      </w:r>
      <w:r w:rsidR="00114941" w:rsidRPr="00114941">
        <w:t>.</w:t>
      </w:r>
      <w:r w:rsidR="006565ED">
        <w:pict w14:anchorId="390F3E66">
          <v:rect id="_x0000_i1026" style="width:0;height:.75pt" o:hralign="center" o:hrstd="t" o:hrnoshade="t" o:hr="t" fillcolor="#f8faff" stroked="f"/>
        </w:pict>
      </w:r>
    </w:p>
    <w:p w14:paraId="2F3CE446" w14:textId="77777777" w:rsidR="00114941" w:rsidRPr="00114941" w:rsidRDefault="00114941" w:rsidP="004A3DD3">
      <w:pPr>
        <w:pStyle w:val="Heading2"/>
        <w:rPr>
          <w:rFonts w:eastAsia="Times New Roman"/>
        </w:rPr>
      </w:pPr>
      <w:bookmarkStart w:id="32" w:name="_Toc194504589"/>
      <w:r w:rsidRPr="00114941">
        <w:rPr>
          <w:rFonts w:eastAsia="Times New Roman"/>
        </w:rPr>
        <w:t>2.7 Gaps in Existing Research and Justification for This Study</w:t>
      </w:r>
      <w:bookmarkEnd w:id="32"/>
    </w:p>
    <w:p w14:paraId="4E0E1B02" w14:textId="25CA6CFD" w:rsidR="00114941" w:rsidRPr="00114941" w:rsidRDefault="00114941" w:rsidP="007D244C">
      <w:pPr>
        <w:pStyle w:val="NormalWeb"/>
        <w:spacing w:line="360" w:lineRule="auto"/>
        <w:jc w:val="both"/>
      </w:pPr>
      <w:r w:rsidRPr="00114941">
        <w:t>Despite significant advancements in intelligent ECG monitoring systems, several gaps remain in the existing research. First, most AI-based ECG classification models are trained on small, curated datasets, limiting their generalizability to real-world scenarios</w:t>
      </w:r>
      <w:r w:rsidR="00826A39">
        <w:t>.</w:t>
      </w:r>
      <w:r w:rsidRPr="00114941">
        <w:t xml:space="preserve"> Second, the integration of IoT and AI in ECG monitoring systems is still in its early stages, with limited studies addressing the challenges of real-time data processing and security</w:t>
      </w:r>
      <w:r w:rsidR="00A506F5">
        <w:t xml:space="preserve"> </w:t>
      </w:r>
      <w:r w:rsidR="00A506F5">
        <w:fldChar w:fldCharType="begin"/>
      </w:r>
      <w:r w:rsidR="003245FB">
        <w:instrText xml:space="preserve"> ADDIN ZOTERO_ITEM CSL_CITATION {"citationID":"mrQucSdH","properties":{"formattedCitation":"(Ebrahimi et al., 2020; Siddiqui et al., 2024)","plainCitation":"(Ebrahimi et al., 2020; Siddiqui et al., 2024)","noteIndex":0},"citationItems":[{"id":23,"uris":["http://zotero.org/users/16416586/items/Z5KZNBQC"],"itemData":{"id":23,"type":"article-journal","container-title":"Expert Systems with Applications: X","DOI":"10.1016/j.eswax.2020.100033","ISSN":"25901885","journalAbbreviation":"Expert Systems with Applications: X","language":"en","page":"100033","source":"DOI.org (Crossref)","title":"A review on deep learning methods for ECG arrhythmia classification","volume":"7","author":[{"family":"Ebrahimi","given":"Zahra"},{"family":"Loni","given":"Mohammad"},{"family":"Daneshtalab","given":"Masoud"},{"family":"Gharehbaghi","given":"Arash"}],"issued":{"date-parts":[["2020",9]]}}},{"id":41,"uris":["http://zotero.org/users/16416586/items/LP3BKT6G"],"itemData":{"id":41,"type":"article-journal","language":"en","source":"Zotero","title":"AI-Based Real-Time Heart Rate (ECG) Monitoring System","volume":"20","author":[{"family":"Siddiqui","given":"Mohd Maroof"},{"family":"Valsalan","given":"Prajoona"},{"family":"Abdulrahman","given":"Abdullah"},{"family":"Mashani","given":"Khalid Salim Al"}],"issued":{"date-parts":[["2024"]]}}}],"schema":"https://github.com/citation-style-language/schema/raw/master/csl-citation.json"} </w:instrText>
      </w:r>
      <w:r w:rsidR="00A506F5">
        <w:fldChar w:fldCharType="separate"/>
      </w:r>
      <w:r w:rsidR="00A506F5" w:rsidRPr="00A506F5">
        <w:t>(Ebrahimi et al., 2020; Siddiqui et al., 2024)</w:t>
      </w:r>
      <w:r w:rsidR="00A506F5">
        <w:fldChar w:fldCharType="end"/>
      </w:r>
      <w:r w:rsidRPr="00114941">
        <w:t>. Finally, there is a lack of comprehensive frameworks that combine hardware, software, and AI algorithms for end-to-end ECG monitoring solutions</w:t>
      </w:r>
      <w:r w:rsidR="00826A39">
        <w:t>.</w:t>
      </w:r>
    </w:p>
    <w:p w14:paraId="0E2F03CE" w14:textId="06D656E1" w:rsidR="0007237B" w:rsidRDefault="00114941" w:rsidP="007D244C">
      <w:pPr>
        <w:pStyle w:val="NormalWeb"/>
        <w:spacing w:line="360" w:lineRule="auto"/>
        <w:jc w:val="both"/>
      </w:pPr>
      <w:r w:rsidRPr="00114941">
        <w:lastRenderedPageBreak/>
        <w:t>This study aims to address these gaps by developing an intelligent ECG monitoring system that leverages advanced AI techniques and IoT technologies for real-time arrhythmia detection and classification. By building on the strengths of existing research and addressing its limitations, this study seeks to contribute to the development of more accurate, reliable, and scalable ECG monitoring solutions</w:t>
      </w:r>
      <w:r w:rsidR="00500377">
        <w:fldChar w:fldCharType="begin"/>
      </w:r>
      <w:r w:rsidR="003245FB">
        <w:instrText xml:space="preserve"> ADDIN ZOTERO_ITEM CSL_CITATION {"citationID":"YhsCVuYX","properties":{"formattedCitation":"(Government College of Technology et al., 2021)","plainCitation":"(Government College of Technology et al., 2021)","noteIndex":0},"citationItems":[{"id":57,"uris":["http://zotero.org/users/16416586/items/QS5T6ZLV"],"itemData":{"id":57,"type":"article-journal","abstract":"Early Diagnosis of disease has always been a boon for the treatment of any disease. However, for people living in remote areas, health facilities have not been easily accessible. A few of the critical parameters for determining whether the person is healthy or not depend on a few health parameters such as Heart Rate, electrocardiogram (ECG), oxygen saturation (SpO2), and Body Temperature. To avoid overcrowding hospitals, we have developed a remote monitoring and prediction system. We have developed Arduino-based low-cost hardware that can be used for telemedicine service and remote monitoring of patients in India directly from expert doctors in the field. The system was successfully tested and got around 97 percent successful transmission of data without latency. The model includes a web app that directly reports the data to the doctors and has been trained with many machine learning models to predict abnormal patterns. Ultimately the web app gives a composite score based on heart rate and arrhythmia to facilitate subjects for heart health. Created a system, which is the dynamic web app to display real-time data and plot the graph of the variation dynamically. Using this system to check our health periodically makes it possible to reduce the chances of deteriorating health conditions","container-title":"International Journal of Engineering Applied Sciences and Technology","DOI":"10.33564/IJEAST.2021.v06i08.028","issue":"8","journalAbbreviation":"IJEAST","language":"en","page":"171-176","source":"DOI.org (Crossref)","title":"ECG AND PULSE OXYGEN LEVEL MONITORING AND ARRHYTHMIA CLASSIFICATION USING CNN","volume":"6","author":[{"literal":"Government College of Technology"},{"family":"Ch","given":"Rithic"},{"family":"S","given":"Narendran"},{"literal":"Government College of Technology"},{"family":"C","given":"Marimuthu"},{"literal":"Government College of Technology"}],"issued":{"date-parts":[["2021",12,1]]}}}],"schema":"https://github.com/citation-style-language/schema/raw/master/csl-citation.json"} </w:instrText>
      </w:r>
      <w:r w:rsidR="00500377">
        <w:fldChar w:fldCharType="separate"/>
      </w:r>
      <w:r w:rsidR="00A506F5" w:rsidRPr="00A506F5">
        <w:t>(Government College of Technology et al., 2021)</w:t>
      </w:r>
      <w:r w:rsidR="00500377">
        <w:fldChar w:fldCharType="end"/>
      </w:r>
      <w:r w:rsidR="0007237B">
        <w:br/>
      </w:r>
    </w:p>
    <w:p w14:paraId="068CA111" w14:textId="23C21382" w:rsidR="00114941" w:rsidRDefault="003A6928" w:rsidP="004F4219">
      <w:pPr>
        <w:pStyle w:val="Heading1"/>
      </w:pPr>
      <w:bookmarkStart w:id="33" w:name="_Toc194504590"/>
      <w:r>
        <w:t>CHAPTER THREE</w:t>
      </w:r>
      <w:r w:rsidR="003D6C9C">
        <w:t>-</w:t>
      </w:r>
      <w:r w:rsidR="0007237B">
        <w:t>M</w:t>
      </w:r>
      <w:r w:rsidR="003D6C9C">
        <w:t>ETHODOLOGY</w:t>
      </w:r>
      <w:bookmarkEnd w:id="33"/>
    </w:p>
    <w:p w14:paraId="4850F02B" w14:textId="1AB83D9F" w:rsidR="0007237B" w:rsidRDefault="0007237B" w:rsidP="00097C3E">
      <w:pPr>
        <w:pStyle w:val="Heading2"/>
        <w:jc w:val="both"/>
      </w:pPr>
      <w:bookmarkStart w:id="34" w:name="_Toc194504591"/>
      <w:r>
        <w:t>Introduction</w:t>
      </w:r>
      <w:bookmarkEnd w:id="34"/>
    </w:p>
    <w:p w14:paraId="6AB3E5E7" w14:textId="03AC688A" w:rsidR="0007237B" w:rsidRPr="0007237B" w:rsidRDefault="0007237B" w:rsidP="00097C3E">
      <w:pPr>
        <w:pStyle w:val="NormalWeb"/>
        <w:spacing w:line="360" w:lineRule="auto"/>
        <w:jc w:val="both"/>
      </w:pPr>
      <w:r w:rsidRPr="0007237B">
        <w:t>This chapter outlines the methodology employed in the design and development of the Intelligent ECG and SpO2 Monitoring System. The system aims to monitor real-time vital signs, specifically ECG and SpO2, and provide automated arrhythmia classification using machine learning techniques. The methodology describes the integration of hardware components, the data collection process, and the software systems responsible for the classification of ECG signals and transmission of live data to a web server. The key components of the system include the AD8232 ECG sensor, MAX30102 SpO2 sensor, for real-time monitoring, and a Convolutional Neural Network (CNN) model for arrhythmia classification.</w:t>
      </w:r>
    </w:p>
    <w:p w14:paraId="1287BF17" w14:textId="31A64297" w:rsidR="0007237B" w:rsidRPr="0007237B" w:rsidRDefault="0007237B" w:rsidP="00097C3E">
      <w:pPr>
        <w:pStyle w:val="NormalWeb"/>
        <w:spacing w:line="360" w:lineRule="auto"/>
        <w:jc w:val="both"/>
      </w:pPr>
      <w:r w:rsidRPr="0007237B">
        <w:t>The system design leverages the AD8232 sensor for acquiring ECG data, the MAX30102 sensor for monitoring SpO2 levels, and a microcontroller</w:t>
      </w:r>
      <w:r>
        <w:t xml:space="preserve"> ESP8266</w:t>
      </w:r>
      <w:r w:rsidRPr="0007237B">
        <w:t xml:space="preserve"> to process these signals and facilitate communication with the web server. The processed data is sent to a live web interface via </w:t>
      </w:r>
      <w:proofErr w:type="spellStart"/>
      <w:r w:rsidRPr="0007237B">
        <w:t>websockets</w:t>
      </w:r>
      <w:proofErr w:type="spellEnd"/>
      <w:r w:rsidRPr="0007237B">
        <w:t>, where it is classified in real-time by the CNN model hosted on a server. This approach ensures continuous monitoring of the patient's vital signs and accurate arrhythmia detection.</w:t>
      </w:r>
    </w:p>
    <w:p w14:paraId="7CBA859B" w14:textId="77777777" w:rsidR="0007237B" w:rsidRDefault="0007237B" w:rsidP="00097C3E">
      <w:pPr>
        <w:pStyle w:val="NormalWeb"/>
        <w:spacing w:line="360" w:lineRule="auto"/>
        <w:jc w:val="both"/>
      </w:pPr>
      <w:r w:rsidRPr="0007237B">
        <w:t xml:space="preserve">The methodology section will further detail the design of the hardware system, the software algorithms used for signal processing and classification, the steps for data acquisition, and the procedures for testing and validating the system’s performance. This comprehensive approach allows for the seamless integration of real-time monitoring with advanced machine learning </w:t>
      </w:r>
      <w:r w:rsidRPr="0007237B">
        <w:lastRenderedPageBreak/>
        <w:t>techniques, resulting in a robust and efficient system for patient monitoring and arrhythmia detection.</w:t>
      </w:r>
    </w:p>
    <w:p w14:paraId="5BAC899B" w14:textId="6F045484" w:rsidR="00F964C0" w:rsidRPr="00F964C0" w:rsidRDefault="00F964C0" w:rsidP="00097C3E">
      <w:pPr>
        <w:pStyle w:val="Heading2"/>
        <w:jc w:val="both"/>
        <w:rPr>
          <w:rFonts w:eastAsia="Times New Roman"/>
        </w:rPr>
      </w:pPr>
      <w:r w:rsidRPr="00F964C0">
        <w:rPr>
          <w:rFonts w:eastAsia="Times New Roman"/>
        </w:rPr>
        <w:t xml:space="preserve"> </w:t>
      </w:r>
      <w:bookmarkStart w:id="35" w:name="_Toc194504592"/>
      <w:r w:rsidRPr="00F964C0">
        <w:rPr>
          <w:rFonts w:eastAsia="Times New Roman"/>
        </w:rPr>
        <w:t>System Architecture and Design</w:t>
      </w:r>
      <w:bookmarkEnd w:id="35"/>
    </w:p>
    <w:p w14:paraId="0527F8FF" w14:textId="77777777" w:rsidR="00F964C0" w:rsidRPr="00F964C0" w:rsidRDefault="00F964C0" w:rsidP="00097C3E">
      <w:pPr>
        <w:pStyle w:val="NormalWeb"/>
        <w:spacing w:line="360" w:lineRule="auto"/>
        <w:jc w:val="both"/>
      </w:pPr>
      <w:r w:rsidRPr="00F964C0">
        <w:t>This section provides an overview of the system architecture for the Intelligent ECG and SpO2 Monitoring System. The system consists of both hardware and software components that are integrated to capture, process, classify, and display real-time ECG and SpO2 data. The key components of the system include the ESP8266 microcontroller, which is used for data collection and transmission, the AD8232 ECG sensor, the MAX30102 SpO2 sensor, and a web application that processes and classifies the data using machine learning algorithms.</w:t>
      </w:r>
    </w:p>
    <w:p w14:paraId="69880183" w14:textId="77777777" w:rsidR="00F964C0" w:rsidRPr="00F964C0" w:rsidRDefault="00F964C0" w:rsidP="00097C3E">
      <w:pPr>
        <w:pStyle w:val="Heading3"/>
        <w:jc w:val="both"/>
        <w:rPr>
          <w:rFonts w:eastAsia="Times New Roman"/>
        </w:rPr>
      </w:pPr>
      <w:bookmarkStart w:id="36" w:name="_Toc194504593"/>
      <w:r w:rsidRPr="00F964C0">
        <w:rPr>
          <w:rFonts w:eastAsia="Times New Roman"/>
        </w:rPr>
        <w:t>Hardware Overview</w:t>
      </w:r>
      <w:bookmarkEnd w:id="36"/>
    </w:p>
    <w:p w14:paraId="21AEE53E" w14:textId="77777777" w:rsidR="00F964C0" w:rsidRPr="00F964C0" w:rsidRDefault="00F964C0" w:rsidP="00097C3E">
      <w:pPr>
        <w:pStyle w:val="NormalWeb"/>
        <w:spacing w:line="360" w:lineRule="auto"/>
        <w:jc w:val="both"/>
      </w:pPr>
      <w:r w:rsidRPr="00F964C0">
        <w:t>The hardware architecture of the system comprises the following key components:</w:t>
      </w:r>
    </w:p>
    <w:p w14:paraId="67E65B90" w14:textId="77777777" w:rsidR="006624BF" w:rsidRDefault="003245FB" w:rsidP="006624BF">
      <w:pPr>
        <w:pStyle w:val="NormalWeb"/>
        <w:keepNext/>
        <w:numPr>
          <w:ilvl w:val="0"/>
          <w:numId w:val="10"/>
        </w:numPr>
        <w:spacing w:line="360" w:lineRule="auto"/>
        <w:jc w:val="both"/>
      </w:pPr>
      <w:r>
        <w:rPr>
          <w:noProof/>
        </w:rPr>
        <mc:AlternateContent>
          <mc:Choice Requires="wpg">
            <w:drawing>
              <wp:inline distT="0" distB="0" distL="0" distR="0" wp14:anchorId="3D589E92" wp14:editId="1E884317">
                <wp:extent cx="2498651" cy="2137145"/>
                <wp:effectExtent l="0" t="0" r="0" b="0"/>
                <wp:docPr id="8" name="Group 8"/>
                <wp:cNvGraphicFramePr/>
                <a:graphic xmlns:a="http://schemas.openxmlformats.org/drawingml/2006/main">
                  <a:graphicData uri="http://schemas.microsoft.com/office/word/2010/wordprocessingGroup">
                    <wpg:wgp>
                      <wpg:cNvGrpSpPr/>
                      <wpg:grpSpPr>
                        <a:xfrm>
                          <a:off x="0" y="0"/>
                          <a:ext cx="2498651" cy="2137145"/>
                          <a:chOff x="0" y="0"/>
                          <a:chExt cx="5943600" cy="4441190"/>
                        </a:xfrm>
                      </wpg:grpSpPr>
                      <pic:pic xmlns:pic="http://schemas.openxmlformats.org/drawingml/2006/picture">
                        <pic:nvPicPr>
                          <pic:cNvPr id="1" name="Picture 1"/>
                          <pic:cNvPicPr>
                            <a:picLocks noChangeAspect="1"/>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5943600" cy="3975100"/>
                          </a:xfrm>
                          <a:prstGeom prst="rect">
                            <a:avLst/>
                          </a:prstGeom>
                        </pic:spPr>
                      </pic:pic>
                      <wps:wsp>
                        <wps:cNvPr id="7" name="Text Box 7"/>
                        <wps:cNvSpPr txBox="1"/>
                        <wps:spPr>
                          <a:xfrm>
                            <a:off x="0" y="3975100"/>
                            <a:ext cx="5943600" cy="466090"/>
                          </a:xfrm>
                          <a:prstGeom prst="rect">
                            <a:avLst/>
                          </a:prstGeom>
                          <a:solidFill>
                            <a:prstClr val="white"/>
                          </a:solidFill>
                          <a:ln>
                            <a:noFill/>
                          </a:ln>
                        </wps:spPr>
                        <wps:txbx>
                          <w:txbxContent>
                            <w:p w14:paraId="15D65872" w14:textId="441B931D" w:rsidR="003245FB" w:rsidRPr="003245FB" w:rsidRDefault="006565ED" w:rsidP="003245FB">
                              <w:pPr>
                                <w:rPr>
                                  <w:sz w:val="18"/>
                                  <w:szCs w:val="18"/>
                                </w:rPr>
                              </w:pPr>
                              <w:hyperlink r:id="rId24" w:history="1">
                                <w:r w:rsidR="003245FB" w:rsidRPr="003245FB">
                                  <w:rPr>
                                    <w:rStyle w:val="Hyperlink"/>
                                    <w:sz w:val="18"/>
                                    <w:szCs w:val="18"/>
                                  </w:rPr>
                                  <w:t>This Photo</w:t>
                                </w:r>
                              </w:hyperlink>
                              <w:r w:rsidR="003245FB" w:rsidRPr="003245FB">
                                <w:rPr>
                                  <w:sz w:val="18"/>
                                  <w:szCs w:val="18"/>
                                </w:rPr>
                                <w:t xml:space="preserve"> by Unknown Author is licensed under </w:t>
                              </w:r>
                              <w:hyperlink r:id="rId25" w:history="1">
                                <w:r w:rsidR="003245FB" w:rsidRPr="003245FB">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D589E92" id="Group 8" o:spid="_x0000_s1026" style="width:196.75pt;height:168.3pt;mso-position-horizontal-relative:char;mso-position-vertical-relative:line" coordsize="59436,444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39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">
                  <v:imagedata r:id="rId26" o:title=""/>
                </v:shape>
                <v:shapetype id="_x0000_t202" coordsize="21600,21600" o:spt="202" path="m,l,21600r21600,l21600,xe">
                  <v:stroke joinstyle="miter"/>
                  <v:path gradientshapeok="t" o:connecttype="rect"/>
                </v:shapetype>
                <v:shape id="Text Box 7" o:spid="_x0000_s1028" type="#_x0000_t202" style="position:absolute;top:39751;width:59436;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" stroked="f">
                  <v:textbox>
                    <w:txbxContent>
                      <w:p w14:paraId="15D65872" w14:textId="441B931D" w:rsidR="003245FB" w:rsidRPr="003245FB" w:rsidRDefault="006565ED" w:rsidP="003245FB">
                        <w:pPr>
                          <w:rPr>
                            <w:sz w:val="18"/>
                            <w:szCs w:val="18"/>
                          </w:rPr>
                        </w:pPr>
                        <w:hyperlink r:id="rId27" w:history="1">
                          <w:r w:rsidR="003245FB" w:rsidRPr="003245FB">
                            <w:rPr>
                              <w:rStyle w:val="Hyperlink"/>
                              <w:sz w:val="18"/>
                              <w:szCs w:val="18"/>
                            </w:rPr>
                            <w:t>This Photo</w:t>
                          </w:r>
                        </w:hyperlink>
                        <w:r w:rsidR="003245FB" w:rsidRPr="003245FB">
                          <w:rPr>
                            <w:sz w:val="18"/>
                            <w:szCs w:val="18"/>
                          </w:rPr>
                          <w:t xml:space="preserve"> by Unknown Author is licensed under </w:t>
                        </w:r>
                        <w:hyperlink r:id="rId28" w:history="1">
                          <w:r w:rsidR="003245FB" w:rsidRPr="003245FB">
                            <w:rPr>
                              <w:rStyle w:val="Hyperlink"/>
                              <w:sz w:val="18"/>
                              <w:szCs w:val="18"/>
                            </w:rPr>
                            <w:t>CC BY-NC-ND</w:t>
                          </w:r>
                        </w:hyperlink>
                      </w:p>
                    </w:txbxContent>
                  </v:textbox>
                </v:shape>
                <w10:anchorlock/>
              </v:group>
            </w:pict>
          </mc:Fallback>
        </mc:AlternateContent>
      </w:r>
    </w:p>
    <w:p w14:paraId="6948B784" w14:textId="58CEE1FA" w:rsidR="006624BF" w:rsidRDefault="006624BF" w:rsidP="006624BF">
      <w:pPr>
        <w:pStyle w:val="Caption"/>
        <w:jc w:val="both"/>
      </w:pPr>
      <w:bookmarkStart w:id="37" w:name="_Toc194429509"/>
      <w:r>
        <w:t xml:space="preserve">Figure </w:t>
      </w:r>
      <w:r w:rsidR="006565ED">
        <w:fldChar w:fldCharType="begin"/>
      </w:r>
      <w:r w:rsidR="006565ED">
        <w:instrText xml:space="preserve"> SEQ Figure \* ARABIC </w:instrText>
      </w:r>
      <w:r w:rsidR="006565ED">
        <w:fldChar w:fldCharType="separate"/>
      </w:r>
      <w:r>
        <w:rPr>
          <w:noProof/>
        </w:rPr>
        <w:t>9</w:t>
      </w:r>
      <w:r w:rsidR="006565ED">
        <w:rPr>
          <w:noProof/>
        </w:rPr>
        <w:fldChar w:fldCharType="end"/>
      </w:r>
      <w:r>
        <w:t xml:space="preserve"> ESP8266</w:t>
      </w:r>
      <w:bookmarkEnd w:id="37"/>
    </w:p>
    <w:p w14:paraId="4D9D4F84" w14:textId="6C829987" w:rsidR="00F964C0" w:rsidRPr="00F964C0" w:rsidRDefault="00F964C0" w:rsidP="007166F7">
      <w:pPr>
        <w:pStyle w:val="NormalWeb"/>
        <w:numPr>
          <w:ilvl w:val="0"/>
          <w:numId w:val="10"/>
        </w:numPr>
        <w:spacing w:line="360" w:lineRule="auto"/>
        <w:jc w:val="both"/>
      </w:pPr>
      <w:r w:rsidRPr="00F964C0">
        <w:t xml:space="preserve">ESP8266 Microcontroller: The ESP8266 is a Wi-Fi-enabled microcontroller that acts as the central hub for data acquisition and transmission. It is connected to both the AD8232 ECG sensor and the MAX30102 SpO2 sensor, receiving real-time data from these sensors. The ESP8266 handles the sensor data collection, basic processing (such as signal filtering), and sends the data to the web server via </w:t>
      </w:r>
      <w:proofErr w:type="spellStart"/>
      <w:r w:rsidRPr="00F964C0">
        <w:t>websockets</w:t>
      </w:r>
      <w:proofErr w:type="spellEnd"/>
      <w:r w:rsidRPr="00F964C0">
        <w:t xml:space="preserve"> for further analysis and classification. </w:t>
      </w:r>
      <w:r w:rsidRPr="00F964C0">
        <w:lastRenderedPageBreak/>
        <w:t>The microcontroller is chosen due to its low power consumption, compact size, and built-in Wi-Fi support, making it ideal for remote monitoring and real-time communication.</w:t>
      </w:r>
    </w:p>
    <w:p w14:paraId="6F38CA4D" w14:textId="77777777" w:rsidR="006624BF" w:rsidRDefault="00F964C0" w:rsidP="006624BF">
      <w:pPr>
        <w:pStyle w:val="NormalWeb"/>
        <w:keepNext/>
        <w:numPr>
          <w:ilvl w:val="0"/>
          <w:numId w:val="10"/>
        </w:numPr>
        <w:spacing w:line="360" w:lineRule="auto"/>
        <w:jc w:val="both"/>
      </w:pPr>
      <w:r w:rsidRPr="00F964C0">
        <w:t>AD8232 ECG Sensor: The AD8232 is an integrated analog front-end for ECG and heart rate signal acquisition. The sensor is connected to the body through electrodes placed on the patient’s chest, capturing the electrical signals of the heart. These signals are then amplified, filtered, and sent to the ESP8266 for further processing.</w:t>
      </w:r>
      <w:r w:rsidR="003245FB">
        <w:rPr>
          <w:noProof/>
        </w:rPr>
        <mc:AlternateContent>
          <mc:Choice Requires="wpg">
            <w:drawing>
              <wp:inline distT="0" distB="0" distL="0" distR="0" wp14:anchorId="4F5498D6" wp14:editId="16DD2DBB">
                <wp:extent cx="2796363" cy="3062176"/>
                <wp:effectExtent l="0" t="0" r="4445" b="5080"/>
                <wp:docPr id="14" name="Group 14"/>
                <wp:cNvGraphicFramePr/>
                <a:graphic xmlns:a="http://schemas.openxmlformats.org/drawingml/2006/main">
                  <a:graphicData uri="http://schemas.microsoft.com/office/word/2010/wordprocessingGroup">
                    <wpg:wgp>
                      <wpg:cNvGrpSpPr/>
                      <wpg:grpSpPr>
                        <a:xfrm>
                          <a:off x="0" y="0"/>
                          <a:ext cx="2796363" cy="3062176"/>
                          <a:chOff x="0" y="0"/>
                          <a:chExt cx="5943600" cy="6409690"/>
                        </a:xfrm>
                      </wpg:grpSpPr>
                      <pic:pic xmlns:pic="http://schemas.openxmlformats.org/drawingml/2006/picture">
                        <pic:nvPicPr>
                          <pic:cNvPr id="11" name="Picture 11"/>
                          <pic:cNvPicPr>
                            <a:picLocks noChangeAspect="1"/>
                          </pic:cNvPicPr>
                        </pic:nvPicPr>
                        <pic:blipFill>
                          <a:blip r:embed="rId29" cstate="print">
                            <a:extLst>
                              <a:ext uri="{28A0092B-C50C-407E-A947-70E740481C1C}">
                                <a14:useLocalDpi xmlns:a14="http://schemas.microsoft.com/office/drawing/2010/main" val="0"/>
                              </a:ext>
                              <a:ext uri="{837473B0-CC2E-450A-ABE3-18F120FF3D39}">
                                <a1611:picAttrSrcUrl xmlns:a1611="http://schemas.microsoft.com/office/drawing/2016/11/main" r:id="rId30"/>
                              </a:ext>
                            </a:extLst>
                          </a:blip>
                          <a:stretch>
                            <a:fillRect/>
                          </a:stretch>
                        </pic:blipFill>
                        <pic:spPr>
                          <a:xfrm>
                            <a:off x="0" y="0"/>
                            <a:ext cx="5943600" cy="5943600"/>
                          </a:xfrm>
                          <a:prstGeom prst="rect">
                            <a:avLst/>
                          </a:prstGeom>
                        </pic:spPr>
                      </pic:pic>
                      <wps:wsp>
                        <wps:cNvPr id="13" name="Text Box 13"/>
                        <wps:cNvSpPr txBox="1"/>
                        <wps:spPr>
                          <a:xfrm>
                            <a:off x="0" y="5943600"/>
                            <a:ext cx="5943600" cy="466090"/>
                          </a:xfrm>
                          <a:prstGeom prst="rect">
                            <a:avLst/>
                          </a:prstGeom>
                          <a:solidFill>
                            <a:prstClr val="white"/>
                          </a:solidFill>
                          <a:ln>
                            <a:noFill/>
                          </a:ln>
                        </wps:spPr>
                        <wps:txbx>
                          <w:txbxContent>
                            <w:p w14:paraId="5DCD6EDE" w14:textId="1A315001" w:rsidR="003245FB" w:rsidRPr="003245FB" w:rsidRDefault="006565ED" w:rsidP="00DE638C">
                              <w:pPr>
                                <w:rPr>
                                  <w:sz w:val="18"/>
                                  <w:szCs w:val="18"/>
                                </w:rPr>
                              </w:pPr>
                              <w:hyperlink r:id="rId31" w:history="1">
                                <w:r w:rsidR="003245FB" w:rsidRPr="003245FB">
                                  <w:rPr>
                                    <w:rStyle w:val="Hyperlink"/>
                                    <w:sz w:val="18"/>
                                    <w:szCs w:val="18"/>
                                  </w:rPr>
                                  <w:t>This Photo</w:t>
                                </w:r>
                              </w:hyperlink>
                              <w:r w:rsidR="003245FB" w:rsidRPr="003245FB">
                                <w:rPr>
                                  <w:sz w:val="18"/>
                                  <w:szCs w:val="18"/>
                                </w:rPr>
                                <w:t xml:space="preserve"> by Unknown Author is licensed under </w:t>
                              </w:r>
                              <w:hyperlink r:id="rId32" w:history="1">
                                <w:r w:rsidR="003245FB" w:rsidRPr="003245FB">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F5498D6" id="Group 14" o:spid="_x0000_s1029" style="width:220.2pt;height:241.1pt;mso-position-horizontal-relative:char;mso-position-vertical-relative:line" coordsize="59436,6409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">
                <v:shape id="Picture 11" o:spid="_x0000_s1030" type="#_x0000_t75"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">
                  <v:imagedata r:id="rId33" o:title=""/>
                </v:shape>
                <v:shape id="Text Box 13" o:spid="_x0000_s1031" type="#_x0000_t202" style="position:absolute;top:59436;width:59436;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" stroked="f">
                  <v:textbox>
                    <w:txbxContent>
                      <w:p w14:paraId="5DCD6EDE" w14:textId="1A315001" w:rsidR="003245FB" w:rsidRPr="003245FB" w:rsidRDefault="006565ED" w:rsidP="00DE638C">
                        <w:pPr>
                          <w:rPr>
                            <w:sz w:val="18"/>
                            <w:szCs w:val="18"/>
                          </w:rPr>
                        </w:pPr>
                        <w:hyperlink r:id="rId34" w:history="1">
                          <w:r w:rsidR="003245FB" w:rsidRPr="003245FB">
                            <w:rPr>
                              <w:rStyle w:val="Hyperlink"/>
                              <w:sz w:val="18"/>
                              <w:szCs w:val="18"/>
                            </w:rPr>
                            <w:t>This Photo</w:t>
                          </w:r>
                        </w:hyperlink>
                        <w:r w:rsidR="003245FB" w:rsidRPr="003245FB">
                          <w:rPr>
                            <w:sz w:val="18"/>
                            <w:szCs w:val="18"/>
                          </w:rPr>
                          <w:t xml:space="preserve"> by Unknown Author is licensed under </w:t>
                        </w:r>
                        <w:hyperlink r:id="rId35" w:history="1">
                          <w:r w:rsidR="003245FB" w:rsidRPr="003245FB">
                            <w:rPr>
                              <w:rStyle w:val="Hyperlink"/>
                              <w:sz w:val="18"/>
                              <w:szCs w:val="18"/>
                            </w:rPr>
                            <w:t>CC BY-NC-ND</w:t>
                          </w:r>
                        </w:hyperlink>
                      </w:p>
                    </w:txbxContent>
                  </v:textbox>
                </v:shape>
                <w10:anchorlock/>
              </v:group>
            </w:pict>
          </mc:Fallback>
        </mc:AlternateContent>
      </w:r>
    </w:p>
    <w:p w14:paraId="70B5DA44" w14:textId="65F3B6E7" w:rsidR="006624BF" w:rsidRDefault="006624BF" w:rsidP="006624BF">
      <w:pPr>
        <w:pStyle w:val="Caption"/>
        <w:jc w:val="both"/>
      </w:pPr>
      <w:bookmarkStart w:id="38" w:name="_Toc194429510"/>
      <w:r>
        <w:t xml:space="preserve">Figure </w:t>
      </w:r>
      <w:r w:rsidR="006565ED">
        <w:fldChar w:fldCharType="begin"/>
      </w:r>
      <w:r w:rsidR="006565ED">
        <w:instrText xml:space="preserve"> SEQ Figure \* ARABIC </w:instrText>
      </w:r>
      <w:r w:rsidR="006565ED">
        <w:fldChar w:fldCharType="separate"/>
      </w:r>
      <w:r>
        <w:rPr>
          <w:noProof/>
        </w:rPr>
        <w:t>10</w:t>
      </w:r>
      <w:r w:rsidR="006565ED">
        <w:rPr>
          <w:noProof/>
        </w:rPr>
        <w:fldChar w:fldCharType="end"/>
      </w:r>
      <w:r>
        <w:t>. AD8232 electrodes</w:t>
      </w:r>
      <w:bookmarkEnd w:id="38"/>
    </w:p>
    <w:p w14:paraId="79EA3483" w14:textId="77777777" w:rsidR="006624BF" w:rsidRDefault="003245FB" w:rsidP="006624BF">
      <w:pPr>
        <w:pStyle w:val="NormalWeb"/>
        <w:keepNext/>
        <w:numPr>
          <w:ilvl w:val="0"/>
          <w:numId w:val="10"/>
        </w:numPr>
        <w:spacing w:line="360" w:lineRule="auto"/>
        <w:jc w:val="both"/>
      </w:pPr>
      <w:r>
        <w:rPr>
          <w:noProof/>
        </w:rPr>
        <mc:AlternateContent>
          <mc:Choice Requires="wpg">
            <w:drawing>
              <wp:inline distT="0" distB="0" distL="0" distR="0" wp14:anchorId="06D2A552" wp14:editId="6034CD0F">
                <wp:extent cx="2519916" cy="2275367"/>
                <wp:effectExtent l="0" t="0" r="0" b="0"/>
                <wp:docPr id="16" name="Group 16"/>
                <wp:cNvGraphicFramePr/>
                <a:graphic xmlns:a="http://schemas.openxmlformats.org/drawingml/2006/main">
                  <a:graphicData uri="http://schemas.microsoft.com/office/word/2010/wordprocessingGroup">
                    <wpg:wgp>
                      <wpg:cNvGrpSpPr/>
                      <wpg:grpSpPr>
                        <a:xfrm>
                          <a:off x="0" y="0"/>
                          <a:ext cx="2519916" cy="2275367"/>
                          <a:chOff x="0" y="0"/>
                          <a:chExt cx="3048000" cy="3514090"/>
                        </a:xfrm>
                      </wpg:grpSpPr>
                      <pic:pic xmlns:pic="http://schemas.openxmlformats.org/drawingml/2006/picture">
                        <pic:nvPicPr>
                          <pic:cNvPr id="12" name="Picture 12"/>
                          <pic:cNvPicPr>
                            <a:picLocks noChangeAspect="1"/>
                          </pic:cNvPicPr>
                        </pic:nvPicPr>
                        <pic:blipFill>
                          <a:blip r:embed="rId36">
                            <a:extLst>
                              <a:ext uri="{28A0092B-C50C-407E-A947-70E740481C1C}">
                                <a14:useLocalDpi xmlns:a14="http://schemas.microsoft.com/office/drawing/2010/main" val="0"/>
                              </a:ext>
                              <a:ext uri="{837473B0-CC2E-450A-ABE3-18F120FF3D39}">
                                <a1611:picAttrSrcUrl xmlns:a1611="http://schemas.microsoft.com/office/drawing/2016/11/main" r:id="rId37"/>
                              </a:ext>
                            </a:extLst>
                          </a:blip>
                          <a:stretch>
                            <a:fillRect/>
                          </a:stretch>
                        </pic:blipFill>
                        <pic:spPr>
                          <a:xfrm>
                            <a:off x="0" y="0"/>
                            <a:ext cx="3048000" cy="3047999"/>
                          </a:xfrm>
                          <a:prstGeom prst="rect">
                            <a:avLst/>
                          </a:prstGeom>
                        </pic:spPr>
                      </pic:pic>
                      <wps:wsp>
                        <wps:cNvPr id="15" name="Text Box 15"/>
                        <wps:cNvSpPr txBox="1"/>
                        <wps:spPr>
                          <a:xfrm>
                            <a:off x="0" y="3048000"/>
                            <a:ext cx="3048000" cy="466090"/>
                          </a:xfrm>
                          <a:prstGeom prst="rect">
                            <a:avLst/>
                          </a:prstGeom>
                          <a:solidFill>
                            <a:prstClr val="white"/>
                          </a:solidFill>
                          <a:ln>
                            <a:noFill/>
                          </a:ln>
                        </wps:spPr>
                        <wps:txbx>
                          <w:txbxContent>
                            <w:p w14:paraId="2EA81198" w14:textId="6322A937" w:rsidR="003245FB" w:rsidRPr="003245FB" w:rsidRDefault="006565ED" w:rsidP="003245FB">
                              <w:pPr>
                                <w:rPr>
                                  <w:sz w:val="18"/>
                                  <w:szCs w:val="18"/>
                                </w:rPr>
                              </w:pPr>
                              <w:hyperlink r:id="rId38" w:history="1">
                                <w:r w:rsidR="003245FB" w:rsidRPr="003245FB">
                                  <w:rPr>
                                    <w:rStyle w:val="Hyperlink"/>
                                    <w:sz w:val="18"/>
                                    <w:szCs w:val="18"/>
                                  </w:rPr>
                                  <w:t>This Photo</w:t>
                                </w:r>
                              </w:hyperlink>
                              <w:r w:rsidR="003245FB" w:rsidRPr="003245FB">
                                <w:rPr>
                                  <w:sz w:val="18"/>
                                  <w:szCs w:val="18"/>
                                </w:rPr>
                                <w:t xml:space="preserve"> by Unknown Author is licensed under </w:t>
                              </w:r>
                              <w:hyperlink r:id="rId39" w:history="1">
                                <w:r w:rsidR="003245FB" w:rsidRPr="003245FB">
                                  <w:rPr>
                                    <w:rStyle w:val="Hyperlink"/>
                                    <w:sz w:val="18"/>
                                    <w:szCs w:val="18"/>
                                  </w:rPr>
                                  <w:t>CC BY</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2A552" id="Group 16" o:spid="_x0000_s1032" style="width:198.4pt;height:179.15pt;mso-position-horizontal-relative:char;mso-position-vertical-relative:line" coordsize="30480,3514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">
                <v:shape id="Picture 12" o:spid="_x0000_s1033" type="#_x0000_t75" style="position:absolute;width:30480;height:30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">
                  <v:imagedata r:id="rId40" o:title=""/>
                </v:shape>
                <v:shape id="Text Box 15" o:spid="_x0000_s1034" type="#_x0000_t202" style="position:absolute;top:30480;width:30480;height:4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2EA81198" w14:textId="6322A937" w:rsidR="003245FB" w:rsidRPr="003245FB" w:rsidRDefault="006565ED" w:rsidP="003245FB">
                        <w:pPr>
                          <w:rPr>
                            <w:sz w:val="18"/>
                            <w:szCs w:val="18"/>
                          </w:rPr>
                        </w:pPr>
                        <w:hyperlink r:id="rId41" w:history="1">
                          <w:r w:rsidR="003245FB" w:rsidRPr="003245FB">
                            <w:rPr>
                              <w:rStyle w:val="Hyperlink"/>
                              <w:sz w:val="18"/>
                              <w:szCs w:val="18"/>
                            </w:rPr>
                            <w:t>This Photo</w:t>
                          </w:r>
                        </w:hyperlink>
                        <w:r w:rsidR="003245FB" w:rsidRPr="003245FB">
                          <w:rPr>
                            <w:sz w:val="18"/>
                            <w:szCs w:val="18"/>
                          </w:rPr>
                          <w:t xml:space="preserve"> by Unknown Author is licensed under </w:t>
                        </w:r>
                        <w:hyperlink r:id="rId42" w:history="1">
                          <w:r w:rsidR="003245FB" w:rsidRPr="003245FB">
                            <w:rPr>
                              <w:rStyle w:val="Hyperlink"/>
                              <w:sz w:val="18"/>
                              <w:szCs w:val="18"/>
                            </w:rPr>
                            <w:t>CC BY</w:t>
                          </w:r>
                        </w:hyperlink>
                      </w:p>
                    </w:txbxContent>
                  </v:textbox>
                </v:shape>
                <w10:anchorlock/>
              </v:group>
            </w:pict>
          </mc:Fallback>
        </mc:AlternateContent>
      </w:r>
    </w:p>
    <w:p w14:paraId="27006C8C" w14:textId="09BFDA97" w:rsidR="00F964C0" w:rsidRPr="00F964C0" w:rsidRDefault="006624BF" w:rsidP="006624BF">
      <w:pPr>
        <w:pStyle w:val="Caption"/>
        <w:jc w:val="both"/>
      </w:pPr>
      <w:bookmarkStart w:id="39" w:name="_Toc194429511"/>
      <w:r>
        <w:t xml:space="preserve">Figure </w:t>
      </w:r>
      <w:r w:rsidR="006565ED">
        <w:fldChar w:fldCharType="begin"/>
      </w:r>
      <w:r w:rsidR="006565ED">
        <w:instrText xml:space="preserve"> SEQ Figure \* ARABIC </w:instrText>
      </w:r>
      <w:r w:rsidR="006565ED">
        <w:fldChar w:fldCharType="separate"/>
      </w:r>
      <w:r>
        <w:rPr>
          <w:noProof/>
        </w:rPr>
        <w:t>11</w:t>
      </w:r>
      <w:r w:rsidR="006565ED">
        <w:rPr>
          <w:noProof/>
        </w:rPr>
        <w:fldChar w:fldCharType="end"/>
      </w:r>
      <w:r>
        <w:t>. AD8232 module</w:t>
      </w:r>
      <w:bookmarkEnd w:id="39"/>
    </w:p>
    <w:p w14:paraId="490C9D55" w14:textId="6E157718" w:rsidR="006624BF" w:rsidRDefault="00F964C0" w:rsidP="006624BF">
      <w:pPr>
        <w:pStyle w:val="NormalWeb"/>
        <w:keepNext/>
        <w:numPr>
          <w:ilvl w:val="0"/>
          <w:numId w:val="10"/>
        </w:numPr>
        <w:spacing w:line="360" w:lineRule="auto"/>
        <w:jc w:val="both"/>
      </w:pPr>
      <w:r w:rsidRPr="00F964C0">
        <w:lastRenderedPageBreak/>
        <w:t>MAX30102 SpO2 Sensor: The MAX30102 is a pulse oximeter and heart rate sensor that uses optical sensors to measure the oxygen saturation (SpO2) levels in the blood. It uses red and infrared light to detect the variation in light absorption, which is used to calculate the SpO2 levels. The sensor is also interfaced with the ESP8266 to provide real-time</w:t>
      </w:r>
      <w:r w:rsidR="009F0104">
        <w:t xml:space="preserve"> SPO2 readings</w:t>
      </w:r>
      <w:r w:rsidRPr="00F964C0">
        <w:t>.</w:t>
      </w:r>
      <w:r w:rsidR="009F0104">
        <w:rPr>
          <w:noProof/>
        </w:rPr>
        <mc:AlternateContent>
          <mc:Choice Requires="wpg">
            <w:drawing>
              <wp:inline distT="0" distB="0" distL="0" distR="0" wp14:anchorId="0DB38E67" wp14:editId="415CEB4A">
                <wp:extent cx="2200940" cy="2764465"/>
                <wp:effectExtent l="0" t="0" r="8890" b="0"/>
                <wp:docPr id="20" name="Group 20"/>
                <wp:cNvGraphicFramePr/>
                <a:graphic xmlns:a="http://schemas.openxmlformats.org/drawingml/2006/main">
                  <a:graphicData uri="http://schemas.microsoft.com/office/word/2010/wordprocessingGroup">
                    <wpg:wgp>
                      <wpg:cNvGrpSpPr/>
                      <wpg:grpSpPr>
                        <a:xfrm>
                          <a:off x="0" y="0"/>
                          <a:ext cx="2200940" cy="2764465"/>
                          <a:chOff x="0" y="0"/>
                          <a:chExt cx="5943600" cy="6464300"/>
                        </a:xfrm>
                      </wpg:grpSpPr>
                      <pic:pic xmlns:pic="http://schemas.openxmlformats.org/drawingml/2006/picture">
                        <pic:nvPicPr>
                          <pic:cNvPr id="17" name="Picture 17"/>
                          <pic:cNvPicPr>
                            <a:picLocks noChangeAspect="1"/>
                          </pic:cNvPicPr>
                        </pic:nvPicPr>
                        <pic:blipFill>
                          <a:blip r:embed="rId43" cstate="print">
                            <a:extLst>
                              <a:ext uri="{28A0092B-C50C-407E-A947-70E740481C1C}">
                                <a14:useLocalDpi xmlns:a14="http://schemas.microsoft.com/office/drawing/2010/main" val="0"/>
                              </a:ext>
                              <a:ext uri="{837473B0-CC2E-450A-ABE3-18F120FF3D39}">
                                <a1611:picAttrSrcUrl xmlns:a1611="http://schemas.microsoft.com/office/drawing/2016/11/main" r:id="rId44"/>
                              </a:ext>
                            </a:extLst>
                          </a:blip>
                          <a:stretch>
                            <a:fillRect/>
                          </a:stretch>
                        </pic:blipFill>
                        <pic:spPr>
                          <a:xfrm>
                            <a:off x="0" y="0"/>
                            <a:ext cx="5943600" cy="5998210"/>
                          </a:xfrm>
                          <a:prstGeom prst="rect">
                            <a:avLst/>
                          </a:prstGeom>
                        </pic:spPr>
                      </pic:pic>
                      <wps:wsp>
                        <wps:cNvPr id="19" name="Text Box 19"/>
                        <wps:cNvSpPr txBox="1"/>
                        <wps:spPr>
                          <a:xfrm>
                            <a:off x="0" y="5998210"/>
                            <a:ext cx="5943600" cy="466090"/>
                          </a:xfrm>
                          <a:prstGeom prst="rect">
                            <a:avLst/>
                          </a:prstGeom>
                          <a:solidFill>
                            <a:prstClr val="white"/>
                          </a:solidFill>
                          <a:ln>
                            <a:noFill/>
                          </a:ln>
                        </wps:spPr>
                        <wps:txbx>
                          <w:txbxContent>
                            <w:p w14:paraId="248C9B36" w14:textId="718AF61C" w:rsidR="009F0104" w:rsidRPr="009F0104" w:rsidRDefault="006565ED" w:rsidP="009F0104">
                              <w:pPr>
                                <w:rPr>
                                  <w:sz w:val="18"/>
                                  <w:szCs w:val="18"/>
                                </w:rPr>
                              </w:pPr>
                              <w:hyperlink r:id="rId45" w:history="1">
                                <w:r w:rsidR="009F0104" w:rsidRPr="009F0104">
                                  <w:rPr>
                                    <w:rStyle w:val="Hyperlink"/>
                                    <w:sz w:val="18"/>
                                    <w:szCs w:val="18"/>
                                  </w:rPr>
                                  <w:t>This Photo</w:t>
                                </w:r>
                              </w:hyperlink>
                              <w:r w:rsidR="009F0104" w:rsidRPr="009F0104">
                                <w:rPr>
                                  <w:sz w:val="18"/>
                                  <w:szCs w:val="18"/>
                                </w:rPr>
                                <w:t xml:space="preserve"> by Unknown Author is licensed under </w:t>
                              </w:r>
                              <w:hyperlink r:id="rId46" w:history="1">
                                <w:r w:rsidR="009F0104" w:rsidRPr="009F0104">
                                  <w:rPr>
                                    <w:rStyle w:val="Hyperlink"/>
                                    <w:sz w:val="18"/>
                                    <w:szCs w:val="18"/>
                                  </w:rPr>
                                  <w:t>CC BY-SA</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DB38E67" id="Group 20" o:spid="_x0000_s1035" style="width:173.3pt;height:217.65pt;mso-position-horizontal-relative:char;mso-position-vertical-relative:line" coordsize="59436,6464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">
                <v:shape id="Picture 17" o:spid="_x0000_s1036" type="#_x0000_t75" style="position:absolute;width:59436;height:599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">
                  <v:imagedata r:id="rId47" o:title=""/>
                </v:shape>
                <v:shape id="Text Box 19" o:spid="_x0000_s1037" type="#_x0000_t202" style="position:absolute;top:59982;width:59436;height:4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248C9B36" w14:textId="718AF61C" w:rsidR="009F0104" w:rsidRPr="009F0104" w:rsidRDefault="006565ED" w:rsidP="009F0104">
                        <w:pPr>
                          <w:rPr>
                            <w:sz w:val="18"/>
                            <w:szCs w:val="18"/>
                          </w:rPr>
                        </w:pPr>
                        <w:hyperlink r:id="rId48" w:history="1">
                          <w:r w:rsidR="009F0104" w:rsidRPr="009F0104">
                            <w:rPr>
                              <w:rStyle w:val="Hyperlink"/>
                              <w:sz w:val="18"/>
                              <w:szCs w:val="18"/>
                            </w:rPr>
                            <w:t>This Photo</w:t>
                          </w:r>
                        </w:hyperlink>
                        <w:r w:rsidR="009F0104" w:rsidRPr="009F0104">
                          <w:rPr>
                            <w:sz w:val="18"/>
                            <w:szCs w:val="18"/>
                          </w:rPr>
                          <w:t xml:space="preserve"> by Unknown Author is licensed under </w:t>
                        </w:r>
                        <w:hyperlink r:id="rId49" w:history="1">
                          <w:r w:rsidR="009F0104" w:rsidRPr="009F0104">
                            <w:rPr>
                              <w:rStyle w:val="Hyperlink"/>
                              <w:sz w:val="18"/>
                              <w:szCs w:val="18"/>
                            </w:rPr>
                            <w:t>CC BY-SA</w:t>
                          </w:r>
                        </w:hyperlink>
                      </w:p>
                    </w:txbxContent>
                  </v:textbox>
                </v:shape>
                <w10:anchorlock/>
              </v:group>
            </w:pict>
          </mc:Fallback>
        </mc:AlternateContent>
      </w:r>
      <w:r w:rsidR="006624BF" w:rsidRPr="006624BF">
        <w:rPr>
          <w:noProof/>
        </w:rPr>
        <w:t xml:space="preserve"> </w:t>
      </w:r>
      <w:r w:rsidR="006624BF">
        <w:rPr>
          <w:noProof/>
        </w:rPr>
        <mc:AlternateContent>
          <mc:Choice Requires="wpg">
            <w:drawing>
              <wp:inline distT="0" distB="0" distL="0" distR="0" wp14:anchorId="0C8FB295" wp14:editId="7FC2C53B">
                <wp:extent cx="2179674" cy="2392326"/>
                <wp:effectExtent l="0" t="0" r="0" b="8255"/>
                <wp:docPr id="22" name="Group 22"/>
                <wp:cNvGraphicFramePr/>
                <a:graphic xmlns:a="http://schemas.openxmlformats.org/drawingml/2006/main">
                  <a:graphicData uri="http://schemas.microsoft.com/office/word/2010/wordprocessingGroup">
                    <wpg:wgp>
                      <wpg:cNvGrpSpPr/>
                      <wpg:grpSpPr>
                        <a:xfrm>
                          <a:off x="0" y="0"/>
                          <a:ext cx="2179674" cy="2392326"/>
                          <a:chOff x="0" y="0"/>
                          <a:chExt cx="2286000" cy="4102100"/>
                        </a:xfrm>
                      </wpg:grpSpPr>
                      <pic:pic xmlns:pic="http://schemas.openxmlformats.org/drawingml/2006/picture">
                        <pic:nvPicPr>
                          <pic:cNvPr id="18" name="Picture 18"/>
                          <pic:cNvPicPr>
                            <a:picLocks noChangeAspect="1"/>
                          </pic:cNvPicPr>
                        </pic:nvPicPr>
                        <pic:blipFill>
                          <a:blip r:embed="rId50">
                            <a:extLst>
                              <a:ext uri="{28A0092B-C50C-407E-A947-70E740481C1C}">
                                <a14:useLocalDpi xmlns:a14="http://schemas.microsoft.com/office/drawing/2010/main" val="0"/>
                              </a:ext>
                              <a:ext uri="{837473B0-CC2E-450A-ABE3-18F120FF3D39}">
                                <a1611:picAttrSrcUrl xmlns:a1611="http://schemas.microsoft.com/office/drawing/2016/11/main" r:id="rId51"/>
                              </a:ext>
                            </a:extLst>
                          </a:blip>
                          <a:stretch>
                            <a:fillRect/>
                          </a:stretch>
                        </pic:blipFill>
                        <pic:spPr>
                          <a:xfrm>
                            <a:off x="0" y="0"/>
                            <a:ext cx="2286000" cy="3438525"/>
                          </a:xfrm>
                          <a:prstGeom prst="rect">
                            <a:avLst/>
                          </a:prstGeom>
                        </pic:spPr>
                      </pic:pic>
                      <wps:wsp>
                        <wps:cNvPr id="21" name="Text Box 21"/>
                        <wps:cNvSpPr txBox="1"/>
                        <wps:spPr>
                          <a:xfrm>
                            <a:off x="0" y="3438525"/>
                            <a:ext cx="2286000" cy="663575"/>
                          </a:xfrm>
                          <a:prstGeom prst="rect">
                            <a:avLst/>
                          </a:prstGeom>
                          <a:solidFill>
                            <a:prstClr val="white"/>
                          </a:solidFill>
                          <a:ln>
                            <a:noFill/>
                          </a:ln>
                        </wps:spPr>
                        <wps:txbx>
                          <w:txbxContent>
                            <w:p w14:paraId="5FA82FAC" w14:textId="77777777" w:rsidR="006624BF" w:rsidRPr="009F0104" w:rsidRDefault="006565ED" w:rsidP="006624BF">
                              <w:pPr>
                                <w:rPr>
                                  <w:sz w:val="18"/>
                                  <w:szCs w:val="18"/>
                                </w:rPr>
                              </w:pPr>
                              <w:hyperlink r:id="rId52" w:history="1">
                                <w:r w:rsidR="006624BF" w:rsidRPr="009F0104">
                                  <w:rPr>
                                    <w:rStyle w:val="Hyperlink"/>
                                    <w:sz w:val="18"/>
                                    <w:szCs w:val="18"/>
                                  </w:rPr>
                                  <w:t>This Photo</w:t>
                                </w:r>
                              </w:hyperlink>
                              <w:r w:rsidR="006624BF" w:rsidRPr="009F0104">
                                <w:rPr>
                                  <w:sz w:val="18"/>
                                  <w:szCs w:val="18"/>
                                </w:rPr>
                                <w:t xml:space="preserve"> by Unknown Author is licensed under </w:t>
                              </w:r>
                              <w:hyperlink r:id="rId53" w:history="1">
                                <w:r w:rsidR="006624BF" w:rsidRPr="009F0104">
                                  <w:rPr>
                                    <w:rStyle w:val="Hyperlink"/>
                                    <w:sz w:val="18"/>
                                    <w:szCs w:val="18"/>
                                  </w:rPr>
                                  <w:t>CC BY-SA</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C8FB295" id="Group 22" o:spid="_x0000_s1038" style="width:171.65pt;height:188.35pt;mso-position-horizontal-relative:char;mso-position-vertical-relative:line" coordsize="22860,4102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">
                <v:shape id="Picture 18" o:spid="_x0000_s1039" type="#_x0000_t75" style="position:absolute;width:22860;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">
                  <v:imagedata r:id="rId54" o:title=""/>
                </v:shape>
                <v:shape id="Text Box 21" o:spid="_x0000_s1040" type="#_x0000_t202" style="position:absolute;top:34385;width:22860;height:6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5FA82FAC" w14:textId="77777777" w:rsidR="006624BF" w:rsidRPr="009F0104" w:rsidRDefault="006565ED" w:rsidP="006624BF">
                        <w:pPr>
                          <w:rPr>
                            <w:sz w:val="18"/>
                            <w:szCs w:val="18"/>
                          </w:rPr>
                        </w:pPr>
                        <w:hyperlink r:id="rId55" w:history="1">
                          <w:r w:rsidR="006624BF" w:rsidRPr="009F0104">
                            <w:rPr>
                              <w:rStyle w:val="Hyperlink"/>
                              <w:sz w:val="18"/>
                              <w:szCs w:val="18"/>
                            </w:rPr>
                            <w:t>This Photo</w:t>
                          </w:r>
                        </w:hyperlink>
                        <w:r w:rsidR="006624BF" w:rsidRPr="009F0104">
                          <w:rPr>
                            <w:sz w:val="18"/>
                            <w:szCs w:val="18"/>
                          </w:rPr>
                          <w:t xml:space="preserve"> by Unknown Author is licensed under </w:t>
                        </w:r>
                        <w:hyperlink r:id="rId56" w:history="1">
                          <w:r w:rsidR="006624BF" w:rsidRPr="009F0104">
                            <w:rPr>
                              <w:rStyle w:val="Hyperlink"/>
                              <w:sz w:val="18"/>
                              <w:szCs w:val="18"/>
                            </w:rPr>
                            <w:t>CC BY-SA</w:t>
                          </w:r>
                        </w:hyperlink>
                      </w:p>
                    </w:txbxContent>
                  </v:textbox>
                </v:shape>
                <w10:anchorlock/>
              </v:group>
            </w:pict>
          </mc:Fallback>
        </mc:AlternateContent>
      </w:r>
    </w:p>
    <w:p w14:paraId="03FC97A1" w14:textId="1E1C8751" w:rsidR="006624BF" w:rsidRDefault="006624BF" w:rsidP="006624BF">
      <w:pPr>
        <w:pStyle w:val="Caption"/>
        <w:jc w:val="both"/>
      </w:pPr>
      <w:bookmarkStart w:id="40" w:name="_Toc194429512"/>
      <w:r>
        <w:t xml:space="preserve">Figure </w:t>
      </w:r>
      <w:r w:rsidR="006565ED">
        <w:fldChar w:fldCharType="begin"/>
      </w:r>
      <w:r w:rsidR="006565ED">
        <w:instrText xml:space="preserve"> SEQ Figure \* ARABIC </w:instrText>
      </w:r>
      <w:r w:rsidR="006565ED">
        <w:fldChar w:fldCharType="separate"/>
      </w:r>
      <w:r>
        <w:rPr>
          <w:noProof/>
        </w:rPr>
        <w:t>12</w:t>
      </w:r>
      <w:r w:rsidR="006565ED">
        <w:rPr>
          <w:noProof/>
        </w:rPr>
        <w:fldChar w:fldCharType="end"/>
      </w:r>
      <w:r>
        <w:t>. MAX30100</w:t>
      </w:r>
      <w:bookmarkEnd w:id="40"/>
    </w:p>
    <w:p w14:paraId="5650F86C" w14:textId="40F4F0EB" w:rsidR="00F964C0" w:rsidRPr="00F964C0" w:rsidRDefault="00F964C0" w:rsidP="007166F7">
      <w:pPr>
        <w:pStyle w:val="NormalWeb"/>
        <w:numPr>
          <w:ilvl w:val="0"/>
          <w:numId w:val="10"/>
        </w:numPr>
        <w:spacing w:line="360" w:lineRule="auto"/>
        <w:jc w:val="both"/>
      </w:pPr>
    </w:p>
    <w:p w14:paraId="6591BD9D" w14:textId="3F8E7EA5" w:rsidR="00097C3E" w:rsidRDefault="00F964C0" w:rsidP="007166F7">
      <w:pPr>
        <w:pStyle w:val="NormalWeb"/>
        <w:numPr>
          <w:ilvl w:val="0"/>
          <w:numId w:val="10"/>
        </w:numPr>
        <w:spacing w:line="360" w:lineRule="auto"/>
        <w:jc w:val="both"/>
      </w:pPr>
      <w:r w:rsidRPr="00F964C0">
        <w:t xml:space="preserve">LCD Display: The LCD display is used to visually present real-time ECG and SpO2 readings to the user. The ESP8266 sends processed data to the display, which </w:t>
      </w:r>
      <w:r w:rsidR="00097C3E">
        <w:t>provide immediate feedback for the patient or medical professional.</w:t>
      </w:r>
    </w:p>
    <w:p w14:paraId="38511908" w14:textId="77777777" w:rsidR="006624BF" w:rsidRDefault="009F0104" w:rsidP="006624BF">
      <w:pPr>
        <w:pStyle w:val="NormalWeb"/>
        <w:keepNext/>
        <w:spacing w:line="360" w:lineRule="auto"/>
        <w:ind w:left="720"/>
        <w:jc w:val="both"/>
      </w:pPr>
      <w:r>
        <w:rPr>
          <w:noProof/>
        </w:rPr>
        <w:lastRenderedPageBreak/>
        <mc:AlternateContent>
          <mc:Choice Requires="wpg">
            <w:drawing>
              <wp:inline distT="0" distB="0" distL="0" distR="0" wp14:anchorId="7EE3717A" wp14:editId="28BDFE62">
                <wp:extent cx="4838700" cy="3562350"/>
                <wp:effectExtent l="0" t="0" r="0" b="0"/>
                <wp:docPr id="25" name="Group 25"/>
                <wp:cNvGraphicFramePr/>
                <a:graphic xmlns:a="http://schemas.openxmlformats.org/drawingml/2006/main">
                  <a:graphicData uri="http://schemas.microsoft.com/office/word/2010/wordprocessingGroup">
                    <wpg:wgp>
                      <wpg:cNvGrpSpPr/>
                      <wpg:grpSpPr>
                        <a:xfrm>
                          <a:off x="0" y="0"/>
                          <a:ext cx="4838700" cy="3562350"/>
                          <a:chOff x="0" y="-585768"/>
                          <a:chExt cx="6924407" cy="6585248"/>
                        </a:xfrm>
                      </wpg:grpSpPr>
                      <pic:pic xmlns:pic="http://schemas.openxmlformats.org/drawingml/2006/picture">
                        <pic:nvPicPr>
                          <pic:cNvPr id="23" name="Picture 23"/>
                          <pic:cNvPicPr>
                            <a:picLocks noChangeAspect="1"/>
                          </pic:cNvPicPr>
                        </pic:nvPicPr>
                        <pic:blipFill>
                          <a:blip r:embed="rId57">
                            <a:extLst>
                              <a:ext uri="{28A0092B-C50C-407E-A947-70E740481C1C}">
                                <a14:useLocalDpi xmlns:a14="http://schemas.microsoft.com/office/drawing/2010/main" val="0"/>
                              </a:ext>
                              <a:ext uri="{837473B0-CC2E-450A-ABE3-18F120FF3D39}">
                                <a1611:picAttrSrcUrl xmlns:a1611="http://schemas.microsoft.com/office/drawing/2016/11/main" r:id="rId58"/>
                              </a:ext>
                            </a:extLst>
                          </a:blip>
                          <a:stretch>
                            <a:fillRect/>
                          </a:stretch>
                        </pic:blipFill>
                        <pic:spPr>
                          <a:xfrm>
                            <a:off x="263836" y="-585768"/>
                            <a:ext cx="6660571" cy="6200203"/>
                          </a:xfrm>
                          <a:prstGeom prst="rect">
                            <a:avLst/>
                          </a:prstGeom>
                        </pic:spPr>
                      </pic:pic>
                      <wps:wsp>
                        <wps:cNvPr id="24" name="Text Box 24"/>
                        <wps:cNvSpPr txBox="1"/>
                        <wps:spPr>
                          <a:xfrm>
                            <a:off x="0" y="5533390"/>
                            <a:ext cx="5943600" cy="466090"/>
                          </a:xfrm>
                          <a:prstGeom prst="rect">
                            <a:avLst/>
                          </a:prstGeom>
                          <a:solidFill>
                            <a:prstClr val="white"/>
                          </a:solidFill>
                          <a:ln>
                            <a:noFill/>
                          </a:ln>
                        </wps:spPr>
                        <wps:txbx>
                          <w:txbxContent>
                            <w:p w14:paraId="18755E33" w14:textId="17F8B86C" w:rsidR="009F0104" w:rsidRPr="009F0104" w:rsidRDefault="006565ED" w:rsidP="009F0104">
                              <w:pPr>
                                <w:rPr>
                                  <w:sz w:val="18"/>
                                  <w:szCs w:val="18"/>
                                </w:rPr>
                              </w:pPr>
                              <w:hyperlink r:id="rId59" w:history="1">
                                <w:r w:rsidR="009F0104" w:rsidRPr="009F0104">
                                  <w:rPr>
                                    <w:rStyle w:val="Hyperlink"/>
                                    <w:sz w:val="18"/>
                                    <w:szCs w:val="18"/>
                                  </w:rPr>
                                  <w:t>This Photo</w:t>
                                </w:r>
                              </w:hyperlink>
                              <w:r w:rsidR="009F0104" w:rsidRPr="009F0104">
                                <w:rPr>
                                  <w:sz w:val="18"/>
                                  <w:szCs w:val="18"/>
                                </w:rPr>
                                <w:t xml:space="preserve"> by Unknown Author is licensed under </w:t>
                              </w:r>
                              <w:hyperlink r:id="rId60" w:history="1">
                                <w:r w:rsidR="009F0104" w:rsidRPr="009F0104">
                                  <w:rPr>
                                    <w:rStyle w:val="Hyperlink"/>
                                    <w:sz w:val="18"/>
                                    <w:szCs w:val="18"/>
                                  </w:rPr>
                                  <w:t>CC BY</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EE3717A" id="Group 25" o:spid="_x0000_s1041" style="width:381pt;height:280.5pt;mso-position-horizontal-relative:char;mso-position-vertical-relative:line" coordorigin=",-5857" coordsize="69244,6585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">
                <v:shape id="Picture 23" o:spid="_x0000_s1042" type="#_x0000_t75" style="position:absolute;left:2638;top:-5857;width:66606;height:62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">
                  <v:imagedata r:id="rId61" o:title=""/>
                </v:shape>
                <v:shape id="Text Box 24" o:spid="_x0000_s1043" type="#_x0000_t202" style="position:absolute;top:55333;width:59436;height:4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18755E33" w14:textId="17F8B86C" w:rsidR="009F0104" w:rsidRPr="009F0104" w:rsidRDefault="006565ED" w:rsidP="009F0104">
                        <w:pPr>
                          <w:rPr>
                            <w:sz w:val="18"/>
                            <w:szCs w:val="18"/>
                          </w:rPr>
                        </w:pPr>
                        <w:hyperlink r:id="rId62" w:history="1">
                          <w:r w:rsidR="009F0104" w:rsidRPr="009F0104">
                            <w:rPr>
                              <w:rStyle w:val="Hyperlink"/>
                              <w:sz w:val="18"/>
                              <w:szCs w:val="18"/>
                            </w:rPr>
                            <w:t>This Photo</w:t>
                          </w:r>
                        </w:hyperlink>
                        <w:r w:rsidR="009F0104" w:rsidRPr="009F0104">
                          <w:rPr>
                            <w:sz w:val="18"/>
                            <w:szCs w:val="18"/>
                          </w:rPr>
                          <w:t xml:space="preserve"> by Unknown Author is licensed under </w:t>
                        </w:r>
                        <w:hyperlink r:id="rId63" w:history="1">
                          <w:r w:rsidR="009F0104" w:rsidRPr="009F0104">
                            <w:rPr>
                              <w:rStyle w:val="Hyperlink"/>
                              <w:sz w:val="18"/>
                              <w:szCs w:val="18"/>
                            </w:rPr>
                            <w:t>CC BY</w:t>
                          </w:r>
                        </w:hyperlink>
                      </w:p>
                    </w:txbxContent>
                  </v:textbox>
                </v:shape>
                <w10:anchorlock/>
              </v:group>
            </w:pict>
          </mc:Fallback>
        </mc:AlternateContent>
      </w:r>
    </w:p>
    <w:p w14:paraId="7B571E99" w14:textId="6B2DEFD7" w:rsidR="00F964C0" w:rsidRPr="00F964C0" w:rsidRDefault="006624BF" w:rsidP="006624BF">
      <w:pPr>
        <w:pStyle w:val="Caption"/>
        <w:jc w:val="both"/>
      </w:pPr>
      <w:bookmarkStart w:id="41" w:name="_Toc194429513"/>
      <w:r>
        <w:t xml:space="preserve">Figure </w:t>
      </w:r>
      <w:r w:rsidR="006565ED">
        <w:fldChar w:fldCharType="begin"/>
      </w:r>
      <w:r w:rsidR="006565ED">
        <w:instrText xml:space="preserve"> SEQ Figure \* ARABIC </w:instrText>
      </w:r>
      <w:r w:rsidR="006565ED">
        <w:fldChar w:fldCharType="separate"/>
      </w:r>
      <w:r>
        <w:rPr>
          <w:noProof/>
        </w:rPr>
        <w:t>13</w:t>
      </w:r>
      <w:r w:rsidR="006565ED">
        <w:rPr>
          <w:noProof/>
        </w:rPr>
        <w:fldChar w:fldCharType="end"/>
      </w:r>
      <w:r>
        <w:t>. LCD 16*2</w:t>
      </w:r>
      <w:bookmarkEnd w:id="41"/>
    </w:p>
    <w:p w14:paraId="583DCBD7" w14:textId="77777777" w:rsidR="00F964C0" w:rsidRPr="00F964C0" w:rsidRDefault="00F964C0" w:rsidP="00097C3E">
      <w:pPr>
        <w:pStyle w:val="Heading3"/>
        <w:jc w:val="both"/>
        <w:rPr>
          <w:rFonts w:eastAsia="Times New Roman"/>
        </w:rPr>
      </w:pPr>
      <w:bookmarkStart w:id="42" w:name="_Toc194504594"/>
      <w:r w:rsidRPr="00F964C0">
        <w:rPr>
          <w:rFonts w:eastAsia="Times New Roman"/>
        </w:rPr>
        <w:t>Software Overview</w:t>
      </w:r>
      <w:bookmarkEnd w:id="42"/>
    </w:p>
    <w:p w14:paraId="55C1E579" w14:textId="77777777" w:rsidR="00F964C0" w:rsidRPr="00F964C0" w:rsidRDefault="00F964C0" w:rsidP="00097C3E">
      <w:pPr>
        <w:pStyle w:val="NormalWeb"/>
        <w:spacing w:line="360" w:lineRule="auto"/>
        <w:jc w:val="both"/>
      </w:pPr>
      <w:r w:rsidRPr="00F964C0">
        <w:t>The software architecture of the system involves both the backend processing of the sensor data and the frontend user interface for displaying the results.</w:t>
      </w:r>
    </w:p>
    <w:p w14:paraId="0A8D4227" w14:textId="77777777" w:rsidR="00F964C0" w:rsidRPr="00F964C0" w:rsidRDefault="00F964C0" w:rsidP="00097C3E">
      <w:pPr>
        <w:pStyle w:val="Heading4"/>
        <w:jc w:val="both"/>
        <w:rPr>
          <w:rFonts w:eastAsia="Times New Roman"/>
        </w:rPr>
      </w:pPr>
      <w:r w:rsidRPr="00F964C0">
        <w:rPr>
          <w:rFonts w:eastAsia="Times New Roman"/>
        </w:rPr>
        <w:t>Backend:</w:t>
      </w:r>
    </w:p>
    <w:p w14:paraId="682F9AEC" w14:textId="77777777" w:rsidR="00F964C0" w:rsidRPr="00F964C0" w:rsidRDefault="00F964C0" w:rsidP="00097C3E">
      <w:pPr>
        <w:pStyle w:val="NormalWeb"/>
        <w:spacing w:line="360" w:lineRule="auto"/>
        <w:jc w:val="both"/>
      </w:pPr>
      <w:r w:rsidRPr="00F964C0">
        <w:t>The backend of the system is designed using Python, leveraging several libraries for signal processing, machine learning, and web development:</w:t>
      </w:r>
    </w:p>
    <w:p w14:paraId="055737E3" w14:textId="77777777" w:rsidR="00F964C0" w:rsidRPr="00F964C0" w:rsidRDefault="00F964C0" w:rsidP="007166F7">
      <w:pPr>
        <w:pStyle w:val="NormalWeb"/>
        <w:numPr>
          <w:ilvl w:val="0"/>
          <w:numId w:val="11"/>
        </w:numPr>
        <w:spacing w:line="360" w:lineRule="auto"/>
        <w:jc w:val="both"/>
      </w:pPr>
      <w:r w:rsidRPr="00F964C0">
        <w:t>TensorFlow: The TensorFlow library is used for building and training the Convolutional Neural Network (CNN) model. The CNN model is responsible for the classification of arrhythmias from the live ECG signals. The model is trained using publicly available ECG datasets and is integrated into the web server for real-time classification.</w:t>
      </w:r>
    </w:p>
    <w:p w14:paraId="7E07C55F" w14:textId="73C2A832" w:rsidR="00F964C0" w:rsidRPr="00F964C0" w:rsidRDefault="00F964C0" w:rsidP="007166F7">
      <w:pPr>
        <w:pStyle w:val="NormalWeb"/>
        <w:numPr>
          <w:ilvl w:val="0"/>
          <w:numId w:val="11"/>
        </w:numPr>
        <w:spacing w:line="360" w:lineRule="auto"/>
        <w:jc w:val="both"/>
      </w:pPr>
      <w:r w:rsidRPr="00F964C0">
        <w:lastRenderedPageBreak/>
        <w:t xml:space="preserve">pandas and </w:t>
      </w:r>
      <w:r w:rsidR="00781B82" w:rsidRPr="00F964C0">
        <w:t>NumPy</w:t>
      </w:r>
      <w:r w:rsidRPr="00F964C0">
        <w:t>: These libraries are used for data manipulation and handling. They are particularly useful for preprocessing and cleaning the ECG and SpO2 data before feeding it into the CNN model for classification.</w:t>
      </w:r>
    </w:p>
    <w:p w14:paraId="0B2BB969" w14:textId="5176A034" w:rsidR="00F964C0" w:rsidRPr="00F964C0" w:rsidRDefault="00781B82" w:rsidP="007166F7">
      <w:pPr>
        <w:pStyle w:val="NormalWeb"/>
        <w:numPr>
          <w:ilvl w:val="0"/>
          <w:numId w:val="11"/>
        </w:numPr>
        <w:spacing w:line="360" w:lineRule="auto"/>
        <w:jc w:val="both"/>
      </w:pPr>
      <w:r w:rsidRPr="00F964C0">
        <w:t>SciPy</w:t>
      </w:r>
      <w:r w:rsidR="00F964C0" w:rsidRPr="00F964C0">
        <w:t xml:space="preserve"> and scikit-learn: These libraries provide various functions for signal processing, such as filtering, feature extraction, and statistical analysis. They are used to clean the raw data from the sensors and to extract meaningful features from the ECG signal.</w:t>
      </w:r>
    </w:p>
    <w:p w14:paraId="2774BA34" w14:textId="77777777" w:rsidR="00F964C0" w:rsidRPr="00F964C0" w:rsidRDefault="00F964C0" w:rsidP="007166F7">
      <w:pPr>
        <w:pStyle w:val="NormalWeb"/>
        <w:numPr>
          <w:ilvl w:val="0"/>
          <w:numId w:val="11"/>
        </w:numPr>
        <w:spacing w:line="360" w:lineRule="auto"/>
        <w:jc w:val="both"/>
      </w:pPr>
      <w:proofErr w:type="spellStart"/>
      <w:r w:rsidRPr="00F964C0">
        <w:t>wfdb</w:t>
      </w:r>
      <w:proofErr w:type="spellEnd"/>
      <w:r w:rsidRPr="00F964C0">
        <w:t xml:space="preserve">: The </w:t>
      </w:r>
      <w:proofErr w:type="spellStart"/>
      <w:r w:rsidRPr="00F964C0">
        <w:t>wfdb</w:t>
      </w:r>
      <w:proofErr w:type="spellEnd"/>
      <w:r w:rsidRPr="00F964C0">
        <w:t xml:space="preserve"> library is used to handle and process the ECG signal data in the Waveform Database (WFDB) format, which is often used in medical datasets. This library aids in working with ECG signals from the AD8232 sensor and provides tools for signal analysis and feature extraction.</w:t>
      </w:r>
    </w:p>
    <w:p w14:paraId="44181430" w14:textId="77777777" w:rsidR="00F964C0" w:rsidRPr="00F964C0" w:rsidRDefault="00F964C0" w:rsidP="007166F7">
      <w:pPr>
        <w:pStyle w:val="NormalWeb"/>
        <w:numPr>
          <w:ilvl w:val="0"/>
          <w:numId w:val="11"/>
        </w:numPr>
        <w:spacing w:line="360" w:lineRule="auto"/>
        <w:jc w:val="both"/>
      </w:pPr>
      <w:r w:rsidRPr="00F964C0">
        <w:t xml:space="preserve">Flask: The Flask web framework is employed to create a web application that hosts the arrhythmia classification model. Flask handles communication between the backend and the frontend, manages real-time data transmission via </w:t>
      </w:r>
      <w:proofErr w:type="spellStart"/>
      <w:r w:rsidRPr="00F964C0">
        <w:t>websockets</w:t>
      </w:r>
      <w:proofErr w:type="spellEnd"/>
      <w:r w:rsidRPr="00F964C0">
        <w:t>, and provides an interface for users to monitor their ECG and SpO2 readings.</w:t>
      </w:r>
    </w:p>
    <w:p w14:paraId="6ACB5139" w14:textId="77777777" w:rsidR="00F964C0" w:rsidRPr="00F964C0" w:rsidRDefault="00F964C0" w:rsidP="00097C3E">
      <w:pPr>
        <w:pStyle w:val="Heading4"/>
        <w:jc w:val="both"/>
        <w:rPr>
          <w:rFonts w:eastAsia="Times New Roman"/>
        </w:rPr>
      </w:pPr>
      <w:r w:rsidRPr="00F964C0">
        <w:rPr>
          <w:rFonts w:eastAsia="Times New Roman"/>
        </w:rPr>
        <w:t>Frontend:</w:t>
      </w:r>
    </w:p>
    <w:p w14:paraId="14F7E51B" w14:textId="77777777" w:rsidR="00F964C0" w:rsidRPr="00F964C0" w:rsidRDefault="00F964C0" w:rsidP="00097C3E">
      <w:pPr>
        <w:pStyle w:val="NormalWeb"/>
        <w:spacing w:line="360" w:lineRule="auto"/>
        <w:jc w:val="both"/>
      </w:pPr>
      <w:r w:rsidRPr="00F964C0">
        <w:t>The frontend of the system is a web application designed using JavaScript, HTML, and CSS. The frontend serves as the user interface, where real-time data and classification results are displayed:</w:t>
      </w:r>
    </w:p>
    <w:p w14:paraId="051CF7C8" w14:textId="77777777" w:rsidR="00F964C0" w:rsidRPr="00F964C0" w:rsidRDefault="00F964C0" w:rsidP="007166F7">
      <w:pPr>
        <w:pStyle w:val="NormalWeb"/>
        <w:numPr>
          <w:ilvl w:val="0"/>
          <w:numId w:val="12"/>
        </w:numPr>
        <w:spacing w:line="360" w:lineRule="auto"/>
        <w:jc w:val="both"/>
      </w:pPr>
      <w:r w:rsidRPr="00F964C0">
        <w:t xml:space="preserve">JavaScript: JavaScript is used to handle </w:t>
      </w:r>
      <w:proofErr w:type="spellStart"/>
      <w:r w:rsidRPr="00F964C0">
        <w:t>websocket</w:t>
      </w:r>
      <w:proofErr w:type="spellEnd"/>
      <w:r w:rsidRPr="00F964C0">
        <w:t xml:space="preserve"> communication between the frontend and the backend. It ensures that the real-time ECG data is transmitted continuously to the server for classification, and the results (such as arrhythmia detection) are displayed on the webpage.</w:t>
      </w:r>
    </w:p>
    <w:p w14:paraId="435A6542" w14:textId="77777777" w:rsidR="00F964C0" w:rsidRPr="00F964C0" w:rsidRDefault="00F964C0" w:rsidP="007166F7">
      <w:pPr>
        <w:pStyle w:val="NormalWeb"/>
        <w:numPr>
          <w:ilvl w:val="0"/>
          <w:numId w:val="12"/>
        </w:numPr>
        <w:spacing w:line="360" w:lineRule="auto"/>
        <w:jc w:val="both"/>
      </w:pPr>
      <w:r w:rsidRPr="00F964C0">
        <w:t>HTML/CSS: The layout and styling of the web application are created using HTML and CSS, providing a user-friendly interface that displays the ECG and SpO2 data in real-time. The display includes features such as graph plots for ECG waveforms, heart rate, and SpO2 percentage, along with classification results (e.g., normal, arrhythmia type).</w:t>
      </w:r>
    </w:p>
    <w:p w14:paraId="7DEB7841" w14:textId="77777777" w:rsidR="00F964C0" w:rsidRPr="004F4219" w:rsidRDefault="00F964C0" w:rsidP="00097C3E">
      <w:pPr>
        <w:pStyle w:val="Heading3"/>
        <w:jc w:val="both"/>
      </w:pPr>
      <w:bookmarkStart w:id="43" w:name="_Toc194504595"/>
      <w:r w:rsidRPr="004F4219">
        <w:t>Data Flow</w:t>
      </w:r>
      <w:bookmarkEnd w:id="43"/>
    </w:p>
    <w:p w14:paraId="4D71494D" w14:textId="77777777" w:rsidR="00F964C0" w:rsidRPr="00F964C0" w:rsidRDefault="00F964C0" w:rsidP="00097C3E">
      <w:pPr>
        <w:pStyle w:val="NormalWeb"/>
        <w:spacing w:line="360" w:lineRule="auto"/>
        <w:jc w:val="both"/>
      </w:pPr>
      <w:r w:rsidRPr="00F964C0">
        <w:t>The system operates as follows:</w:t>
      </w:r>
    </w:p>
    <w:p w14:paraId="0E15FA33" w14:textId="77777777" w:rsidR="00F964C0" w:rsidRPr="00F964C0" w:rsidRDefault="00F964C0" w:rsidP="007166F7">
      <w:pPr>
        <w:pStyle w:val="NormalWeb"/>
        <w:numPr>
          <w:ilvl w:val="0"/>
          <w:numId w:val="13"/>
        </w:numPr>
        <w:spacing w:line="360" w:lineRule="auto"/>
        <w:jc w:val="both"/>
      </w:pPr>
      <w:r w:rsidRPr="00F964C0">
        <w:lastRenderedPageBreak/>
        <w:t>Sensor Data Collection: The AD8232 ECG sensor and MAX30102 SpO2 sensor continuously collect data from the patient. The data is sent to the ESP8266 microcontroller for processing.</w:t>
      </w:r>
    </w:p>
    <w:p w14:paraId="7C2C273A" w14:textId="77777777" w:rsidR="00F964C0" w:rsidRPr="00F964C0" w:rsidRDefault="00F964C0" w:rsidP="007166F7">
      <w:pPr>
        <w:pStyle w:val="NormalWeb"/>
        <w:numPr>
          <w:ilvl w:val="0"/>
          <w:numId w:val="13"/>
        </w:numPr>
        <w:spacing w:line="360" w:lineRule="auto"/>
        <w:jc w:val="both"/>
      </w:pPr>
      <w:r w:rsidRPr="00F964C0">
        <w:t xml:space="preserve">Data Preprocessing: The raw data from the sensors is filtered and processed on the microcontroller using basic algorithms (such as noise filtering). The cleaned data is then transmitted to the backend web server via </w:t>
      </w:r>
      <w:proofErr w:type="spellStart"/>
      <w:r w:rsidRPr="00F964C0">
        <w:t>websockets</w:t>
      </w:r>
      <w:proofErr w:type="spellEnd"/>
      <w:r w:rsidRPr="00F964C0">
        <w:t>.</w:t>
      </w:r>
    </w:p>
    <w:p w14:paraId="44E9DED2" w14:textId="77777777" w:rsidR="00F964C0" w:rsidRPr="00F964C0" w:rsidRDefault="00F964C0" w:rsidP="007166F7">
      <w:pPr>
        <w:pStyle w:val="NormalWeb"/>
        <w:numPr>
          <w:ilvl w:val="0"/>
          <w:numId w:val="13"/>
        </w:numPr>
        <w:spacing w:line="360" w:lineRule="auto"/>
        <w:jc w:val="both"/>
      </w:pPr>
      <w:r w:rsidRPr="00F964C0">
        <w:t>Real-Time Classification: Once the data is received by the web server, it is fed into the CNN model, which classifies the ECG signal into different arrhythmia categories. The model uses the processed ECG data to detect abnormalities, such as atrial fibrillation or ventricular tachycardia.</w:t>
      </w:r>
    </w:p>
    <w:p w14:paraId="5B15F6C7" w14:textId="55D7FD7B" w:rsidR="00F964C0" w:rsidRDefault="00F964C0" w:rsidP="007166F7">
      <w:pPr>
        <w:pStyle w:val="NormalWeb"/>
        <w:numPr>
          <w:ilvl w:val="0"/>
          <w:numId w:val="13"/>
        </w:numPr>
        <w:spacing w:line="360" w:lineRule="auto"/>
        <w:jc w:val="both"/>
      </w:pPr>
      <w:r w:rsidRPr="00F964C0">
        <w:t xml:space="preserve">Result Display: The classified results, including the ECG waveform, heart rate, SpO2 levels, and arrhythmia status, are then sent back to the frontend via </w:t>
      </w:r>
      <w:proofErr w:type="spellStart"/>
      <w:r w:rsidRPr="00F964C0">
        <w:t>websockets</w:t>
      </w:r>
      <w:proofErr w:type="spellEnd"/>
      <w:r w:rsidRPr="00F964C0">
        <w:t>. The web application updates the display in real time, allowing the user to monitor their vital signs and receive alerts in case of abnormalities.</w:t>
      </w:r>
    </w:p>
    <w:p w14:paraId="5A244201" w14:textId="08128F12" w:rsidR="00FC4832" w:rsidRDefault="00FC4832" w:rsidP="00097C3E">
      <w:pPr>
        <w:pStyle w:val="NormalWeb"/>
        <w:spacing w:line="360" w:lineRule="auto"/>
        <w:jc w:val="both"/>
      </w:pPr>
    </w:p>
    <w:p w14:paraId="2D67F46C" w14:textId="06A8BD9C" w:rsidR="009F0104" w:rsidRDefault="009F0104" w:rsidP="00097C3E">
      <w:pPr>
        <w:pStyle w:val="NormalWeb"/>
        <w:spacing w:line="360" w:lineRule="auto"/>
        <w:jc w:val="both"/>
      </w:pPr>
      <w:r>
        <w:t xml:space="preserve"> </w:t>
      </w:r>
    </w:p>
    <w:p w14:paraId="2DBB786C" w14:textId="7D9F4EFA" w:rsidR="008000D0" w:rsidRPr="008000D0" w:rsidRDefault="008000D0" w:rsidP="00097C3E">
      <w:pPr>
        <w:pStyle w:val="Heading2"/>
        <w:jc w:val="both"/>
        <w:rPr>
          <w:rFonts w:eastAsia="Times New Roman"/>
        </w:rPr>
      </w:pPr>
      <w:r w:rsidRPr="008000D0">
        <w:rPr>
          <w:rFonts w:eastAsia="Times New Roman"/>
        </w:rPr>
        <w:t xml:space="preserve"> </w:t>
      </w:r>
      <w:bookmarkStart w:id="44" w:name="_Toc194504596"/>
      <w:r w:rsidRPr="008000D0">
        <w:rPr>
          <w:rFonts w:eastAsia="Times New Roman"/>
        </w:rPr>
        <w:t>Hardware Setup and Integration</w:t>
      </w:r>
      <w:bookmarkEnd w:id="44"/>
    </w:p>
    <w:p w14:paraId="0C079071" w14:textId="7A4E83BF" w:rsidR="008000D0" w:rsidRDefault="008000D0" w:rsidP="00097C3E">
      <w:pPr>
        <w:pStyle w:val="NormalWeb"/>
        <w:spacing w:line="360" w:lineRule="auto"/>
        <w:jc w:val="both"/>
      </w:pPr>
      <w:r w:rsidRPr="008000D0">
        <w:t>This section describes the hardware components used in the Intelligent ECG and SpO2 Monitoring System, including their setup, configuration, and integration. The system consists of the ESP8266 microcontroller, the AD8232 ECG sensor, the MAX30102 SpO2 sensor, and an LCD display. Each component plays a crucial role in acquiring, processing, and displaying real-time physiological data. The seamless integration of these components ensures accurate data collection and effective real-time monitoring.</w:t>
      </w:r>
    </w:p>
    <w:p w14:paraId="0F96A1FC" w14:textId="77777777" w:rsidR="00C44594" w:rsidRDefault="00FC4832" w:rsidP="00C44594">
      <w:pPr>
        <w:pStyle w:val="NormalWeb"/>
        <w:keepNext/>
        <w:spacing w:line="360" w:lineRule="auto"/>
        <w:jc w:val="both"/>
      </w:pPr>
      <w:r>
        <w:rPr>
          <w:noProof/>
        </w:rPr>
        <w:lastRenderedPageBreak/>
        <w:drawing>
          <wp:inline distT="0" distB="0" distL="0" distR="0" wp14:anchorId="35EFF5BE" wp14:editId="3B5A5614">
            <wp:extent cx="5248275" cy="4095115"/>
            <wp:effectExtent l="0" t="0" r="952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4">
                      <a:extLst>
                        <a:ext uri="{28A0092B-C50C-407E-A947-70E740481C1C}">
                          <a14:useLocalDpi xmlns:a14="http://schemas.microsoft.com/office/drawing/2010/main" val="0"/>
                        </a:ext>
                      </a:extLst>
                    </a:blip>
                    <a:stretch>
                      <a:fillRect/>
                    </a:stretch>
                  </pic:blipFill>
                  <pic:spPr>
                    <a:xfrm>
                      <a:off x="0" y="0"/>
                      <a:ext cx="5255161" cy="4100488"/>
                    </a:xfrm>
                    <a:prstGeom prst="rect">
                      <a:avLst/>
                    </a:prstGeom>
                  </pic:spPr>
                </pic:pic>
              </a:graphicData>
            </a:graphic>
          </wp:inline>
        </w:drawing>
      </w:r>
    </w:p>
    <w:p w14:paraId="3121394A" w14:textId="2FE600E0" w:rsidR="00FC4832" w:rsidRDefault="00C44594" w:rsidP="00C44594">
      <w:pPr>
        <w:pStyle w:val="Caption"/>
        <w:jc w:val="both"/>
      </w:pPr>
      <w:bookmarkStart w:id="45" w:name="_Toc194429514"/>
      <w:r>
        <w:t xml:space="preserve">Figure </w:t>
      </w:r>
      <w:fldSimple w:instr=" SEQ Figure \* ARABIC ">
        <w:r w:rsidR="006624BF">
          <w:rPr>
            <w:noProof/>
          </w:rPr>
          <w:t>14</w:t>
        </w:r>
      </w:fldSimple>
      <w:r>
        <w:t xml:space="preserve"> Circuit diagram</w:t>
      </w:r>
      <w:bookmarkEnd w:id="45"/>
    </w:p>
    <w:p w14:paraId="30AB33D6" w14:textId="77777777" w:rsidR="00C44594" w:rsidRPr="00C44594" w:rsidRDefault="00C44594" w:rsidP="00C44594"/>
    <w:p w14:paraId="193D044A" w14:textId="7184D98D" w:rsidR="008000D0" w:rsidRPr="008000D0" w:rsidRDefault="008000D0" w:rsidP="00097C3E">
      <w:pPr>
        <w:pStyle w:val="Heading3"/>
        <w:jc w:val="both"/>
        <w:rPr>
          <w:rFonts w:eastAsia="Times New Roman"/>
        </w:rPr>
      </w:pPr>
      <w:bookmarkStart w:id="46" w:name="_Toc194504597"/>
      <w:r w:rsidRPr="008000D0">
        <w:rPr>
          <w:rFonts w:eastAsia="Times New Roman"/>
        </w:rPr>
        <w:t>ESP8266 Microcontroller Integration</w:t>
      </w:r>
      <w:bookmarkEnd w:id="46"/>
    </w:p>
    <w:p w14:paraId="54DA3810" w14:textId="77777777" w:rsidR="008000D0" w:rsidRPr="008000D0" w:rsidRDefault="008000D0" w:rsidP="00097C3E">
      <w:pPr>
        <w:pStyle w:val="NormalWeb"/>
        <w:spacing w:line="360" w:lineRule="auto"/>
        <w:jc w:val="both"/>
      </w:pPr>
      <w:r w:rsidRPr="008000D0">
        <w:t xml:space="preserve">The ESP8266 serves as the central microcontroller for the system, responsible for managing sensor data acquisition, signal processing, and communication with the web server via </w:t>
      </w:r>
      <w:proofErr w:type="spellStart"/>
      <w:r w:rsidRPr="008000D0">
        <w:t>websockets</w:t>
      </w:r>
      <w:proofErr w:type="spellEnd"/>
      <w:r w:rsidRPr="008000D0">
        <w:t>. The microcontroller is chosen for its low power consumption, small form factor, and built-in Wi-Fi capability, which enables real-time data transmission over the internet.</w:t>
      </w:r>
    </w:p>
    <w:p w14:paraId="52A5ABF5" w14:textId="59A39D43" w:rsidR="008000D0" w:rsidRPr="008000D0" w:rsidRDefault="008000D0" w:rsidP="007166F7">
      <w:pPr>
        <w:pStyle w:val="NormalWeb"/>
        <w:numPr>
          <w:ilvl w:val="0"/>
          <w:numId w:val="14"/>
        </w:numPr>
        <w:spacing w:line="360" w:lineRule="auto"/>
        <w:jc w:val="both"/>
      </w:pPr>
      <w:r w:rsidRPr="008000D0">
        <w:t xml:space="preserve">Pin Configuration: The ESP8266 has multiple </w:t>
      </w:r>
      <w:r w:rsidR="003245FB" w:rsidRPr="008000D0">
        <w:t>General-Purpose</w:t>
      </w:r>
      <w:r w:rsidRPr="008000D0">
        <w:t xml:space="preserve"> Input/Output (GPIO) pins that allow for the integration of various sensors and peripherals. The connections to the AD8232 ECG sensor and the MAX30102 SpO2 sensor are made using the available GPIO pins.</w:t>
      </w:r>
    </w:p>
    <w:p w14:paraId="38C2B04B" w14:textId="77777777" w:rsidR="008000D0" w:rsidRPr="008000D0" w:rsidRDefault="008000D0" w:rsidP="007166F7">
      <w:pPr>
        <w:pStyle w:val="NormalWeb"/>
        <w:numPr>
          <w:ilvl w:val="0"/>
          <w:numId w:val="14"/>
        </w:numPr>
        <w:spacing w:line="360" w:lineRule="auto"/>
        <w:jc w:val="both"/>
      </w:pPr>
      <w:r w:rsidRPr="008000D0">
        <w:lastRenderedPageBreak/>
        <w:t>Power Supply: The ESP8266 is powered via a 3.3V power source, which is sufficient for both the microcontroller and the sensors. Power stability is critical to ensure consistent sensor readings, and the ESP8266 also supports power-saving modes to extend battery life in portable setups.</w:t>
      </w:r>
    </w:p>
    <w:p w14:paraId="1FF2025E" w14:textId="77777777" w:rsidR="008000D0" w:rsidRPr="008000D0" w:rsidRDefault="008000D0" w:rsidP="007166F7">
      <w:pPr>
        <w:pStyle w:val="NormalWeb"/>
        <w:numPr>
          <w:ilvl w:val="0"/>
          <w:numId w:val="14"/>
        </w:numPr>
        <w:spacing w:line="360" w:lineRule="auto"/>
        <w:jc w:val="both"/>
      </w:pPr>
      <w:r w:rsidRPr="008000D0">
        <w:t xml:space="preserve">Data Transmission: The microcontroller continuously reads sensor data from both the ECG and SpO2 sensors. This data is transmitted to the web server via </w:t>
      </w:r>
      <w:proofErr w:type="spellStart"/>
      <w:r w:rsidRPr="008000D0">
        <w:t>websockets</w:t>
      </w:r>
      <w:proofErr w:type="spellEnd"/>
      <w:r w:rsidRPr="008000D0">
        <w:t>, allowing for real-time processing and classification by the backend system. The ESP8266 is programmed to collect data, perform basic preprocessing (such as filtering), and send the data at a specified frequency (e.g., every second) to the server.</w:t>
      </w:r>
    </w:p>
    <w:p w14:paraId="225190D0" w14:textId="4BFBC19C" w:rsidR="008000D0" w:rsidRPr="008000D0" w:rsidRDefault="008000D0" w:rsidP="00097C3E">
      <w:pPr>
        <w:pStyle w:val="Heading3"/>
        <w:jc w:val="both"/>
        <w:rPr>
          <w:rFonts w:eastAsia="Times New Roman"/>
        </w:rPr>
      </w:pPr>
      <w:bookmarkStart w:id="47" w:name="_Toc194504598"/>
      <w:r w:rsidRPr="008000D0">
        <w:rPr>
          <w:rFonts w:eastAsia="Times New Roman"/>
        </w:rPr>
        <w:t>AD8232 ECG Sensor Integration</w:t>
      </w:r>
      <w:bookmarkEnd w:id="47"/>
    </w:p>
    <w:p w14:paraId="2E2D4C09" w14:textId="77777777" w:rsidR="008000D0" w:rsidRPr="008000D0" w:rsidRDefault="008000D0" w:rsidP="00097C3E">
      <w:pPr>
        <w:pStyle w:val="NormalWeb"/>
        <w:spacing w:line="360" w:lineRule="auto"/>
        <w:jc w:val="both"/>
      </w:pPr>
      <w:r w:rsidRPr="008000D0">
        <w:t>The AD8232 ECG sensor is used to acquire the electrical activity of the heart. It detects the voltage changes caused by heartbeats, which are then processed to extract the ECG waveform.</w:t>
      </w:r>
    </w:p>
    <w:p w14:paraId="1ACAD242" w14:textId="77777777" w:rsidR="008000D0" w:rsidRPr="008000D0" w:rsidRDefault="008000D0" w:rsidP="007166F7">
      <w:pPr>
        <w:pStyle w:val="NormalWeb"/>
        <w:numPr>
          <w:ilvl w:val="0"/>
          <w:numId w:val="15"/>
        </w:numPr>
        <w:spacing w:line="360" w:lineRule="auto"/>
        <w:jc w:val="both"/>
      </w:pPr>
      <w:r w:rsidRPr="008000D0">
        <w:t>Connection to ESP8266: The AD8232 sensor connects to the ESP8266 through the analog input pins. The sensor has a single-ended output that is fed directly into one of the ESP8266’s analog pins (A0). This analog signal is then converted to a digital signal using the ESP8266’s analog-to-digital converter (ADC) for further processing.</w:t>
      </w:r>
    </w:p>
    <w:p w14:paraId="71F0F169" w14:textId="77777777" w:rsidR="008000D0" w:rsidRPr="008000D0" w:rsidRDefault="008000D0" w:rsidP="007166F7">
      <w:pPr>
        <w:pStyle w:val="NormalWeb"/>
        <w:numPr>
          <w:ilvl w:val="0"/>
          <w:numId w:val="15"/>
        </w:numPr>
        <w:spacing w:line="360" w:lineRule="auto"/>
        <w:jc w:val="both"/>
      </w:pPr>
      <w:r w:rsidRPr="008000D0">
        <w:t>Electrode Placement: To capture the ECG signal, electrodes are placed on the patient's chest, typically in the Lead II configuration (right arm, left leg, and ground). These electrodes detect the electrical activity of the heart, which is amplified and filtered by the AD8232 sensor. Proper electrode placement is essential to ensure high-quality, noise-free ECG data.</w:t>
      </w:r>
    </w:p>
    <w:p w14:paraId="436A3544" w14:textId="77777777" w:rsidR="008000D0" w:rsidRPr="008000D0" w:rsidRDefault="008000D0" w:rsidP="007166F7">
      <w:pPr>
        <w:pStyle w:val="NormalWeb"/>
        <w:numPr>
          <w:ilvl w:val="0"/>
          <w:numId w:val="15"/>
        </w:numPr>
        <w:spacing w:line="360" w:lineRule="auto"/>
        <w:jc w:val="both"/>
      </w:pPr>
      <w:r w:rsidRPr="008000D0">
        <w:t>Signal Conditioning: The AD8232 includes built-in filters to remove common noise sources, such as power line interference and baseline drift. The high-pass and low-pass filters within the AD8232 ensure that the ECG signal is suitable for analysis.</w:t>
      </w:r>
    </w:p>
    <w:p w14:paraId="5C8A4FBD" w14:textId="77777777" w:rsidR="008000D0" w:rsidRPr="008000D0" w:rsidRDefault="008000D0" w:rsidP="007166F7">
      <w:pPr>
        <w:pStyle w:val="NormalWeb"/>
        <w:numPr>
          <w:ilvl w:val="0"/>
          <w:numId w:val="15"/>
        </w:numPr>
        <w:spacing w:line="360" w:lineRule="auto"/>
        <w:jc w:val="both"/>
      </w:pPr>
      <w:r w:rsidRPr="008000D0">
        <w:t>Processing: The ECG signal is transmitted to the ESP8266, which may apply additional filtering (e.g., digital low-pass filters) to reduce noise. The processed data is then sent to the web server for arrhythmia classification.</w:t>
      </w:r>
    </w:p>
    <w:p w14:paraId="4121DDED" w14:textId="442D63A7" w:rsidR="008000D0" w:rsidRPr="008000D0" w:rsidRDefault="008000D0" w:rsidP="00097C3E">
      <w:pPr>
        <w:pStyle w:val="Heading3"/>
        <w:jc w:val="both"/>
        <w:rPr>
          <w:rFonts w:eastAsia="Times New Roman"/>
        </w:rPr>
      </w:pPr>
      <w:bookmarkStart w:id="48" w:name="_Toc194504599"/>
      <w:r w:rsidRPr="008000D0">
        <w:rPr>
          <w:rFonts w:eastAsia="Times New Roman"/>
        </w:rPr>
        <w:lastRenderedPageBreak/>
        <w:t>MAX30102 SpO2 Sensor Integration</w:t>
      </w:r>
      <w:bookmarkEnd w:id="48"/>
    </w:p>
    <w:p w14:paraId="4B4BA5E3" w14:textId="77777777" w:rsidR="008000D0" w:rsidRPr="008000D0" w:rsidRDefault="008000D0" w:rsidP="00097C3E">
      <w:pPr>
        <w:pStyle w:val="NormalWeb"/>
        <w:spacing w:line="360" w:lineRule="auto"/>
        <w:jc w:val="both"/>
      </w:pPr>
      <w:r w:rsidRPr="008000D0">
        <w:t>The MAX30102 sensor is a pulse oximeter that measures the SpO2 level and heart rate by analyzing the absorption of red and infrared light through the blood vessels. It provides continuous real-time monitoring of oxygen saturation.</w:t>
      </w:r>
    </w:p>
    <w:p w14:paraId="3027D8AC" w14:textId="77777777" w:rsidR="008000D0" w:rsidRPr="008000D0" w:rsidRDefault="008000D0" w:rsidP="007166F7">
      <w:pPr>
        <w:pStyle w:val="NormalWeb"/>
        <w:numPr>
          <w:ilvl w:val="0"/>
          <w:numId w:val="16"/>
        </w:numPr>
        <w:spacing w:line="360" w:lineRule="auto"/>
        <w:jc w:val="both"/>
      </w:pPr>
      <w:r w:rsidRPr="008000D0">
        <w:t>Connection to ESP8266: The MAX30102 sensor is connected to the ESP8266 via the I2C communication protocol, using the SDA (data) and SCL (clock) pins. The ESP8266 communicates with the sensor to retrieve SpO2 and heart rate data at a specified frequency.</w:t>
      </w:r>
    </w:p>
    <w:p w14:paraId="03B004D9" w14:textId="77777777" w:rsidR="008000D0" w:rsidRPr="008000D0" w:rsidRDefault="008000D0" w:rsidP="007166F7">
      <w:pPr>
        <w:pStyle w:val="NormalWeb"/>
        <w:numPr>
          <w:ilvl w:val="0"/>
          <w:numId w:val="16"/>
        </w:numPr>
        <w:spacing w:line="360" w:lineRule="auto"/>
        <w:jc w:val="both"/>
      </w:pPr>
      <w:r w:rsidRPr="008000D0">
        <w:t>Operation: The MAX30102 uses a light-emitting diode (LED) to emit red and infrared light through the patient’s finger (or earlobe), while a photodetector measures the light that is reflected back. The variations in light absorption are used to calculate the oxygen saturation (SpO2) level and the heart rate. The data is transmitted to the ESP8266 for further processing and display.</w:t>
      </w:r>
    </w:p>
    <w:p w14:paraId="12B69B74" w14:textId="77777777" w:rsidR="008000D0" w:rsidRPr="008000D0" w:rsidRDefault="008000D0" w:rsidP="007166F7">
      <w:pPr>
        <w:pStyle w:val="NormalWeb"/>
        <w:numPr>
          <w:ilvl w:val="0"/>
          <w:numId w:val="16"/>
        </w:numPr>
        <w:spacing w:line="360" w:lineRule="auto"/>
        <w:jc w:val="both"/>
      </w:pPr>
      <w:r w:rsidRPr="008000D0">
        <w:t>Signal Conditioning: The MAX30102 comes with built-in algorithms to process the raw signal and provide calibrated SpO2 readings. However, additional filtering may be applied in the microcontroller to ensure accurate readings, especially when dealing with motion artifacts or poor contact.</w:t>
      </w:r>
    </w:p>
    <w:p w14:paraId="02766179" w14:textId="63F7735D" w:rsidR="008000D0" w:rsidRPr="008000D0" w:rsidRDefault="008000D0" w:rsidP="00097C3E">
      <w:pPr>
        <w:pStyle w:val="Heading3"/>
        <w:jc w:val="both"/>
        <w:rPr>
          <w:rFonts w:eastAsia="Times New Roman"/>
        </w:rPr>
      </w:pPr>
      <w:bookmarkStart w:id="49" w:name="_Toc194504600"/>
      <w:r w:rsidRPr="008000D0">
        <w:rPr>
          <w:rFonts w:eastAsia="Times New Roman"/>
        </w:rPr>
        <w:t>LCD Display Integration</w:t>
      </w:r>
      <w:bookmarkEnd w:id="49"/>
    </w:p>
    <w:p w14:paraId="12861881" w14:textId="72B11E5A" w:rsidR="008000D0" w:rsidRPr="008000D0" w:rsidRDefault="008000D0" w:rsidP="00097C3E">
      <w:pPr>
        <w:pStyle w:val="NormalWeb"/>
        <w:spacing w:line="360" w:lineRule="auto"/>
        <w:jc w:val="both"/>
      </w:pPr>
      <w:r w:rsidRPr="008000D0">
        <w:t xml:space="preserve">The LCD display serves as the </w:t>
      </w:r>
      <w:r w:rsidR="00D25E8C">
        <w:t>system's user interface</w:t>
      </w:r>
      <w:r w:rsidRPr="008000D0">
        <w:t xml:space="preserve">, providing real-time feedback to the user. It displays the heart rate, SpO2 levels, and </w:t>
      </w:r>
      <w:r w:rsidR="009F0104">
        <w:t xml:space="preserve">may also display </w:t>
      </w:r>
      <w:r w:rsidRPr="008000D0">
        <w:t>arrhythmia classification results.</w:t>
      </w:r>
    </w:p>
    <w:p w14:paraId="3D66D386" w14:textId="77777777" w:rsidR="008000D0" w:rsidRPr="008000D0" w:rsidRDefault="008000D0" w:rsidP="007166F7">
      <w:pPr>
        <w:pStyle w:val="NormalWeb"/>
        <w:numPr>
          <w:ilvl w:val="0"/>
          <w:numId w:val="17"/>
        </w:numPr>
        <w:spacing w:line="360" w:lineRule="auto"/>
        <w:jc w:val="both"/>
      </w:pPr>
      <w:r w:rsidRPr="008000D0">
        <w:t>Connection to ESP8266: The ESP8266 communicates with the LCD display via the I2C interface, which reduces the number of GPIO pins required for communication. This allows for a simpler wiring setup and minimizes potential conflicts between devices.</w:t>
      </w:r>
    </w:p>
    <w:p w14:paraId="2CCD912D" w14:textId="69F8A084" w:rsidR="008000D0" w:rsidRPr="008000D0" w:rsidRDefault="008000D0" w:rsidP="007166F7">
      <w:pPr>
        <w:pStyle w:val="NormalWeb"/>
        <w:numPr>
          <w:ilvl w:val="0"/>
          <w:numId w:val="17"/>
        </w:numPr>
        <w:spacing w:line="360" w:lineRule="auto"/>
        <w:jc w:val="both"/>
      </w:pPr>
      <w:r w:rsidRPr="008000D0">
        <w:t xml:space="preserve">Display Content: The LCD displays real-time data on the, heart rate, SpO2 levels. The heart rate and SpO2 levels are updated regularly. </w:t>
      </w:r>
    </w:p>
    <w:p w14:paraId="6547287D" w14:textId="77777777" w:rsidR="008000D0" w:rsidRPr="008000D0" w:rsidRDefault="008000D0" w:rsidP="007166F7">
      <w:pPr>
        <w:pStyle w:val="NormalWeb"/>
        <w:numPr>
          <w:ilvl w:val="0"/>
          <w:numId w:val="17"/>
        </w:numPr>
        <w:spacing w:line="360" w:lineRule="auto"/>
        <w:jc w:val="both"/>
      </w:pPr>
      <w:r w:rsidRPr="008000D0">
        <w:t>User Interface: The user interface is designed to be simple and intuitive. It presents critical information in a readable format, ensuring that patients or healthcare professionals can quickly assess the patient’s condition.</w:t>
      </w:r>
    </w:p>
    <w:p w14:paraId="75E925A3" w14:textId="485795AB" w:rsidR="008000D0" w:rsidRPr="008000D0" w:rsidRDefault="008000D0" w:rsidP="00097C3E">
      <w:pPr>
        <w:pStyle w:val="Heading3"/>
        <w:jc w:val="both"/>
        <w:rPr>
          <w:rFonts w:eastAsia="Times New Roman"/>
        </w:rPr>
      </w:pPr>
      <w:bookmarkStart w:id="50" w:name="_Toc194504601"/>
      <w:r w:rsidRPr="008000D0">
        <w:rPr>
          <w:rFonts w:eastAsia="Times New Roman"/>
        </w:rPr>
        <w:lastRenderedPageBreak/>
        <w:t>Wiring and Power Supply</w:t>
      </w:r>
      <w:bookmarkEnd w:id="50"/>
    </w:p>
    <w:p w14:paraId="0C55E371" w14:textId="77777777" w:rsidR="008000D0" w:rsidRPr="008000D0" w:rsidRDefault="008000D0" w:rsidP="00097C3E">
      <w:pPr>
        <w:pStyle w:val="NormalWeb"/>
        <w:spacing w:line="360" w:lineRule="auto"/>
        <w:jc w:val="both"/>
      </w:pPr>
      <w:r w:rsidRPr="008000D0">
        <w:t>To ensure that the components work correctly together, the wiring and power supply of the system are crucial:</w:t>
      </w:r>
    </w:p>
    <w:p w14:paraId="56031807" w14:textId="77777777" w:rsidR="008000D0" w:rsidRPr="008000D0" w:rsidRDefault="008000D0" w:rsidP="007166F7">
      <w:pPr>
        <w:pStyle w:val="NormalWeb"/>
        <w:numPr>
          <w:ilvl w:val="0"/>
          <w:numId w:val="18"/>
        </w:numPr>
        <w:spacing w:line="360" w:lineRule="auto"/>
        <w:jc w:val="both"/>
      </w:pPr>
      <w:r w:rsidRPr="008000D0">
        <w:t>Wiring: The components are interconnected as follows:</w:t>
      </w:r>
    </w:p>
    <w:p w14:paraId="4FBDA44D" w14:textId="77777777" w:rsidR="008000D0" w:rsidRPr="008000D0" w:rsidRDefault="008000D0" w:rsidP="007166F7">
      <w:pPr>
        <w:pStyle w:val="NormalWeb"/>
        <w:numPr>
          <w:ilvl w:val="1"/>
          <w:numId w:val="18"/>
        </w:numPr>
        <w:spacing w:line="360" w:lineRule="auto"/>
        <w:jc w:val="both"/>
      </w:pPr>
      <w:r w:rsidRPr="008000D0">
        <w:t>The AD8232 ECG sensor is connected to the analog pin (A0) of the ESP8266.</w:t>
      </w:r>
    </w:p>
    <w:p w14:paraId="3954FD0F" w14:textId="77777777" w:rsidR="008000D0" w:rsidRPr="008000D0" w:rsidRDefault="008000D0" w:rsidP="007166F7">
      <w:pPr>
        <w:pStyle w:val="NormalWeb"/>
        <w:numPr>
          <w:ilvl w:val="1"/>
          <w:numId w:val="18"/>
        </w:numPr>
        <w:spacing w:line="360" w:lineRule="auto"/>
        <w:jc w:val="both"/>
      </w:pPr>
      <w:r w:rsidRPr="008000D0">
        <w:t>The MAX30102 SpO2 sensor communicates with the ESP8266 using the I2C protocol (SDA, SCL).</w:t>
      </w:r>
    </w:p>
    <w:p w14:paraId="0C7CEF2F" w14:textId="77777777" w:rsidR="008000D0" w:rsidRPr="008000D0" w:rsidRDefault="008000D0" w:rsidP="007166F7">
      <w:pPr>
        <w:pStyle w:val="NormalWeb"/>
        <w:numPr>
          <w:ilvl w:val="1"/>
          <w:numId w:val="18"/>
        </w:numPr>
        <w:spacing w:line="360" w:lineRule="auto"/>
        <w:jc w:val="both"/>
      </w:pPr>
      <w:r w:rsidRPr="008000D0">
        <w:t>The LCD display is also connected via I2C, minimizing the use of GPIO pins and simplifying wiring.</w:t>
      </w:r>
    </w:p>
    <w:p w14:paraId="3DBE80DB" w14:textId="11183444" w:rsidR="008000D0" w:rsidRPr="008000D0" w:rsidRDefault="008000D0" w:rsidP="007166F7">
      <w:pPr>
        <w:pStyle w:val="NormalWeb"/>
        <w:numPr>
          <w:ilvl w:val="0"/>
          <w:numId w:val="18"/>
        </w:numPr>
        <w:spacing w:line="360" w:lineRule="auto"/>
        <w:jc w:val="both"/>
      </w:pPr>
      <w:r w:rsidRPr="008000D0">
        <w:t xml:space="preserve">Power Supply: The ESP8266 operates on 3.3V, which is supplied through a regulated power supply. The AD8232 and MAX30102 sensors also operate on 3.3V, ensuring that the power requirements of the sensors and microcontroller are met efficiently. The use of a low-power </w:t>
      </w:r>
      <w:r w:rsidRPr="00D25E8C">
        <w:t xml:space="preserve">design </w:t>
      </w:r>
      <w:r w:rsidRPr="008000D0">
        <w:t>ensures that the system can function for extended periods without requiring frequent recharging, especially in portable applications.</w:t>
      </w:r>
    </w:p>
    <w:p w14:paraId="50623357" w14:textId="5F253470" w:rsidR="008000D0" w:rsidRPr="008000D0" w:rsidRDefault="008000D0" w:rsidP="00097C3E">
      <w:pPr>
        <w:pStyle w:val="Heading3"/>
        <w:jc w:val="both"/>
        <w:rPr>
          <w:rFonts w:eastAsia="Times New Roman"/>
        </w:rPr>
      </w:pPr>
      <w:bookmarkStart w:id="51" w:name="_Toc194504602"/>
      <w:r w:rsidRPr="008000D0">
        <w:rPr>
          <w:rFonts w:eastAsia="Times New Roman"/>
        </w:rPr>
        <w:t>Challenges in Hardware Integration</w:t>
      </w:r>
      <w:bookmarkEnd w:id="51"/>
    </w:p>
    <w:p w14:paraId="62586C04" w14:textId="77777777" w:rsidR="008000D0" w:rsidRPr="008000D0" w:rsidRDefault="008000D0" w:rsidP="00097C3E">
      <w:pPr>
        <w:pStyle w:val="NormalWeb"/>
        <w:spacing w:line="360" w:lineRule="auto"/>
        <w:jc w:val="both"/>
      </w:pPr>
      <w:r w:rsidRPr="008000D0">
        <w:t>Integrating the various hardware components presented several challenges:</w:t>
      </w:r>
    </w:p>
    <w:p w14:paraId="7534C65E" w14:textId="77777777" w:rsidR="008000D0" w:rsidRPr="008000D0" w:rsidRDefault="008000D0" w:rsidP="007166F7">
      <w:pPr>
        <w:pStyle w:val="NormalWeb"/>
        <w:numPr>
          <w:ilvl w:val="0"/>
          <w:numId w:val="19"/>
        </w:numPr>
        <w:spacing w:line="360" w:lineRule="auto"/>
        <w:jc w:val="both"/>
      </w:pPr>
      <w:r w:rsidRPr="008000D0">
        <w:t>Signal Noise: The ECG signal is susceptible to noise from various sources, including motion artifacts and electrical interference. To mitigate this, additional filtering techniques were applied both in hardware (using the built-in AD8232 filters) and software (using digital signal processing algorithms).</w:t>
      </w:r>
    </w:p>
    <w:p w14:paraId="04AAFA17" w14:textId="77777777" w:rsidR="008000D0" w:rsidRPr="008000D0" w:rsidRDefault="008000D0" w:rsidP="007166F7">
      <w:pPr>
        <w:pStyle w:val="NormalWeb"/>
        <w:numPr>
          <w:ilvl w:val="0"/>
          <w:numId w:val="19"/>
        </w:numPr>
        <w:spacing w:line="360" w:lineRule="auto"/>
        <w:jc w:val="both"/>
      </w:pPr>
      <w:r w:rsidRPr="008000D0">
        <w:t>Power Management: Ensuring that the system runs continuously without excessive power consumption required careful design of the power supply and the use of energy-efficient components. The ESP8266’s sleep modes help reduce power consumption when the system is idle.</w:t>
      </w:r>
    </w:p>
    <w:p w14:paraId="2E48F43C" w14:textId="77777777" w:rsidR="008000D0" w:rsidRDefault="008000D0" w:rsidP="007166F7">
      <w:pPr>
        <w:pStyle w:val="NormalWeb"/>
        <w:numPr>
          <w:ilvl w:val="0"/>
          <w:numId w:val="19"/>
        </w:numPr>
        <w:spacing w:line="360" w:lineRule="auto"/>
        <w:jc w:val="both"/>
      </w:pPr>
      <w:r w:rsidRPr="008000D0">
        <w:t>Sensor Calibration: Ensuring accurate SpO2 readings required careful calibration of the MAX30102 sensor, especially when dealing with different skin tones or poor sensor placement. Proper electrode placement for ECG was also critical to avoid signal distortion.</w:t>
      </w:r>
    </w:p>
    <w:p w14:paraId="18343450" w14:textId="1F43DDD7" w:rsidR="00511E28" w:rsidRPr="00511E28" w:rsidRDefault="00511E28" w:rsidP="00097C3E">
      <w:pPr>
        <w:pStyle w:val="Heading2"/>
        <w:jc w:val="both"/>
        <w:rPr>
          <w:rFonts w:eastAsia="Times New Roman"/>
        </w:rPr>
      </w:pPr>
      <w:bookmarkStart w:id="52" w:name="_Toc194504603"/>
      <w:r w:rsidRPr="00511E28">
        <w:rPr>
          <w:rFonts w:eastAsia="Times New Roman"/>
        </w:rPr>
        <w:lastRenderedPageBreak/>
        <w:t>Software and Signal Processing</w:t>
      </w:r>
      <w:bookmarkEnd w:id="52"/>
    </w:p>
    <w:p w14:paraId="25C78FE5" w14:textId="77777777" w:rsidR="00511E28" w:rsidRPr="00511E28" w:rsidRDefault="00511E28" w:rsidP="00097C3E">
      <w:pPr>
        <w:pStyle w:val="NormalWeb"/>
        <w:spacing w:line="360" w:lineRule="auto"/>
        <w:jc w:val="both"/>
      </w:pPr>
      <w:r w:rsidRPr="00511E28">
        <w:t xml:space="preserve">This section outlines the software components and signal processing techniques used in the Intelligent ECG and SpO2 Monitoring System. The system utilizes various Python libraries and algorithms to process raw ECG and SpO2 data, and employs a </w:t>
      </w:r>
      <w:r w:rsidRPr="00511E28">
        <w:rPr>
          <w:b/>
          <w:bCs/>
        </w:rPr>
        <w:t>Convolutional Neural Network (CNN)</w:t>
      </w:r>
      <w:r w:rsidRPr="00511E28">
        <w:t xml:space="preserve"> for arrhythmia classification. Additionally, we will discuss the use of signal conditioning and preprocessing techniques to ensure the accuracy of the sensor readings.</w:t>
      </w:r>
    </w:p>
    <w:p w14:paraId="73E80BD2" w14:textId="142BB527" w:rsidR="00511E28" w:rsidRPr="00511E28" w:rsidRDefault="00511E28" w:rsidP="00097C3E">
      <w:pPr>
        <w:pStyle w:val="Heading3"/>
        <w:jc w:val="both"/>
        <w:rPr>
          <w:rFonts w:eastAsia="Times New Roman"/>
        </w:rPr>
      </w:pPr>
      <w:bookmarkStart w:id="53" w:name="_Toc194504604"/>
      <w:r w:rsidRPr="00511E28">
        <w:rPr>
          <w:rFonts w:eastAsia="Times New Roman"/>
        </w:rPr>
        <w:t>Signal Processing Overview</w:t>
      </w:r>
      <w:bookmarkEnd w:id="53"/>
    </w:p>
    <w:p w14:paraId="281A6A02" w14:textId="77777777" w:rsidR="00511E28" w:rsidRPr="00511E28" w:rsidRDefault="00511E28" w:rsidP="00097C3E">
      <w:pPr>
        <w:pStyle w:val="NormalWeb"/>
        <w:spacing w:line="360" w:lineRule="auto"/>
        <w:jc w:val="both"/>
      </w:pPr>
      <w:r w:rsidRPr="00511E28">
        <w:t>Signal processing is a critical aspect of this system, as the raw data from the ECG and SpO2 sensors often contains noise or artifacts that can distort the results. Effective preprocessing ensures that the data used for analysis and classification is clean and accurate.</w:t>
      </w:r>
    </w:p>
    <w:p w14:paraId="186185CD" w14:textId="77777777" w:rsidR="00511E28" w:rsidRPr="00511E28" w:rsidRDefault="00511E28" w:rsidP="00097C3E">
      <w:pPr>
        <w:pStyle w:val="Heading3"/>
        <w:jc w:val="both"/>
        <w:rPr>
          <w:rFonts w:eastAsia="Times New Roman"/>
        </w:rPr>
      </w:pPr>
      <w:bookmarkStart w:id="54" w:name="_Toc194504605"/>
      <w:r w:rsidRPr="00511E28">
        <w:rPr>
          <w:rFonts w:eastAsia="Times New Roman"/>
        </w:rPr>
        <w:t>ECG Signal Processing</w:t>
      </w:r>
      <w:bookmarkEnd w:id="54"/>
    </w:p>
    <w:p w14:paraId="7056D05A" w14:textId="77777777" w:rsidR="00511E28" w:rsidRPr="00511E28" w:rsidRDefault="00511E28" w:rsidP="00097C3E">
      <w:pPr>
        <w:pStyle w:val="NormalWeb"/>
        <w:spacing w:line="360" w:lineRule="auto"/>
        <w:jc w:val="both"/>
      </w:pPr>
      <w:r w:rsidRPr="00511E28">
        <w:t>The raw ECG signal, captured by the AD8232 ECG sen</w:t>
      </w:r>
      <w:r w:rsidRPr="00511E28">
        <w:rPr>
          <w:b/>
          <w:bCs/>
        </w:rPr>
        <w:t>sor</w:t>
      </w:r>
      <w:r w:rsidRPr="00511E28">
        <w:t>, typically contains noise from several sources, including electrical interference, motion artifacts, and baseline drift. The preprocessing of the ECG signal involves several key steps:</w:t>
      </w:r>
    </w:p>
    <w:p w14:paraId="4D840674" w14:textId="77777777" w:rsidR="00511E28" w:rsidRPr="00511E28" w:rsidRDefault="00511E28" w:rsidP="007166F7">
      <w:pPr>
        <w:pStyle w:val="NormalWeb"/>
        <w:numPr>
          <w:ilvl w:val="0"/>
          <w:numId w:val="20"/>
        </w:numPr>
        <w:spacing w:line="360" w:lineRule="auto"/>
        <w:jc w:val="both"/>
      </w:pPr>
      <w:r w:rsidRPr="00511E28">
        <w:t>Filtering:</w:t>
      </w:r>
    </w:p>
    <w:p w14:paraId="5CF8706C" w14:textId="77777777" w:rsidR="00511E28" w:rsidRPr="00511E28" w:rsidRDefault="00511E28" w:rsidP="007166F7">
      <w:pPr>
        <w:pStyle w:val="NormalWeb"/>
        <w:numPr>
          <w:ilvl w:val="1"/>
          <w:numId w:val="20"/>
        </w:numPr>
        <w:spacing w:line="360" w:lineRule="auto"/>
        <w:jc w:val="both"/>
      </w:pPr>
      <w:r w:rsidRPr="00511E28">
        <w:t>Bandpass Filtering: A bandpass filter is applied to the ECG signal to remove noise from both low and high frequencies. A typical range for the bandpass filter is between 0.5 Hz and 50 Hz, which is suitable for capturing the key components of the ECG waveform, such as the P-wave, QRS complex, and T-wave.</w:t>
      </w:r>
    </w:p>
    <w:p w14:paraId="41FDC8BC" w14:textId="77777777" w:rsidR="00511E28" w:rsidRPr="00511E28" w:rsidRDefault="00511E28" w:rsidP="007166F7">
      <w:pPr>
        <w:pStyle w:val="NormalWeb"/>
        <w:numPr>
          <w:ilvl w:val="1"/>
          <w:numId w:val="20"/>
        </w:numPr>
        <w:spacing w:line="360" w:lineRule="auto"/>
        <w:jc w:val="both"/>
      </w:pPr>
      <w:r w:rsidRPr="00511E28">
        <w:t>Notch Filtering: A notch filter (typically set at 50 Hz) is applied to remove power line interference, which is a common source of noise in ECG signals.</w:t>
      </w:r>
    </w:p>
    <w:p w14:paraId="400AA48C" w14:textId="77777777" w:rsidR="00511E28" w:rsidRPr="00511E28" w:rsidRDefault="00511E28" w:rsidP="007166F7">
      <w:pPr>
        <w:pStyle w:val="NormalWeb"/>
        <w:numPr>
          <w:ilvl w:val="0"/>
          <w:numId w:val="20"/>
        </w:numPr>
        <w:spacing w:line="360" w:lineRule="auto"/>
        <w:jc w:val="both"/>
      </w:pPr>
      <w:r w:rsidRPr="00511E28">
        <w:t>R-Peak Detection:</w:t>
      </w:r>
    </w:p>
    <w:p w14:paraId="735756F0" w14:textId="77777777" w:rsidR="00511E28" w:rsidRPr="00511E28" w:rsidRDefault="00511E28" w:rsidP="007166F7">
      <w:pPr>
        <w:pStyle w:val="NormalWeb"/>
        <w:numPr>
          <w:ilvl w:val="1"/>
          <w:numId w:val="20"/>
        </w:numPr>
        <w:spacing w:line="360" w:lineRule="auto"/>
        <w:jc w:val="both"/>
      </w:pPr>
      <w:r w:rsidRPr="00511E28">
        <w:t>The R-peaks in the ECG waveform correspond to the highest points in the QRS complex. These peaks are essential for calculating heart rate and detecting arrhythmias. The Pan-Tompkins algorithm or wavelet transform methods can be used to detect R-peaks accurately.</w:t>
      </w:r>
    </w:p>
    <w:p w14:paraId="78AF2B59" w14:textId="77777777" w:rsidR="00511E28" w:rsidRPr="00511E28" w:rsidRDefault="00511E28" w:rsidP="007166F7">
      <w:pPr>
        <w:pStyle w:val="NormalWeb"/>
        <w:numPr>
          <w:ilvl w:val="1"/>
          <w:numId w:val="20"/>
        </w:numPr>
        <w:spacing w:line="360" w:lineRule="auto"/>
        <w:jc w:val="both"/>
      </w:pPr>
      <w:r w:rsidRPr="00511E28">
        <w:lastRenderedPageBreak/>
        <w:t>Once the R-peaks are detected, the R-R intervals (the time between consecutive R-peaks) are computed, which provide critical information for heart rate variability analysis.</w:t>
      </w:r>
    </w:p>
    <w:p w14:paraId="731EE067" w14:textId="77777777" w:rsidR="00511E28" w:rsidRPr="00511E28" w:rsidRDefault="00511E28" w:rsidP="007166F7">
      <w:pPr>
        <w:pStyle w:val="NormalWeb"/>
        <w:numPr>
          <w:ilvl w:val="0"/>
          <w:numId w:val="20"/>
        </w:numPr>
        <w:spacing w:line="360" w:lineRule="auto"/>
        <w:jc w:val="both"/>
      </w:pPr>
      <w:r w:rsidRPr="00511E28">
        <w:t>Baseline Correction:</w:t>
      </w:r>
    </w:p>
    <w:p w14:paraId="0293BEFE" w14:textId="77777777" w:rsidR="00511E28" w:rsidRPr="00511E28" w:rsidRDefault="00511E28" w:rsidP="007166F7">
      <w:pPr>
        <w:pStyle w:val="NormalWeb"/>
        <w:numPr>
          <w:ilvl w:val="1"/>
          <w:numId w:val="20"/>
        </w:numPr>
        <w:spacing w:line="360" w:lineRule="auto"/>
        <w:jc w:val="both"/>
      </w:pPr>
      <w:r w:rsidRPr="00511E28">
        <w:t>Baseline wander, caused by motion or improper electrode placement, can affect the ECG signal. A high-pass filter or polynomial fitting is applied to remove the baseline drift, ensuring that the ECG signal remains within an acceptable range for classification.</w:t>
      </w:r>
    </w:p>
    <w:p w14:paraId="7912B537" w14:textId="77777777" w:rsidR="00511E28" w:rsidRPr="00511E28" w:rsidRDefault="00511E28" w:rsidP="007166F7">
      <w:pPr>
        <w:pStyle w:val="NormalWeb"/>
        <w:numPr>
          <w:ilvl w:val="0"/>
          <w:numId w:val="20"/>
        </w:numPr>
        <w:spacing w:line="360" w:lineRule="auto"/>
        <w:jc w:val="both"/>
      </w:pPr>
      <w:r w:rsidRPr="00511E28">
        <w:t>Feature Extraction:</w:t>
      </w:r>
    </w:p>
    <w:p w14:paraId="5DBEFFDC" w14:textId="77777777" w:rsidR="00511E28" w:rsidRPr="00511E28" w:rsidRDefault="00511E28" w:rsidP="007166F7">
      <w:pPr>
        <w:pStyle w:val="NormalWeb"/>
        <w:numPr>
          <w:ilvl w:val="1"/>
          <w:numId w:val="20"/>
        </w:numPr>
        <w:spacing w:line="360" w:lineRule="auto"/>
        <w:jc w:val="both"/>
      </w:pPr>
      <w:r w:rsidRPr="00511E28">
        <w:t>After preprocessing, relevant features are extracted from the ECG signal for arrhythmia classification. Features like heart rate (HR), R-R intervals, QRS duration, and waveform morphology are important for classification.</w:t>
      </w:r>
    </w:p>
    <w:p w14:paraId="036A75AA" w14:textId="77777777" w:rsidR="00511E28" w:rsidRPr="00511E28" w:rsidRDefault="00511E28" w:rsidP="007166F7">
      <w:pPr>
        <w:pStyle w:val="NormalWeb"/>
        <w:numPr>
          <w:ilvl w:val="1"/>
          <w:numId w:val="20"/>
        </w:numPr>
        <w:spacing w:line="360" w:lineRule="auto"/>
        <w:jc w:val="both"/>
      </w:pPr>
      <w:r w:rsidRPr="00511E28">
        <w:t>Time-domain features such as mean heart rate, standard deviation, and variance are calculated. Frequency-domain features (e.g., using Fast Fourier Transform (FFT)) can also be analyzed for additional insights.</w:t>
      </w:r>
    </w:p>
    <w:p w14:paraId="2630ACF6" w14:textId="77777777" w:rsidR="00511E28" w:rsidRPr="00511E28" w:rsidRDefault="00511E28" w:rsidP="00097C3E">
      <w:pPr>
        <w:pStyle w:val="Heading3"/>
        <w:jc w:val="both"/>
      </w:pPr>
      <w:bookmarkStart w:id="55" w:name="_Toc194504606"/>
      <w:r w:rsidRPr="00511E28">
        <w:t>SpO2 Signal Processing</w:t>
      </w:r>
      <w:bookmarkEnd w:id="55"/>
    </w:p>
    <w:p w14:paraId="346827AB" w14:textId="77777777" w:rsidR="00511E28" w:rsidRPr="00511E28" w:rsidRDefault="00511E28" w:rsidP="00097C3E">
      <w:pPr>
        <w:pStyle w:val="NormalWeb"/>
        <w:spacing w:line="360" w:lineRule="auto"/>
        <w:jc w:val="both"/>
      </w:pPr>
      <w:r w:rsidRPr="00511E28">
        <w:t>The MAX30102 SpO2 sensor provides real-time measurements of oxygen saturation and heart rate using the reflection of red and infrared light. The sensor output is processed as follows:</w:t>
      </w:r>
    </w:p>
    <w:p w14:paraId="1AC69DD8" w14:textId="77777777" w:rsidR="00511E28" w:rsidRPr="00511E28" w:rsidRDefault="00511E28" w:rsidP="007166F7">
      <w:pPr>
        <w:pStyle w:val="NormalWeb"/>
        <w:numPr>
          <w:ilvl w:val="0"/>
          <w:numId w:val="21"/>
        </w:numPr>
        <w:spacing w:line="360" w:lineRule="auto"/>
        <w:jc w:val="both"/>
      </w:pPr>
      <w:r w:rsidRPr="00511E28">
        <w:t>Noise Filtering:</w:t>
      </w:r>
    </w:p>
    <w:p w14:paraId="50A22F53" w14:textId="77777777" w:rsidR="00511E28" w:rsidRPr="00511E28" w:rsidRDefault="00511E28" w:rsidP="007166F7">
      <w:pPr>
        <w:pStyle w:val="NormalWeb"/>
        <w:numPr>
          <w:ilvl w:val="1"/>
          <w:numId w:val="21"/>
        </w:numPr>
        <w:spacing w:line="360" w:lineRule="auto"/>
        <w:jc w:val="both"/>
      </w:pPr>
      <w:r w:rsidRPr="00511E28">
        <w:t>Raw signals from the MAX30102 may contain noise from environmental factors such as ambient light or motion. A low-pass filter is applied to smooth the signal and reduce high-frequency noise.</w:t>
      </w:r>
    </w:p>
    <w:p w14:paraId="78FE6468" w14:textId="77777777" w:rsidR="00511E28" w:rsidRPr="00511E28" w:rsidRDefault="00511E28" w:rsidP="007166F7">
      <w:pPr>
        <w:pStyle w:val="NormalWeb"/>
        <w:numPr>
          <w:ilvl w:val="0"/>
          <w:numId w:val="21"/>
        </w:numPr>
        <w:spacing w:line="360" w:lineRule="auto"/>
        <w:jc w:val="both"/>
      </w:pPr>
      <w:r w:rsidRPr="00511E28">
        <w:t>Pulse Detection:</w:t>
      </w:r>
    </w:p>
    <w:p w14:paraId="525EE124" w14:textId="77777777" w:rsidR="00511E28" w:rsidRPr="00511E28" w:rsidRDefault="00511E28" w:rsidP="007166F7">
      <w:pPr>
        <w:pStyle w:val="NormalWeb"/>
        <w:numPr>
          <w:ilvl w:val="1"/>
          <w:numId w:val="21"/>
        </w:numPr>
        <w:spacing w:line="360" w:lineRule="auto"/>
        <w:jc w:val="both"/>
      </w:pPr>
      <w:r w:rsidRPr="00511E28">
        <w:t>The SpO2 sensor operates by detecting the pulsatile nature of the blood flow, where the amount of reflected light changes as blood pulses through the tissue. The signal from the sensor is processed to detect this pulsatile waveform, which is used to estimate heart rate and oxygen saturation.</w:t>
      </w:r>
    </w:p>
    <w:p w14:paraId="1CF0098E" w14:textId="77777777" w:rsidR="00511E28" w:rsidRPr="00511E28" w:rsidRDefault="00511E28" w:rsidP="007166F7">
      <w:pPr>
        <w:pStyle w:val="NormalWeb"/>
        <w:numPr>
          <w:ilvl w:val="0"/>
          <w:numId w:val="21"/>
        </w:numPr>
        <w:spacing w:line="360" w:lineRule="auto"/>
        <w:jc w:val="both"/>
      </w:pPr>
      <w:r w:rsidRPr="00511E28">
        <w:t>SpO2 Calculation:</w:t>
      </w:r>
    </w:p>
    <w:p w14:paraId="4707E4CD" w14:textId="77777777" w:rsidR="00DD432B" w:rsidRDefault="00511E28" w:rsidP="007166F7">
      <w:pPr>
        <w:pStyle w:val="NormalWeb"/>
        <w:numPr>
          <w:ilvl w:val="1"/>
          <w:numId w:val="21"/>
        </w:numPr>
        <w:spacing w:line="360" w:lineRule="auto"/>
        <w:jc w:val="both"/>
      </w:pPr>
      <w:r w:rsidRPr="00511E28">
        <w:lastRenderedPageBreak/>
        <w:t>The SpO2 level is calculated based on the ratio of the red and infrared light absorption, with the formula typically being</w:t>
      </w:r>
    </w:p>
    <w:p w14:paraId="2569C4E2" w14:textId="77777777" w:rsidR="00DD432B" w:rsidRDefault="00DD432B" w:rsidP="00097C3E">
      <w:pPr>
        <w:pStyle w:val="NormalWeb"/>
        <w:spacing w:line="360" w:lineRule="auto"/>
        <w:ind w:left="1440"/>
        <w:jc w:val="both"/>
      </w:pPr>
    </w:p>
    <w:p w14:paraId="3FAB6082" w14:textId="14E16198" w:rsidR="00511E28" w:rsidRPr="00511E28" w:rsidRDefault="00511E28" w:rsidP="007166F7">
      <w:pPr>
        <w:pStyle w:val="NormalWeb"/>
        <w:numPr>
          <w:ilvl w:val="1"/>
          <w:numId w:val="21"/>
        </w:numPr>
        <w:spacing w:line="360" w:lineRule="auto"/>
        <w:jc w:val="both"/>
      </w:pPr>
      <w:r w:rsidRPr="00511E28">
        <w:t>. The ratio is then calibrated to estimate the oxygen saturation.</w:t>
      </w:r>
    </w:p>
    <w:p w14:paraId="2CA21F7D" w14:textId="77777777" w:rsidR="00511E28" w:rsidRPr="00511E28" w:rsidRDefault="00511E28" w:rsidP="007166F7">
      <w:pPr>
        <w:pStyle w:val="NormalWeb"/>
        <w:numPr>
          <w:ilvl w:val="0"/>
          <w:numId w:val="21"/>
        </w:numPr>
        <w:spacing w:line="360" w:lineRule="auto"/>
        <w:jc w:val="both"/>
      </w:pPr>
      <w:r w:rsidRPr="00511E28">
        <w:t>Heart Rate Estimation:</w:t>
      </w:r>
    </w:p>
    <w:p w14:paraId="7FD5A3B5" w14:textId="1C74F001" w:rsidR="00511E28" w:rsidRPr="00511E28" w:rsidRDefault="00511E28" w:rsidP="007166F7">
      <w:pPr>
        <w:pStyle w:val="NormalWeb"/>
        <w:numPr>
          <w:ilvl w:val="1"/>
          <w:numId w:val="21"/>
        </w:numPr>
        <w:spacing w:line="360" w:lineRule="auto"/>
        <w:jc w:val="both"/>
      </w:pPr>
      <w:r w:rsidRPr="00511E28">
        <w:t>The heart rate is derived from the pulsatile signal, typically by measuring the time between peaks in the detected waveform (similar to R-R intervals in the ECG signal). This is used to monitor changes in heart rhythm.</w:t>
      </w:r>
    </w:p>
    <w:p w14:paraId="41F65289" w14:textId="0EF957E6" w:rsidR="00511E28" w:rsidRPr="00511E28" w:rsidRDefault="00511E28" w:rsidP="00097C3E">
      <w:pPr>
        <w:pStyle w:val="Heading3"/>
        <w:jc w:val="both"/>
        <w:rPr>
          <w:rFonts w:eastAsia="Times New Roman"/>
        </w:rPr>
      </w:pPr>
      <w:bookmarkStart w:id="56" w:name="_Toc194504607"/>
      <w:r w:rsidRPr="00511E28">
        <w:rPr>
          <w:rFonts w:eastAsia="Times New Roman"/>
        </w:rPr>
        <w:t>Machine Learning for Arrhythmia Classification</w:t>
      </w:r>
      <w:bookmarkEnd w:id="56"/>
    </w:p>
    <w:p w14:paraId="0492C9B0" w14:textId="77777777" w:rsidR="00A015A8" w:rsidRDefault="00511E28" w:rsidP="00097C3E">
      <w:pPr>
        <w:pStyle w:val="NormalWeb"/>
        <w:spacing w:line="360" w:lineRule="auto"/>
        <w:jc w:val="both"/>
      </w:pPr>
      <w:r w:rsidRPr="00511E28">
        <w:t>A key feature of the system is its ability to classify arrhythmias in real-time using an artificial intelligence (AI) model. The model is based on a Convolutional Neural Network (CNN), a deep learning architecture particularly suited for time-series data like ECG signals.</w:t>
      </w:r>
    </w:p>
    <w:p w14:paraId="3E024CB0" w14:textId="4F18C6E3" w:rsidR="00511E28" w:rsidRPr="00511E28" w:rsidRDefault="00511E28" w:rsidP="00097C3E">
      <w:pPr>
        <w:pStyle w:val="Heading3"/>
        <w:jc w:val="both"/>
        <w:rPr>
          <w:rFonts w:eastAsia="Times New Roman"/>
        </w:rPr>
      </w:pPr>
      <w:bookmarkStart w:id="57" w:name="_Toc194504608"/>
      <w:r w:rsidRPr="00511E28">
        <w:rPr>
          <w:rFonts w:eastAsia="Times New Roman"/>
        </w:rPr>
        <w:t>Convolutional Neural Network (CNN)</w:t>
      </w:r>
      <w:bookmarkEnd w:id="57"/>
    </w:p>
    <w:p w14:paraId="7944DA6B" w14:textId="4F1478F0" w:rsidR="00511E28" w:rsidRPr="00511E28" w:rsidRDefault="00511E28" w:rsidP="00097C3E">
      <w:pPr>
        <w:pStyle w:val="NormalWeb"/>
        <w:spacing w:line="360" w:lineRule="auto"/>
        <w:jc w:val="both"/>
      </w:pPr>
      <w:r w:rsidRPr="00511E28">
        <w:t xml:space="preserve">The CNN model is trained to classify ECG signals into different arrhythmia categories, such as </w:t>
      </w:r>
      <w:r w:rsidR="004B77D4">
        <w:t>atrial premature beat</w:t>
      </w:r>
      <w:r w:rsidRPr="00511E28">
        <w:t xml:space="preserve">, atrial fibrillation, </w:t>
      </w:r>
      <w:r w:rsidR="004B77D4">
        <w:t>premature ventricular contraction</w:t>
      </w:r>
      <w:r w:rsidRPr="00511E28">
        <w:t>, and other common arrhythmias. The steps involved in the CNN-based classification model are as follows:</w:t>
      </w:r>
    </w:p>
    <w:p w14:paraId="617C3CF2" w14:textId="77777777" w:rsidR="00511E28" w:rsidRPr="00511E28" w:rsidRDefault="00511E28" w:rsidP="007166F7">
      <w:pPr>
        <w:pStyle w:val="NormalWeb"/>
        <w:numPr>
          <w:ilvl w:val="0"/>
          <w:numId w:val="22"/>
        </w:numPr>
        <w:spacing w:line="360" w:lineRule="auto"/>
        <w:jc w:val="both"/>
      </w:pPr>
      <w:r w:rsidRPr="00511E28">
        <w:t>Data Collection and Preprocessing:</w:t>
      </w:r>
    </w:p>
    <w:p w14:paraId="763AF657" w14:textId="057E709F" w:rsidR="00511E28" w:rsidRPr="00511E28" w:rsidRDefault="00511E28" w:rsidP="007166F7">
      <w:pPr>
        <w:pStyle w:val="NormalWeb"/>
        <w:numPr>
          <w:ilvl w:val="1"/>
          <w:numId w:val="22"/>
        </w:numPr>
        <w:spacing w:line="360" w:lineRule="auto"/>
        <w:jc w:val="both"/>
      </w:pPr>
      <w:r w:rsidRPr="00511E28">
        <w:t>The ECG dataset used for training the CNN model comes from publicly available datasets</w:t>
      </w:r>
      <w:r w:rsidR="00C47BF5">
        <w:t xml:space="preserve"> (MIT_BIH)</w:t>
      </w:r>
      <w:r w:rsidR="003245FB">
        <w:fldChar w:fldCharType="begin"/>
      </w:r>
      <w:r w:rsidR="003245FB">
        <w:instrText xml:space="preserve"> ADDIN ZOTERO_ITEM CSL_CITATION {"citationID":"Ed7xdDWP","properties":{"formattedCitation":"(Moody &amp; Mark, 1992)","plainCitation":"(Moody &amp; Mark, 1992)","noteIndex":0},"citationItems":[{"id":39,"uris":["http://zotero.org/users/16416586/items/ZYC538RU"],"itemData":{"id":39,"type":"dataset","abstract":"Since 1975, our laboratories at Boston's Beth Israel Hospital (now the Beth Israel Deaconess Medical Center) and at MIT have supported our own research into arrhythmia analysis and related subjects. One of the first major products of that effort was the MIT-BIH Arrhythmia Database, which we completed and began distributing in 1980. The database was the first generally available set of standard test material for evaluation of arrhythmia detectors, and has been used for that purpose as well as for basic research into cardiac dynamics at more than 500 sites worldwide. Originally, we distributed the database on 9-track half-inch digital tape at 800 and 1600 bpi, and on quarter-inch IRIG-format FM analog tape. In August, 1989, we produced a CD-ROM version of the database.","DOI":"10.13026/C2F305","publisher":"physionet.org","source":"DOI.org (Datacite)","title":"MIT-BIH Arrhythmia Database","URL":"https://physionet.org/content/mitdb/","author":[{"family":"Moody","given":"George B"},{"family":"Mark","given":"Roger G"}],"accessed":{"date-parts":[["2025",2,19]]},"issued":{"date-parts":[["1992"]]}}}],"schema":"https://github.com/citation-style-language/schema/raw/master/csl-citation.json"} </w:instrText>
      </w:r>
      <w:r w:rsidR="003245FB">
        <w:fldChar w:fldCharType="separate"/>
      </w:r>
      <w:r w:rsidR="003245FB" w:rsidRPr="003245FB">
        <w:t>(Moody &amp; Mark, 1992)</w:t>
      </w:r>
      <w:r w:rsidR="003245FB">
        <w:fldChar w:fldCharType="end"/>
      </w:r>
      <w:r w:rsidRPr="00511E28">
        <w:t>, which contains a variety of labeled ECG recordings.</w:t>
      </w:r>
    </w:p>
    <w:p w14:paraId="4F094D0F" w14:textId="77777777" w:rsidR="00511E28" w:rsidRPr="00511E28" w:rsidRDefault="00511E28" w:rsidP="007166F7">
      <w:pPr>
        <w:pStyle w:val="NormalWeb"/>
        <w:numPr>
          <w:ilvl w:val="1"/>
          <w:numId w:val="22"/>
        </w:numPr>
        <w:spacing w:line="360" w:lineRule="auto"/>
        <w:jc w:val="both"/>
      </w:pPr>
      <w:r w:rsidRPr="00511E28">
        <w:t>The training data is preprocessed using the steps mentioned earlier (e.g., filtering, R-peak detection, baseline correction) to ensure high-quality inputs to the CNN.</w:t>
      </w:r>
    </w:p>
    <w:p w14:paraId="32DE1031" w14:textId="77777777" w:rsidR="00511E28" w:rsidRPr="00511E28" w:rsidRDefault="00511E28" w:rsidP="007166F7">
      <w:pPr>
        <w:pStyle w:val="NormalWeb"/>
        <w:numPr>
          <w:ilvl w:val="0"/>
          <w:numId w:val="22"/>
        </w:numPr>
        <w:spacing w:line="360" w:lineRule="auto"/>
        <w:jc w:val="both"/>
      </w:pPr>
      <w:r w:rsidRPr="00511E28">
        <w:t>CNN Model Architecture:</w:t>
      </w:r>
    </w:p>
    <w:p w14:paraId="0C1FF62E" w14:textId="77777777" w:rsidR="00511E28" w:rsidRPr="00511E28" w:rsidRDefault="00511E28" w:rsidP="007166F7">
      <w:pPr>
        <w:pStyle w:val="NormalWeb"/>
        <w:numPr>
          <w:ilvl w:val="1"/>
          <w:numId w:val="22"/>
        </w:numPr>
        <w:spacing w:line="360" w:lineRule="auto"/>
        <w:jc w:val="both"/>
      </w:pPr>
      <w:r w:rsidRPr="00511E28">
        <w:lastRenderedPageBreak/>
        <w:t xml:space="preserve">The CNN consists of multiple layers, including convolutional layers (for feature extraction), max-pooling layers (for dimensionality reduction), and fully connected layers (for classification). The model architecture may include: </w:t>
      </w:r>
    </w:p>
    <w:p w14:paraId="4133F609" w14:textId="77777777" w:rsidR="00511E28" w:rsidRPr="00511E28" w:rsidRDefault="00511E28" w:rsidP="007166F7">
      <w:pPr>
        <w:pStyle w:val="NormalWeb"/>
        <w:numPr>
          <w:ilvl w:val="2"/>
          <w:numId w:val="22"/>
        </w:numPr>
        <w:spacing w:line="360" w:lineRule="auto"/>
        <w:jc w:val="both"/>
      </w:pPr>
      <w:r w:rsidRPr="00511E28">
        <w:t>Input Layer: Takes in raw or preprocessed ECG signals.</w:t>
      </w:r>
    </w:p>
    <w:p w14:paraId="0172A15F" w14:textId="77777777" w:rsidR="00511E28" w:rsidRPr="00511E28" w:rsidRDefault="00511E28" w:rsidP="007166F7">
      <w:pPr>
        <w:pStyle w:val="NormalWeb"/>
        <w:numPr>
          <w:ilvl w:val="2"/>
          <w:numId w:val="22"/>
        </w:numPr>
        <w:spacing w:line="360" w:lineRule="auto"/>
        <w:jc w:val="both"/>
      </w:pPr>
      <w:r w:rsidRPr="00511E28">
        <w:t>Convolutional Layers: Detects key features such as QRS complexes, T-waves, and other waveform characteristics.</w:t>
      </w:r>
    </w:p>
    <w:p w14:paraId="25A574C8" w14:textId="77777777" w:rsidR="00511E28" w:rsidRPr="00511E28" w:rsidRDefault="00511E28" w:rsidP="007166F7">
      <w:pPr>
        <w:pStyle w:val="NormalWeb"/>
        <w:numPr>
          <w:ilvl w:val="2"/>
          <w:numId w:val="22"/>
        </w:numPr>
        <w:spacing w:line="360" w:lineRule="auto"/>
        <w:jc w:val="both"/>
      </w:pPr>
      <w:r w:rsidRPr="00511E28">
        <w:t>Pooling Layers: Reduces the dimensionality of the feature maps, retaining the most important features.</w:t>
      </w:r>
    </w:p>
    <w:p w14:paraId="577DEA22" w14:textId="77777777" w:rsidR="00511E28" w:rsidRPr="00511E28" w:rsidRDefault="00511E28" w:rsidP="007166F7">
      <w:pPr>
        <w:pStyle w:val="NormalWeb"/>
        <w:numPr>
          <w:ilvl w:val="2"/>
          <w:numId w:val="22"/>
        </w:numPr>
        <w:spacing w:line="360" w:lineRule="auto"/>
        <w:jc w:val="both"/>
      </w:pPr>
      <w:r w:rsidRPr="00511E28">
        <w:t>Fully Connected Layers: Final layers that output the arrhythmia class based on the learned features.</w:t>
      </w:r>
    </w:p>
    <w:p w14:paraId="148BF8A7" w14:textId="4134A44E" w:rsidR="00511E28" w:rsidRPr="00511E28" w:rsidRDefault="00FC4832" w:rsidP="007166F7">
      <w:pPr>
        <w:pStyle w:val="NormalWeb"/>
        <w:numPr>
          <w:ilvl w:val="2"/>
          <w:numId w:val="22"/>
        </w:numPr>
        <w:spacing w:line="360" w:lineRule="auto"/>
        <w:jc w:val="both"/>
      </w:pPr>
      <w:r w:rsidRPr="00511E28">
        <w:t>SoftMax</w:t>
      </w:r>
      <w:r w:rsidR="00511E28" w:rsidRPr="00511E28">
        <w:t xml:space="preserve"> Layer: Outputs probabilities for different classes, such as normal or various types of arrhythmias.</w:t>
      </w:r>
    </w:p>
    <w:p w14:paraId="58CED5D0" w14:textId="77777777" w:rsidR="00511E28" w:rsidRPr="00511E28" w:rsidRDefault="00511E28" w:rsidP="007166F7">
      <w:pPr>
        <w:pStyle w:val="NormalWeb"/>
        <w:numPr>
          <w:ilvl w:val="0"/>
          <w:numId w:val="22"/>
        </w:numPr>
        <w:spacing w:line="360" w:lineRule="auto"/>
        <w:jc w:val="both"/>
      </w:pPr>
      <w:r w:rsidRPr="00511E28">
        <w:t>Training the Model:</w:t>
      </w:r>
    </w:p>
    <w:p w14:paraId="11ED80C8" w14:textId="483C876F" w:rsidR="00511E28" w:rsidRDefault="00511E28" w:rsidP="007166F7">
      <w:pPr>
        <w:pStyle w:val="NormalWeb"/>
        <w:numPr>
          <w:ilvl w:val="1"/>
          <w:numId w:val="22"/>
        </w:numPr>
        <w:spacing w:line="360" w:lineRule="auto"/>
        <w:jc w:val="both"/>
      </w:pPr>
      <w:r w:rsidRPr="00511E28">
        <w:t>The model is trained using the ECG dataset with labels representing different arrhythmia types. The training process uses the cross-entropy loss function for classification tasks and an Adam optimizer for gradient descent.</w:t>
      </w:r>
    </w:p>
    <w:p w14:paraId="55247900" w14:textId="0BE429AF" w:rsidR="00E35B34" w:rsidRPr="00511E28" w:rsidRDefault="00E35B34" w:rsidP="007166F7">
      <w:pPr>
        <w:pStyle w:val="NormalWeb"/>
        <w:numPr>
          <w:ilvl w:val="1"/>
          <w:numId w:val="22"/>
        </w:numPr>
        <w:spacing w:line="360" w:lineRule="auto"/>
        <w:jc w:val="both"/>
      </w:pPr>
      <w:r w:rsidRPr="00E35B34">
        <w:t>The Rectified Linear Unit (</w:t>
      </w:r>
      <w:proofErr w:type="spellStart"/>
      <w:r w:rsidRPr="00E35B34">
        <w:t>ReLU</w:t>
      </w:r>
      <w:proofErr w:type="spellEnd"/>
      <w:r w:rsidRPr="00E35B34">
        <w:t>) is a popular activation function in neural networks, defined as f(x) = max (0, x), meaning it outputs the input directly if it's positive, otherwise zero.</w:t>
      </w:r>
    </w:p>
    <w:p w14:paraId="50D1413E" w14:textId="42B22C46" w:rsidR="000B00A7" w:rsidRDefault="00511E28" w:rsidP="007166F7">
      <w:pPr>
        <w:pStyle w:val="NormalWeb"/>
        <w:numPr>
          <w:ilvl w:val="1"/>
          <w:numId w:val="22"/>
        </w:numPr>
        <w:spacing w:line="360" w:lineRule="auto"/>
        <w:jc w:val="both"/>
      </w:pPr>
      <w:r w:rsidRPr="00511E28">
        <w:t>Epochs and batch size are adjusted to ensure optimal performance without overfitting.</w:t>
      </w:r>
    </w:p>
    <w:p w14:paraId="359F271F" w14:textId="77777777" w:rsidR="000B00A7" w:rsidRDefault="000B00A7" w:rsidP="007166F7">
      <w:pPr>
        <w:pStyle w:val="NormalWeb"/>
        <w:numPr>
          <w:ilvl w:val="1"/>
          <w:numId w:val="22"/>
        </w:numPr>
        <w:jc w:val="both"/>
      </w:pPr>
      <w:r>
        <w:t>Optimizer: Adam (learning rate = 0.001)</w:t>
      </w:r>
    </w:p>
    <w:p w14:paraId="35ACA90D" w14:textId="3121E90F" w:rsidR="000B00A7" w:rsidRDefault="000B00A7" w:rsidP="007166F7">
      <w:pPr>
        <w:pStyle w:val="NormalWeb"/>
        <w:numPr>
          <w:ilvl w:val="1"/>
          <w:numId w:val="22"/>
        </w:numPr>
        <w:jc w:val="both"/>
      </w:pPr>
      <w:r>
        <w:t xml:space="preserve">Loss Function: Categorical </w:t>
      </w:r>
      <w:r w:rsidR="00E35B34">
        <w:t>Cross entropy</w:t>
      </w:r>
    </w:p>
    <w:p w14:paraId="3BDE3AEE" w14:textId="77777777" w:rsidR="000B00A7" w:rsidRDefault="000B00A7" w:rsidP="007166F7">
      <w:pPr>
        <w:pStyle w:val="NormalWeb"/>
        <w:numPr>
          <w:ilvl w:val="1"/>
          <w:numId w:val="22"/>
        </w:numPr>
        <w:jc w:val="both"/>
      </w:pPr>
      <w:r>
        <w:t>Batch Size: 32</w:t>
      </w:r>
    </w:p>
    <w:p w14:paraId="4859452F" w14:textId="6F3B76BA" w:rsidR="000B00A7" w:rsidRPr="00511E28" w:rsidRDefault="000B00A7" w:rsidP="007166F7">
      <w:pPr>
        <w:pStyle w:val="NormalWeb"/>
        <w:numPr>
          <w:ilvl w:val="1"/>
          <w:numId w:val="22"/>
        </w:numPr>
        <w:spacing w:line="360" w:lineRule="auto"/>
        <w:jc w:val="both"/>
      </w:pPr>
      <w:r>
        <w:t>Epochs: 50</w:t>
      </w:r>
    </w:p>
    <w:p w14:paraId="387E9842" w14:textId="77777777" w:rsidR="00511E28" w:rsidRPr="00511E28" w:rsidRDefault="00511E28" w:rsidP="007166F7">
      <w:pPr>
        <w:pStyle w:val="NormalWeb"/>
        <w:numPr>
          <w:ilvl w:val="0"/>
          <w:numId w:val="22"/>
        </w:numPr>
        <w:spacing w:line="360" w:lineRule="auto"/>
        <w:jc w:val="both"/>
      </w:pPr>
      <w:r w:rsidRPr="00511E28">
        <w:t>Model Evaluation:</w:t>
      </w:r>
    </w:p>
    <w:p w14:paraId="6BA3FAFC" w14:textId="77777777" w:rsidR="00511E28" w:rsidRPr="00511E28" w:rsidRDefault="00511E28" w:rsidP="007166F7">
      <w:pPr>
        <w:pStyle w:val="NormalWeb"/>
        <w:numPr>
          <w:ilvl w:val="1"/>
          <w:numId w:val="22"/>
        </w:numPr>
        <w:spacing w:line="360" w:lineRule="auto"/>
        <w:jc w:val="both"/>
      </w:pPr>
      <w:r w:rsidRPr="00511E28">
        <w:t>After training, the model is evaluated on a test set of ECG data to measure performance. Common metrics such as accuracy, precision, recall, and F1-score are calculated to assess the model's ability to detect arrhythmias accurately.</w:t>
      </w:r>
    </w:p>
    <w:p w14:paraId="0CE07BAD" w14:textId="77777777" w:rsidR="00511E28" w:rsidRPr="00511E28" w:rsidRDefault="00511E28" w:rsidP="007166F7">
      <w:pPr>
        <w:pStyle w:val="NormalWeb"/>
        <w:numPr>
          <w:ilvl w:val="1"/>
          <w:numId w:val="22"/>
        </w:numPr>
        <w:spacing w:line="360" w:lineRule="auto"/>
        <w:jc w:val="both"/>
      </w:pPr>
      <w:r w:rsidRPr="00511E28">
        <w:t>A confusion matrix is also used to visualize the performance of the model across different arrhythmia types.</w:t>
      </w:r>
    </w:p>
    <w:p w14:paraId="1AF56581" w14:textId="59DFBC0A" w:rsidR="00511E28" w:rsidRPr="00511E28" w:rsidRDefault="00511E28" w:rsidP="00097C3E">
      <w:pPr>
        <w:pStyle w:val="Heading3"/>
        <w:jc w:val="both"/>
        <w:rPr>
          <w:rFonts w:eastAsia="Times New Roman"/>
        </w:rPr>
      </w:pPr>
      <w:bookmarkStart w:id="58" w:name="_Toc194504609"/>
      <w:r w:rsidRPr="00511E28">
        <w:rPr>
          <w:rFonts w:eastAsia="Times New Roman"/>
        </w:rPr>
        <w:lastRenderedPageBreak/>
        <w:t>Classification</w:t>
      </w:r>
      <w:bookmarkEnd w:id="58"/>
    </w:p>
    <w:p w14:paraId="5343CE8B" w14:textId="4CCC850E" w:rsidR="00511E28" w:rsidRPr="00511E28" w:rsidRDefault="00511E28" w:rsidP="00097C3E">
      <w:pPr>
        <w:pStyle w:val="NormalWeb"/>
        <w:spacing w:line="360" w:lineRule="auto"/>
        <w:jc w:val="both"/>
      </w:pPr>
      <w:r w:rsidRPr="00511E28">
        <w:t xml:space="preserve">Once the model is trained and validated, it is deployed on the web server using Flask. The server continuously receives live ECG data from the ESP8266 microcontroller via </w:t>
      </w:r>
      <w:proofErr w:type="spellStart"/>
      <w:r w:rsidRPr="00511E28">
        <w:t>websockets</w:t>
      </w:r>
      <w:proofErr w:type="spellEnd"/>
      <w:r w:rsidRPr="00511E28">
        <w:t xml:space="preserve">. The data is preprocessed and fed into the CNN model for real-time classification. The server then sends the classification results (such as normal, atrial fibrillation, </w:t>
      </w:r>
      <w:r w:rsidR="00C71918">
        <w:t>PVC</w:t>
      </w:r>
      <w:r w:rsidRPr="00511E28">
        <w:t>, etc.) back to the frontend, which is displayed to the user.</w:t>
      </w:r>
    </w:p>
    <w:p w14:paraId="5B5D7BAE" w14:textId="411EAD23" w:rsidR="00511E28" w:rsidRPr="00511E28" w:rsidRDefault="00511E28" w:rsidP="00097C3E">
      <w:pPr>
        <w:pStyle w:val="Heading3"/>
        <w:jc w:val="both"/>
        <w:rPr>
          <w:rFonts w:eastAsia="Times New Roman"/>
        </w:rPr>
      </w:pPr>
      <w:bookmarkStart w:id="59" w:name="_Toc194504610"/>
      <w:r w:rsidRPr="00511E28">
        <w:rPr>
          <w:rFonts w:eastAsia="Times New Roman"/>
        </w:rPr>
        <w:t>Software Libraries and Tools</w:t>
      </w:r>
      <w:bookmarkEnd w:id="59"/>
    </w:p>
    <w:p w14:paraId="2C5EB527" w14:textId="77777777" w:rsidR="00511E28" w:rsidRPr="00511E28" w:rsidRDefault="00511E28" w:rsidP="00097C3E">
      <w:pPr>
        <w:pStyle w:val="NormalWeb"/>
        <w:spacing w:line="360" w:lineRule="auto"/>
        <w:jc w:val="both"/>
      </w:pPr>
      <w:r w:rsidRPr="00511E28">
        <w:t>The software for this system is built using a combination of Python libraries and frameworks that enable signal processing, machine learning, and web development:</w:t>
      </w:r>
    </w:p>
    <w:p w14:paraId="48586512" w14:textId="77777777" w:rsidR="00511E28" w:rsidRPr="00511E28" w:rsidRDefault="00511E28" w:rsidP="007166F7">
      <w:pPr>
        <w:pStyle w:val="NormalWeb"/>
        <w:numPr>
          <w:ilvl w:val="0"/>
          <w:numId w:val="23"/>
        </w:numPr>
        <w:spacing w:line="360" w:lineRule="auto"/>
        <w:jc w:val="both"/>
      </w:pPr>
      <w:r w:rsidRPr="00511E28">
        <w:t>TensorFlow: Used for building and training the CNN for arrhythmia classification.</w:t>
      </w:r>
    </w:p>
    <w:p w14:paraId="022A3D75" w14:textId="5E4AE687" w:rsidR="00511E28" w:rsidRPr="00511E28" w:rsidRDefault="00D25E8C" w:rsidP="007166F7">
      <w:pPr>
        <w:pStyle w:val="NormalWeb"/>
        <w:numPr>
          <w:ilvl w:val="0"/>
          <w:numId w:val="23"/>
        </w:numPr>
        <w:spacing w:line="360" w:lineRule="auto"/>
        <w:jc w:val="both"/>
      </w:pPr>
      <w:r w:rsidRPr="00511E28">
        <w:t>SciPy</w:t>
      </w:r>
      <w:r w:rsidR="00511E28" w:rsidRPr="00511E28">
        <w:t xml:space="preserve">, </w:t>
      </w:r>
      <w:r w:rsidRPr="00511E28">
        <w:t>NumPy</w:t>
      </w:r>
      <w:r w:rsidR="00511E28" w:rsidRPr="00511E28">
        <w:t>, and pandas: Used for general signal processing, including filtering, feature extraction, and statistical analysis of the ECG and SpO2 data.</w:t>
      </w:r>
    </w:p>
    <w:p w14:paraId="298463C8" w14:textId="77777777" w:rsidR="00511E28" w:rsidRPr="00511E28" w:rsidRDefault="00511E28" w:rsidP="007166F7">
      <w:pPr>
        <w:pStyle w:val="NormalWeb"/>
        <w:numPr>
          <w:ilvl w:val="0"/>
          <w:numId w:val="23"/>
        </w:numPr>
        <w:spacing w:line="360" w:lineRule="auto"/>
        <w:jc w:val="both"/>
      </w:pPr>
      <w:proofErr w:type="spellStart"/>
      <w:r w:rsidRPr="00511E28">
        <w:t>wfdb</w:t>
      </w:r>
      <w:proofErr w:type="spellEnd"/>
      <w:r w:rsidRPr="00511E28">
        <w:t>: A library used to read and process ECG signals in the Waveform Database (WFDB) format, commonly used in medical datasets.</w:t>
      </w:r>
    </w:p>
    <w:p w14:paraId="56F4C4ED" w14:textId="77777777" w:rsidR="00511E28" w:rsidRPr="00511E28" w:rsidRDefault="00511E28" w:rsidP="007166F7">
      <w:pPr>
        <w:pStyle w:val="NormalWeb"/>
        <w:numPr>
          <w:ilvl w:val="0"/>
          <w:numId w:val="23"/>
        </w:numPr>
        <w:spacing w:line="360" w:lineRule="auto"/>
        <w:jc w:val="both"/>
      </w:pPr>
      <w:r w:rsidRPr="00511E28">
        <w:t>scikit-learn: Used for additional machine learning tasks, such as feature scaling, data splitting, and evaluation metrics.</w:t>
      </w:r>
    </w:p>
    <w:p w14:paraId="07339DB4" w14:textId="77777777" w:rsidR="00511E28" w:rsidRPr="00511E28" w:rsidRDefault="00511E28" w:rsidP="007166F7">
      <w:pPr>
        <w:pStyle w:val="NormalWeb"/>
        <w:numPr>
          <w:ilvl w:val="0"/>
          <w:numId w:val="23"/>
        </w:numPr>
        <w:spacing w:line="360" w:lineRule="auto"/>
        <w:jc w:val="both"/>
      </w:pPr>
      <w:r w:rsidRPr="00511E28">
        <w:t xml:space="preserve">Flask: A Python web framework used to create the backend for real-time data handling, </w:t>
      </w:r>
      <w:proofErr w:type="spellStart"/>
      <w:r w:rsidRPr="00511E28">
        <w:t>websocket</w:t>
      </w:r>
      <w:proofErr w:type="spellEnd"/>
      <w:r w:rsidRPr="00511E28">
        <w:t xml:space="preserve"> communication, and user interface integration.</w:t>
      </w:r>
    </w:p>
    <w:p w14:paraId="434F4325" w14:textId="3F04136F" w:rsidR="00511E28" w:rsidRDefault="00511E28" w:rsidP="007166F7">
      <w:pPr>
        <w:pStyle w:val="NormalWeb"/>
        <w:numPr>
          <w:ilvl w:val="0"/>
          <w:numId w:val="23"/>
        </w:numPr>
        <w:spacing w:line="360" w:lineRule="auto"/>
        <w:jc w:val="both"/>
      </w:pPr>
      <w:r w:rsidRPr="00511E28">
        <w:t>HTML/CSS/JavaScript: Used to develop the frontend web application, where real-time data and classification results are displayed to the user.</w:t>
      </w:r>
    </w:p>
    <w:p w14:paraId="5E49481C" w14:textId="6BBA0E6A" w:rsidR="00781B82" w:rsidRDefault="00781B82" w:rsidP="00781B82">
      <w:pPr>
        <w:pStyle w:val="Heading3"/>
      </w:pPr>
      <w:bookmarkStart w:id="60" w:name="_Toc194504611"/>
      <w:r>
        <w:t>MQTT Configuration</w:t>
      </w:r>
      <w:bookmarkEnd w:id="60"/>
    </w:p>
    <w:p w14:paraId="69150E17" w14:textId="77777777" w:rsidR="00D11CA5" w:rsidRDefault="00D11CA5" w:rsidP="00D11CA5">
      <w:r>
        <w:t xml:space="preserve">ESP32 publishes sensor data to </w:t>
      </w:r>
      <w:proofErr w:type="spellStart"/>
      <w:r>
        <w:t>HiveMQ</w:t>
      </w:r>
      <w:proofErr w:type="spellEnd"/>
      <w:r>
        <w:t xml:space="preserve"> Cloud.</w:t>
      </w:r>
    </w:p>
    <w:p w14:paraId="5BC7D904" w14:textId="635C5AD2" w:rsidR="00D11CA5" w:rsidRPr="00D11CA5" w:rsidRDefault="00D11CA5" w:rsidP="00D11CA5">
      <w:r>
        <w:t>Node-RED subscribes to these topics for real-time display.</w:t>
      </w:r>
    </w:p>
    <w:p w14:paraId="3C603044" w14:textId="77777777" w:rsidR="00781B82" w:rsidRPr="00D11CA5" w:rsidRDefault="00781B82" w:rsidP="00781B82">
      <w:pPr>
        <w:pStyle w:val="NormalWeb"/>
        <w:jc w:val="both"/>
        <w:rPr>
          <w:b/>
          <w:bCs/>
        </w:rPr>
      </w:pPr>
      <w:r w:rsidRPr="00D11CA5">
        <w:rPr>
          <w:b/>
          <w:bCs/>
        </w:rPr>
        <w:t>Topics:</w:t>
      </w:r>
    </w:p>
    <w:p w14:paraId="173FEBB3" w14:textId="2D77C9D4" w:rsidR="00781B82" w:rsidRDefault="00D11CA5" w:rsidP="00781B82">
      <w:pPr>
        <w:pStyle w:val="NormalWeb"/>
        <w:jc w:val="both"/>
      </w:pPr>
      <w:r>
        <w:lastRenderedPageBreak/>
        <w:t>/</w:t>
      </w:r>
      <w:proofErr w:type="spellStart"/>
      <w:proofErr w:type="gramStart"/>
      <w:r w:rsidR="00781B82">
        <w:t>ecgdata</w:t>
      </w:r>
      <w:proofErr w:type="spellEnd"/>
      <w:proofErr w:type="gramEnd"/>
      <w:r w:rsidR="00781B82">
        <w:t xml:space="preserve"> (ECG waveform)</w:t>
      </w:r>
    </w:p>
    <w:p w14:paraId="1E41E9B3" w14:textId="303B1469" w:rsidR="00781B82" w:rsidRDefault="00D11CA5" w:rsidP="005D1B61">
      <w:pPr>
        <w:pStyle w:val="NormalWeb"/>
        <w:jc w:val="both"/>
      </w:pPr>
      <w:r>
        <w:t>/</w:t>
      </w:r>
      <w:r w:rsidR="00781B82">
        <w:t>spo2value (</w:t>
      </w:r>
      <w:proofErr w:type="spellStart"/>
      <w:r w:rsidR="00781B82">
        <w:t>SpO</w:t>
      </w:r>
      <w:proofErr w:type="spellEnd"/>
      <w:r w:rsidR="00781B82">
        <w:t>₂ readings)</w:t>
      </w:r>
    </w:p>
    <w:p w14:paraId="1AFC04D1" w14:textId="1AAE4C29" w:rsidR="00781B82" w:rsidRDefault="00D11CA5" w:rsidP="005D1B61">
      <w:pPr>
        <w:pStyle w:val="NormalWeb"/>
        <w:jc w:val="both"/>
      </w:pPr>
      <w:r>
        <w:t>/</w:t>
      </w:r>
      <w:proofErr w:type="spellStart"/>
      <w:proofErr w:type="gramStart"/>
      <w:r w:rsidR="00781B82">
        <w:t>pulsevalue</w:t>
      </w:r>
      <w:proofErr w:type="spellEnd"/>
      <w:proofErr w:type="gramEnd"/>
      <w:r w:rsidR="00781B82">
        <w:t xml:space="preserve"> (Pulse rate)</w:t>
      </w:r>
    </w:p>
    <w:p w14:paraId="1A6A61D1" w14:textId="5E780AE5" w:rsidR="00781B82" w:rsidRDefault="00781B82" w:rsidP="005D1B61">
      <w:pPr>
        <w:pStyle w:val="NormalWeb"/>
        <w:jc w:val="both"/>
      </w:pPr>
      <w:r>
        <w:t>QoS Level: QoS 1 for reliable transmission.</w:t>
      </w:r>
    </w:p>
    <w:p w14:paraId="5068AA3D" w14:textId="77777777" w:rsidR="00D11CA5" w:rsidRPr="00D11CA5" w:rsidRDefault="00D11CA5" w:rsidP="00D11CA5">
      <w:pPr>
        <w:pStyle w:val="Heading3"/>
        <w:rPr>
          <w:rFonts w:eastAsia="Times New Roman"/>
        </w:rPr>
      </w:pPr>
      <w:bookmarkStart w:id="61" w:name="_Toc194504612"/>
      <w:r w:rsidRPr="00D11CA5">
        <w:rPr>
          <w:rFonts w:eastAsia="Times New Roman"/>
        </w:rPr>
        <w:t>Node-RED Dashboard Implementation</w:t>
      </w:r>
      <w:bookmarkEnd w:id="61"/>
    </w:p>
    <w:p w14:paraId="5A57D3B4" w14:textId="0C66A1AD" w:rsidR="00D11CA5" w:rsidRPr="00D11CA5" w:rsidRDefault="00D11CA5" w:rsidP="00D11CA5">
      <w:pPr>
        <w:pStyle w:val="NormalWeb"/>
        <w:spacing w:line="360" w:lineRule="auto"/>
        <w:jc w:val="both"/>
        <w:rPr>
          <w:b/>
          <w:bCs/>
        </w:rPr>
      </w:pPr>
      <w:r w:rsidRPr="00D11CA5">
        <w:rPr>
          <w:b/>
          <w:bCs/>
        </w:rPr>
        <w:t>Dashboard Workflow</w:t>
      </w:r>
    </w:p>
    <w:p w14:paraId="76618FA8" w14:textId="77777777" w:rsidR="00D11CA5" w:rsidRPr="00D11CA5" w:rsidRDefault="00D11CA5" w:rsidP="007166F7">
      <w:pPr>
        <w:pStyle w:val="NormalWeb"/>
        <w:numPr>
          <w:ilvl w:val="0"/>
          <w:numId w:val="27"/>
        </w:numPr>
        <w:spacing w:line="360" w:lineRule="auto"/>
        <w:jc w:val="both"/>
      </w:pPr>
      <w:r w:rsidRPr="00D11CA5">
        <w:rPr>
          <w:b/>
          <w:bCs/>
        </w:rPr>
        <w:t>MQTT Input Node:</w:t>
      </w:r>
      <w:r w:rsidRPr="00D11CA5">
        <w:t xml:space="preserve"> Subscribes to </w:t>
      </w:r>
      <w:proofErr w:type="spellStart"/>
      <w:r w:rsidRPr="00D11CA5">
        <w:t>HiveMQ</w:t>
      </w:r>
      <w:proofErr w:type="spellEnd"/>
      <w:r w:rsidRPr="00D11CA5">
        <w:t xml:space="preserve"> topics.</w:t>
      </w:r>
    </w:p>
    <w:p w14:paraId="17D1161F" w14:textId="77777777" w:rsidR="00D11CA5" w:rsidRPr="00D11CA5" w:rsidRDefault="00D11CA5" w:rsidP="007166F7">
      <w:pPr>
        <w:pStyle w:val="NormalWeb"/>
        <w:numPr>
          <w:ilvl w:val="0"/>
          <w:numId w:val="27"/>
        </w:numPr>
        <w:spacing w:line="360" w:lineRule="auto"/>
        <w:jc w:val="both"/>
      </w:pPr>
      <w:r w:rsidRPr="00D11CA5">
        <w:rPr>
          <w:b/>
          <w:bCs/>
        </w:rPr>
        <w:t>Function Node:</w:t>
      </w:r>
      <w:r w:rsidRPr="00D11CA5">
        <w:t> Parses JSON payload.</w:t>
      </w:r>
    </w:p>
    <w:p w14:paraId="4B4A60ED" w14:textId="77777777" w:rsidR="00D11CA5" w:rsidRPr="00D11CA5" w:rsidRDefault="00D11CA5" w:rsidP="007166F7">
      <w:pPr>
        <w:pStyle w:val="NormalWeb"/>
        <w:numPr>
          <w:ilvl w:val="0"/>
          <w:numId w:val="27"/>
        </w:numPr>
        <w:spacing w:line="360" w:lineRule="auto"/>
        <w:jc w:val="both"/>
      </w:pPr>
      <w:r w:rsidRPr="00D11CA5">
        <w:rPr>
          <w:b/>
          <w:bCs/>
        </w:rPr>
        <w:t>Chart/Gauge Nodes:</w:t>
      </w:r>
      <w:r w:rsidRPr="00D11CA5">
        <w:t> Displays:</w:t>
      </w:r>
    </w:p>
    <w:p w14:paraId="7F7550BD" w14:textId="77777777" w:rsidR="00D11CA5" w:rsidRPr="00D11CA5" w:rsidRDefault="00D11CA5" w:rsidP="007166F7">
      <w:pPr>
        <w:pStyle w:val="NormalWeb"/>
        <w:numPr>
          <w:ilvl w:val="1"/>
          <w:numId w:val="27"/>
        </w:numPr>
        <w:spacing w:line="360" w:lineRule="auto"/>
        <w:jc w:val="both"/>
      </w:pPr>
      <w:r w:rsidRPr="00D11CA5">
        <w:rPr>
          <w:b/>
          <w:bCs/>
        </w:rPr>
        <w:t>Real-time ECG waveform</w:t>
      </w:r>
      <w:r w:rsidRPr="00D11CA5">
        <w:t> (Line chart).</w:t>
      </w:r>
    </w:p>
    <w:p w14:paraId="52A77166" w14:textId="77777777" w:rsidR="00D11CA5" w:rsidRPr="00D11CA5" w:rsidRDefault="00D11CA5" w:rsidP="007166F7">
      <w:pPr>
        <w:pStyle w:val="NormalWeb"/>
        <w:numPr>
          <w:ilvl w:val="1"/>
          <w:numId w:val="27"/>
        </w:numPr>
        <w:spacing w:line="360" w:lineRule="auto"/>
        <w:jc w:val="both"/>
      </w:pPr>
      <w:proofErr w:type="spellStart"/>
      <w:r w:rsidRPr="00D11CA5">
        <w:rPr>
          <w:b/>
          <w:bCs/>
        </w:rPr>
        <w:t>SpO</w:t>
      </w:r>
      <w:proofErr w:type="spellEnd"/>
      <w:r w:rsidRPr="00D11CA5">
        <w:rPr>
          <w:b/>
          <w:bCs/>
        </w:rPr>
        <w:t>₂ (%)</w:t>
      </w:r>
      <w:r w:rsidRPr="00D11CA5">
        <w:t> (Gauge).</w:t>
      </w:r>
    </w:p>
    <w:p w14:paraId="7CB630F0" w14:textId="77777777" w:rsidR="00D11CA5" w:rsidRPr="00D11CA5" w:rsidRDefault="00D11CA5" w:rsidP="007166F7">
      <w:pPr>
        <w:pStyle w:val="NormalWeb"/>
        <w:numPr>
          <w:ilvl w:val="1"/>
          <w:numId w:val="27"/>
        </w:numPr>
        <w:spacing w:line="360" w:lineRule="auto"/>
        <w:jc w:val="both"/>
      </w:pPr>
      <w:r w:rsidRPr="00D11CA5">
        <w:rPr>
          <w:b/>
          <w:bCs/>
        </w:rPr>
        <w:t>Pulse Rate (BPM)</w:t>
      </w:r>
      <w:r w:rsidRPr="00D11CA5">
        <w:t> (Numerical display).</w:t>
      </w:r>
    </w:p>
    <w:p w14:paraId="7C1C37CD" w14:textId="77777777" w:rsidR="005E52C3" w:rsidRPr="005E52C3" w:rsidRDefault="005E52C3" w:rsidP="005E52C3">
      <w:pPr>
        <w:pStyle w:val="NormalWeb"/>
        <w:jc w:val="both"/>
        <w:rPr>
          <w:b/>
          <w:bCs/>
        </w:rPr>
      </w:pPr>
      <w:r w:rsidRPr="005E52C3">
        <w:rPr>
          <w:b/>
          <w:bCs/>
        </w:rPr>
        <w:t>Storing ECG Data</w:t>
      </w:r>
    </w:p>
    <w:p w14:paraId="6195BBEA" w14:textId="77777777" w:rsidR="005E52C3" w:rsidRDefault="005E52C3" w:rsidP="005E52C3">
      <w:pPr>
        <w:pStyle w:val="NormalWeb"/>
        <w:jc w:val="both"/>
      </w:pPr>
      <w:r>
        <w:t>Raw ECG data is logged in .csv format (timestamp, voltage).</w:t>
      </w:r>
    </w:p>
    <w:p w14:paraId="3E46E7B5" w14:textId="540DEF3E" w:rsidR="00D11CA5" w:rsidRDefault="005E52C3" w:rsidP="005E52C3">
      <w:pPr>
        <w:pStyle w:val="NormalWeb"/>
        <w:spacing w:line="360" w:lineRule="auto"/>
        <w:jc w:val="both"/>
      </w:pPr>
      <w:r>
        <w:t>Example ecg_data.csv:</w:t>
      </w:r>
    </w:p>
    <w:p w14:paraId="2AF50BB1" w14:textId="7181FCEC" w:rsidR="005E52C3" w:rsidRPr="005E52C3" w:rsidRDefault="005E52C3" w:rsidP="005E52C3">
      <w:pPr>
        <w:pStyle w:val="NormalWeb"/>
        <w:spacing w:line="360" w:lineRule="auto"/>
        <w:jc w:val="both"/>
        <w:rPr>
          <w:b/>
          <w:bCs/>
        </w:rPr>
      </w:pPr>
      <w:r w:rsidRPr="005E52C3">
        <w:rPr>
          <w:b/>
          <w:bCs/>
        </w:rPr>
        <w:t xml:space="preserve"> Flask Web Application </w:t>
      </w:r>
    </w:p>
    <w:p w14:paraId="15CE4A63" w14:textId="4768D52E" w:rsidR="005E52C3" w:rsidRPr="005E52C3" w:rsidRDefault="005E52C3" w:rsidP="005E52C3">
      <w:pPr>
        <w:pStyle w:val="NormalWeb"/>
        <w:spacing w:line="360" w:lineRule="auto"/>
        <w:jc w:val="both"/>
        <w:rPr>
          <w:b/>
          <w:bCs/>
        </w:rPr>
      </w:pPr>
      <w:r w:rsidRPr="005E52C3">
        <w:rPr>
          <w:b/>
          <w:bCs/>
        </w:rPr>
        <w:t>Backend (Flask)</w:t>
      </w:r>
    </w:p>
    <w:p w14:paraId="26087D93" w14:textId="77777777" w:rsidR="005E52C3" w:rsidRPr="005E52C3" w:rsidRDefault="005E52C3" w:rsidP="007166F7">
      <w:pPr>
        <w:pStyle w:val="NormalWeb"/>
        <w:numPr>
          <w:ilvl w:val="0"/>
          <w:numId w:val="28"/>
        </w:numPr>
        <w:spacing w:line="360" w:lineRule="auto"/>
        <w:jc w:val="both"/>
      </w:pPr>
      <w:r w:rsidRPr="005E52C3">
        <w:rPr>
          <w:b/>
          <w:bCs/>
        </w:rPr>
        <w:t>Routes:</w:t>
      </w:r>
    </w:p>
    <w:p w14:paraId="2EC6406D" w14:textId="77777777" w:rsidR="005E52C3" w:rsidRPr="005E52C3" w:rsidRDefault="005E52C3" w:rsidP="007166F7">
      <w:pPr>
        <w:pStyle w:val="NormalWeb"/>
        <w:numPr>
          <w:ilvl w:val="1"/>
          <w:numId w:val="28"/>
        </w:numPr>
        <w:spacing w:line="360" w:lineRule="auto"/>
        <w:jc w:val="both"/>
      </w:pPr>
      <w:r w:rsidRPr="005E52C3">
        <w:t xml:space="preserve">/upload: Accepts </w:t>
      </w:r>
      <w:proofErr w:type="gramStart"/>
      <w:r w:rsidRPr="005E52C3">
        <w:t>ECG .</w:t>
      </w:r>
      <w:proofErr w:type="spellStart"/>
      <w:r w:rsidRPr="005E52C3">
        <w:t>hea</w:t>
      </w:r>
      <w:proofErr w:type="spellEnd"/>
      <w:proofErr w:type="gramEnd"/>
      <w:r w:rsidRPr="005E52C3">
        <w:t>/.</w:t>
      </w:r>
      <w:proofErr w:type="spellStart"/>
      <w:r w:rsidRPr="005E52C3">
        <w:t>dat</w:t>
      </w:r>
      <w:proofErr w:type="spellEnd"/>
      <w:r w:rsidRPr="005E52C3">
        <w:t xml:space="preserve"> files.</w:t>
      </w:r>
    </w:p>
    <w:p w14:paraId="06A26F24" w14:textId="77777777" w:rsidR="005E52C3" w:rsidRPr="005E52C3" w:rsidRDefault="005E52C3" w:rsidP="007166F7">
      <w:pPr>
        <w:pStyle w:val="NormalWeb"/>
        <w:numPr>
          <w:ilvl w:val="1"/>
          <w:numId w:val="28"/>
        </w:numPr>
        <w:spacing w:line="360" w:lineRule="auto"/>
        <w:jc w:val="both"/>
      </w:pPr>
      <w:r w:rsidRPr="005E52C3">
        <w:t>/</w:t>
      </w:r>
      <w:proofErr w:type="gramStart"/>
      <w:r w:rsidRPr="005E52C3">
        <w:t>analyze</w:t>
      </w:r>
      <w:proofErr w:type="gramEnd"/>
      <w:r w:rsidRPr="005E52C3">
        <w:t>: Runs arrhythmia detection (e.g., using a pre-trained CNN).</w:t>
      </w:r>
    </w:p>
    <w:p w14:paraId="208E6DE1" w14:textId="571CD19C" w:rsidR="005E52C3" w:rsidRPr="005E52C3" w:rsidRDefault="005E52C3" w:rsidP="007166F7">
      <w:pPr>
        <w:pStyle w:val="NormalWeb"/>
        <w:numPr>
          <w:ilvl w:val="1"/>
          <w:numId w:val="28"/>
        </w:numPr>
        <w:spacing w:line="360" w:lineRule="auto"/>
        <w:jc w:val="both"/>
      </w:pPr>
      <w:r w:rsidRPr="005E52C3">
        <w:t>/</w:t>
      </w:r>
      <w:proofErr w:type="gramStart"/>
      <w:r w:rsidRPr="005E52C3">
        <w:t>results</w:t>
      </w:r>
      <w:proofErr w:type="gramEnd"/>
      <w:r w:rsidRPr="005E52C3">
        <w:t>: Displays ECG diagnosis.</w:t>
      </w:r>
    </w:p>
    <w:p w14:paraId="359FF80A" w14:textId="77777777" w:rsidR="005E52C3" w:rsidRPr="00511E28" w:rsidRDefault="005E52C3" w:rsidP="005E52C3">
      <w:pPr>
        <w:pStyle w:val="NormalWeb"/>
        <w:spacing w:line="360" w:lineRule="auto"/>
        <w:jc w:val="both"/>
      </w:pPr>
    </w:p>
    <w:p w14:paraId="5EABAEAB" w14:textId="77777777" w:rsidR="00B616C4" w:rsidRDefault="00511E28" w:rsidP="00097C3E">
      <w:pPr>
        <w:pStyle w:val="Heading3"/>
        <w:jc w:val="both"/>
      </w:pPr>
      <w:bookmarkStart w:id="62" w:name="_Toc194504613"/>
      <w:r w:rsidRPr="00511E28">
        <w:rPr>
          <w:rFonts w:eastAsia="Times New Roman"/>
        </w:rPr>
        <w:lastRenderedPageBreak/>
        <w:t>Challenges and Optimization</w:t>
      </w:r>
      <w:bookmarkEnd w:id="62"/>
    </w:p>
    <w:p w14:paraId="54222FE2" w14:textId="77777777" w:rsidR="00B616C4" w:rsidRDefault="00511E28" w:rsidP="00E81B6E">
      <w:pPr>
        <w:pStyle w:val="NormalWeb"/>
        <w:jc w:val="both"/>
      </w:pPr>
      <w:r w:rsidRPr="00511E28">
        <w:t>Noise Handling: One of the challenges in processing ECG signals is the presence of noise and artifacts. This was addressed by implementing both hardware-based (AD8232) and software-based filtering techniques to clean the data before classification.</w:t>
      </w:r>
    </w:p>
    <w:p w14:paraId="6F1D5880" w14:textId="0BF6DDBA" w:rsidR="00511E28" w:rsidRPr="00511E28" w:rsidRDefault="00511E28" w:rsidP="00E81B6E">
      <w:pPr>
        <w:pStyle w:val="NormalWeb"/>
        <w:jc w:val="both"/>
      </w:pPr>
      <w:r w:rsidRPr="00511E28">
        <w:t xml:space="preserve">Real-Time Processing: The need for real-time classification of ECG data posed a challenge in terms of computational efficiency. To address this, optimizations were made in the data transmission (via </w:t>
      </w:r>
      <w:proofErr w:type="spellStart"/>
      <w:r w:rsidRPr="00511E28">
        <w:t>websockets</w:t>
      </w:r>
      <w:proofErr w:type="spellEnd"/>
      <w:r w:rsidRPr="00511E28">
        <w:t>) and the model inference (reducing model complexity without sacrificing performance).</w:t>
      </w:r>
    </w:p>
    <w:p w14:paraId="10796C5F" w14:textId="0F3E6073" w:rsidR="007A7C63" w:rsidRDefault="00FF6770" w:rsidP="00E81B6E">
      <w:pPr>
        <w:pStyle w:val="Heading1"/>
      </w:pPr>
      <w:bookmarkStart w:id="63" w:name="_Toc194504614"/>
      <w:r>
        <w:t>CHAPTER FOUR- RESULTS AND DISCUSSION</w:t>
      </w:r>
      <w:bookmarkEnd w:id="63"/>
    </w:p>
    <w:p w14:paraId="2F9EAFE4" w14:textId="77777777" w:rsidR="005D1B61" w:rsidRPr="005D1B61" w:rsidRDefault="005D1B61" w:rsidP="001E1F66">
      <w:pPr>
        <w:pStyle w:val="Heading2"/>
      </w:pPr>
      <w:bookmarkStart w:id="64" w:name="_Toc194504615"/>
      <w:r w:rsidRPr="005D1B61">
        <w:t>4.1 Introduction</w:t>
      </w:r>
      <w:bookmarkEnd w:id="64"/>
    </w:p>
    <w:p w14:paraId="75CE91D2" w14:textId="77777777" w:rsidR="005D1B61" w:rsidRPr="005D1B61" w:rsidRDefault="005D1B61" w:rsidP="005D1B61">
      <w:r w:rsidRPr="005D1B61">
        <w:t>This chapter presents the </w:t>
      </w:r>
      <w:r w:rsidRPr="005D1B61">
        <w:rPr>
          <w:b/>
          <w:bCs/>
        </w:rPr>
        <w:t>results</w:t>
      </w:r>
      <w:r w:rsidRPr="005D1B61">
        <w:t> of the implemented intelligent ECG-</w:t>
      </w:r>
      <w:proofErr w:type="spellStart"/>
      <w:r w:rsidRPr="005D1B61">
        <w:t>SpO</w:t>
      </w:r>
      <w:proofErr w:type="spellEnd"/>
      <w:r w:rsidRPr="005D1B61">
        <w:t>₂ monitoring system and discusses its performance. Key outcomes include:</w:t>
      </w:r>
    </w:p>
    <w:p w14:paraId="10BD16E2" w14:textId="77777777" w:rsidR="005D1B61" w:rsidRPr="005D1B61" w:rsidRDefault="005D1B61" w:rsidP="007166F7">
      <w:pPr>
        <w:numPr>
          <w:ilvl w:val="0"/>
          <w:numId w:val="29"/>
        </w:numPr>
      </w:pPr>
      <w:r w:rsidRPr="005D1B61">
        <w:t xml:space="preserve">Real-time data transmission via MQTT to </w:t>
      </w:r>
      <w:proofErr w:type="spellStart"/>
      <w:r w:rsidRPr="005D1B61">
        <w:t>HiveMQ</w:t>
      </w:r>
      <w:proofErr w:type="spellEnd"/>
      <w:r w:rsidRPr="005D1B61">
        <w:t xml:space="preserve"> Cloud</w:t>
      </w:r>
    </w:p>
    <w:p w14:paraId="41239DAA" w14:textId="77777777" w:rsidR="005D1B61" w:rsidRPr="005D1B61" w:rsidRDefault="005D1B61" w:rsidP="007166F7">
      <w:pPr>
        <w:numPr>
          <w:ilvl w:val="0"/>
          <w:numId w:val="29"/>
        </w:numPr>
      </w:pPr>
      <w:r w:rsidRPr="005D1B61">
        <w:t>Visualization accuracy on Node-RED and Flask interfaces</w:t>
      </w:r>
    </w:p>
    <w:p w14:paraId="0E645A21" w14:textId="3734A395" w:rsidR="005D1B61" w:rsidRPr="005D1B61" w:rsidRDefault="005D1B61" w:rsidP="007166F7">
      <w:pPr>
        <w:numPr>
          <w:ilvl w:val="0"/>
          <w:numId w:val="29"/>
        </w:numPr>
      </w:pPr>
      <w:r w:rsidRPr="005D1B61">
        <w:t>ECG classification performance using AI model</w:t>
      </w:r>
    </w:p>
    <w:p w14:paraId="3AE24F86" w14:textId="77777777" w:rsidR="005D1B61" w:rsidRPr="005D1B61" w:rsidRDefault="005D1B61" w:rsidP="007166F7">
      <w:pPr>
        <w:numPr>
          <w:ilvl w:val="0"/>
          <w:numId w:val="29"/>
        </w:numPr>
      </w:pPr>
      <w:r w:rsidRPr="005D1B61">
        <w:t>Integrated sensor reliability (ECG + MAX30102)</w:t>
      </w:r>
    </w:p>
    <w:p w14:paraId="17118F9D" w14:textId="77777777" w:rsidR="005D1B61" w:rsidRPr="005D1B61" w:rsidRDefault="005D1B61" w:rsidP="005D1B61">
      <w:r w:rsidRPr="005D1B61">
        <w:t>Validation was performed using:</w:t>
      </w:r>
    </w:p>
    <w:p w14:paraId="17BF3BE6" w14:textId="55C22646" w:rsidR="005D1B61" w:rsidRPr="00AF36FD" w:rsidRDefault="005D1B61" w:rsidP="007166F7">
      <w:pPr>
        <w:numPr>
          <w:ilvl w:val="0"/>
          <w:numId w:val="30"/>
        </w:numPr>
      </w:pPr>
      <w:r w:rsidRPr="005D1B61">
        <w:t>MIT-BIH Arrhythmia Database (benchmarking)</w:t>
      </w:r>
    </w:p>
    <w:p w14:paraId="14432306" w14:textId="2BD333A3" w:rsidR="00AF36FD" w:rsidRDefault="00AF36FD" w:rsidP="007166F7">
      <w:pPr>
        <w:numPr>
          <w:ilvl w:val="0"/>
          <w:numId w:val="30"/>
        </w:numPr>
      </w:pPr>
      <w:proofErr w:type="spellStart"/>
      <w:r w:rsidRPr="00AF36FD">
        <w:t>PhysioNet</w:t>
      </w:r>
      <w:proofErr w:type="spellEnd"/>
      <w:r w:rsidRPr="00AF36FD">
        <w:t xml:space="preserve"> Challenge 2017 Dataset </w:t>
      </w:r>
    </w:p>
    <w:p w14:paraId="6070CC1B" w14:textId="18EF8100" w:rsidR="0010403D" w:rsidRPr="005D1B61" w:rsidRDefault="0010403D" w:rsidP="007166F7">
      <w:pPr>
        <w:numPr>
          <w:ilvl w:val="0"/>
          <w:numId w:val="30"/>
        </w:numPr>
      </w:pPr>
      <w:r>
        <w:t>Simulated ECG signals</w:t>
      </w:r>
    </w:p>
    <w:p w14:paraId="356C3C8B" w14:textId="77777777" w:rsidR="00833318" w:rsidRDefault="00833318" w:rsidP="001E1F66">
      <w:pPr>
        <w:pStyle w:val="Heading2"/>
      </w:pPr>
      <w:bookmarkStart w:id="65" w:name="_Toc194504616"/>
      <w:r>
        <w:lastRenderedPageBreak/>
        <w:t>4.2 Data Transmission Results</w:t>
      </w:r>
      <w:bookmarkEnd w:id="65"/>
    </w:p>
    <w:p w14:paraId="145B6E20" w14:textId="77777777" w:rsidR="00833318" w:rsidRDefault="00833318" w:rsidP="001E1F66">
      <w:pPr>
        <w:pStyle w:val="Heading3"/>
      </w:pPr>
      <w:bookmarkStart w:id="66" w:name="_Toc194504617"/>
      <w:r>
        <w:t>4.2.1 MQTT Performance</w:t>
      </w:r>
      <w:bookmarkEnd w:id="66"/>
    </w:p>
    <w:tbl>
      <w:tblPr>
        <w:tblStyle w:val="TableGrid"/>
        <w:tblpPr w:leftFromText="180" w:rightFromText="180" w:vertAnchor="text" w:horzAnchor="margin" w:tblpY="-18"/>
        <w:tblW w:w="0" w:type="auto"/>
        <w:tblLook w:val="04A0" w:firstRow="1" w:lastRow="0" w:firstColumn="1" w:lastColumn="0" w:noHBand="0" w:noVBand="1"/>
      </w:tblPr>
      <w:tblGrid>
        <w:gridCol w:w="4675"/>
        <w:gridCol w:w="4675"/>
      </w:tblGrid>
      <w:tr w:rsidR="001E1F66" w:rsidRPr="001E1F66" w14:paraId="46AC9D91" w14:textId="77777777" w:rsidTr="001E1F66">
        <w:tc>
          <w:tcPr>
            <w:tcW w:w="4675" w:type="dxa"/>
          </w:tcPr>
          <w:p w14:paraId="5C98C96E" w14:textId="77777777" w:rsidR="001E1F66" w:rsidRPr="001E1F66" w:rsidRDefault="001E1F66" w:rsidP="001E1F66">
            <w:r w:rsidRPr="001E1F66">
              <w:t>Parameter</w:t>
            </w:r>
          </w:p>
        </w:tc>
        <w:tc>
          <w:tcPr>
            <w:tcW w:w="4675" w:type="dxa"/>
          </w:tcPr>
          <w:p w14:paraId="6C7459F9" w14:textId="77777777" w:rsidR="001E1F66" w:rsidRPr="001E1F66" w:rsidRDefault="001E1F66" w:rsidP="001E1F66">
            <w:r w:rsidRPr="001E1F66">
              <w:t>Value</w:t>
            </w:r>
          </w:p>
        </w:tc>
      </w:tr>
      <w:tr w:rsidR="001E1F66" w:rsidRPr="001E1F66" w14:paraId="195813E5" w14:textId="77777777" w:rsidTr="001E1F66">
        <w:tc>
          <w:tcPr>
            <w:tcW w:w="4675" w:type="dxa"/>
          </w:tcPr>
          <w:p w14:paraId="6725A41B" w14:textId="1AA6F731" w:rsidR="001E1F66" w:rsidRPr="001E1F66" w:rsidRDefault="00842558" w:rsidP="001E1F66">
            <w:proofErr w:type="gramStart"/>
            <w:r>
              <w:t>Avg.</w:t>
            </w:r>
            <w:r w:rsidR="001E1F66" w:rsidRPr="001E1F66">
              <w:t>.</w:t>
            </w:r>
            <w:proofErr w:type="gramEnd"/>
            <w:r w:rsidR="001E1F66" w:rsidRPr="001E1F66">
              <w:t xml:space="preserve"> Transmission Time</w:t>
            </w:r>
          </w:p>
        </w:tc>
        <w:tc>
          <w:tcPr>
            <w:tcW w:w="4675" w:type="dxa"/>
          </w:tcPr>
          <w:p w14:paraId="2A15973F" w14:textId="77777777" w:rsidR="001E1F66" w:rsidRPr="001E1F66" w:rsidRDefault="001E1F66" w:rsidP="001E1F66">
            <w:r w:rsidRPr="001E1F66">
              <w:t>420ms</w:t>
            </w:r>
          </w:p>
        </w:tc>
      </w:tr>
      <w:tr w:rsidR="001E1F66" w:rsidRPr="001E1F66" w14:paraId="71BAB7F9" w14:textId="77777777" w:rsidTr="001E1F66">
        <w:tc>
          <w:tcPr>
            <w:tcW w:w="4675" w:type="dxa"/>
          </w:tcPr>
          <w:p w14:paraId="63000105" w14:textId="77777777" w:rsidR="001E1F66" w:rsidRPr="001E1F66" w:rsidRDefault="001E1F66" w:rsidP="001E1F66">
            <w:r w:rsidRPr="001E1F66">
              <w:t>Packet Loss Rate</w:t>
            </w:r>
          </w:p>
        </w:tc>
        <w:tc>
          <w:tcPr>
            <w:tcW w:w="4675" w:type="dxa"/>
          </w:tcPr>
          <w:p w14:paraId="12340BF0" w14:textId="77777777" w:rsidR="001E1F66" w:rsidRPr="001E1F66" w:rsidRDefault="001E1F66" w:rsidP="001E1F66">
            <w:r w:rsidRPr="001E1F66">
              <w:t>0.8%</w:t>
            </w:r>
          </w:p>
        </w:tc>
      </w:tr>
      <w:tr w:rsidR="001E1F66" w:rsidRPr="001E1F66" w14:paraId="28701285" w14:textId="77777777" w:rsidTr="001E1F66">
        <w:tc>
          <w:tcPr>
            <w:tcW w:w="4675" w:type="dxa"/>
          </w:tcPr>
          <w:p w14:paraId="2330B7BB" w14:textId="77777777" w:rsidR="001E1F66" w:rsidRPr="001E1F66" w:rsidRDefault="001E1F66" w:rsidP="001E1F66">
            <w:r w:rsidRPr="001E1F66">
              <w:t>Max Throughput</w:t>
            </w:r>
          </w:p>
        </w:tc>
        <w:tc>
          <w:tcPr>
            <w:tcW w:w="4675" w:type="dxa"/>
          </w:tcPr>
          <w:p w14:paraId="1F05468B" w14:textId="77777777" w:rsidR="001E1F66" w:rsidRPr="001E1F66" w:rsidRDefault="001E1F66" w:rsidP="001E1F66">
            <w:r w:rsidRPr="001E1F66">
              <w:t>115 msg/sec</w:t>
            </w:r>
          </w:p>
        </w:tc>
      </w:tr>
    </w:tbl>
    <w:p w14:paraId="76D4BE3A" w14:textId="77777777" w:rsidR="00833318" w:rsidRDefault="00833318" w:rsidP="00833318"/>
    <w:p w14:paraId="598AF377" w14:textId="77777777" w:rsidR="00833318" w:rsidRDefault="00833318" w:rsidP="00B52F81">
      <w:pPr>
        <w:spacing w:before="0" w:beforeAutospacing="0" w:after="0" w:afterAutospacing="0"/>
      </w:pPr>
      <w:r>
        <w:t>Discussion:</w:t>
      </w:r>
    </w:p>
    <w:p w14:paraId="32A66E1C" w14:textId="77777777" w:rsidR="00833318" w:rsidRDefault="00833318" w:rsidP="00B52F81">
      <w:pPr>
        <w:spacing w:before="0" w:beforeAutospacing="0" w:after="0" w:afterAutospacing="0"/>
      </w:pPr>
      <w:r>
        <w:t>Latency spikes occurred during network congestion (&gt;600ms).</w:t>
      </w:r>
    </w:p>
    <w:p w14:paraId="116D3709" w14:textId="519E14CF" w:rsidR="00FF6770" w:rsidRDefault="00833318" w:rsidP="00B52F81">
      <w:pPr>
        <w:spacing w:before="0" w:beforeAutospacing="0" w:after="0" w:afterAutospacing="0"/>
      </w:pPr>
      <w:r>
        <w:t>QoS 1 ensured reliable delivery but increased overhead.</w:t>
      </w:r>
    </w:p>
    <w:p w14:paraId="7258126E" w14:textId="77777777" w:rsidR="001E1F66" w:rsidRDefault="001E1F66" w:rsidP="00A52ED5">
      <w:pPr>
        <w:pStyle w:val="Heading2"/>
      </w:pPr>
      <w:bookmarkStart w:id="67" w:name="_Toc194504618"/>
      <w:r>
        <w:t>4.3 Node-RED Dashboard Performance</w:t>
      </w:r>
      <w:bookmarkEnd w:id="67"/>
    </w:p>
    <w:p w14:paraId="3891242A" w14:textId="0F3CAF76" w:rsidR="001E1F66" w:rsidRDefault="001E1F66" w:rsidP="00A52ED5">
      <w:pPr>
        <w:pStyle w:val="Heading3"/>
      </w:pPr>
      <w:bookmarkStart w:id="68" w:name="_Toc194504619"/>
      <w:r>
        <w:t>4.3.1 Real-Time Monitoring</w:t>
      </w:r>
      <w:bookmarkEnd w:id="68"/>
    </w:p>
    <w:p w14:paraId="0C825F40" w14:textId="77777777" w:rsidR="001E1F66" w:rsidRDefault="001E1F66" w:rsidP="001E1F66">
      <w:pPr>
        <w:spacing w:before="0" w:beforeAutospacing="0" w:after="0" w:afterAutospacing="0"/>
      </w:pPr>
      <w:r>
        <w:t>Key Observations:</w:t>
      </w:r>
    </w:p>
    <w:p w14:paraId="519685F8" w14:textId="77777777" w:rsidR="001E1F66" w:rsidRDefault="001E1F66" w:rsidP="001E1F66">
      <w:pPr>
        <w:spacing w:before="0" w:beforeAutospacing="0" w:after="0" w:afterAutospacing="0"/>
      </w:pPr>
      <w:r>
        <w:t>ECG plotting lag: ~300ms at 250Hz sampling.</w:t>
      </w:r>
    </w:p>
    <w:p w14:paraId="2623EBAE" w14:textId="7EF329C6" w:rsidR="001E1F66" w:rsidRPr="00FF6770" w:rsidRDefault="001E1F66" w:rsidP="001E1F66">
      <w:pPr>
        <w:spacing w:before="0" w:beforeAutospacing="0" w:after="0" w:afterAutospacing="0"/>
        <w:contextualSpacing/>
      </w:pPr>
      <w:proofErr w:type="spellStart"/>
      <w:r>
        <w:t>SpO</w:t>
      </w:r>
      <w:proofErr w:type="spellEnd"/>
      <w:r>
        <w:t>₂ accuracy: ±2% deviation from clinical oximeters.</w:t>
      </w:r>
    </w:p>
    <w:p w14:paraId="3943322B" w14:textId="29D823D8" w:rsidR="001E1F66" w:rsidRDefault="001E1F66" w:rsidP="00A52ED5">
      <w:pPr>
        <w:pStyle w:val="Heading2"/>
      </w:pPr>
      <w:bookmarkStart w:id="69" w:name="_Toc194504620"/>
      <w:r>
        <w:t>4.</w:t>
      </w:r>
      <w:r w:rsidR="00A52ED5">
        <w:t>4</w:t>
      </w:r>
      <w:r>
        <w:t xml:space="preserve"> MAX30102 Sensor Evaluation</w:t>
      </w:r>
      <w:bookmarkEnd w:id="69"/>
    </w:p>
    <w:p w14:paraId="61E85E9B" w14:textId="3977A5D9" w:rsidR="001E1F66" w:rsidRDefault="001E1F66" w:rsidP="00A52ED5">
      <w:pPr>
        <w:pStyle w:val="Heading3"/>
      </w:pPr>
      <w:bookmarkStart w:id="70" w:name="_Toc194504621"/>
      <w:r>
        <w:t>4.</w:t>
      </w:r>
      <w:r w:rsidR="00A52ED5">
        <w:t>4</w:t>
      </w:r>
      <w:r>
        <w:t xml:space="preserve">.1 </w:t>
      </w:r>
      <w:proofErr w:type="spellStart"/>
      <w:r>
        <w:t>SpO</w:t>
      </w:r>
      <w:proofErr w:type="spellEnd"/>
      <w:r>
        <w:t>₂ Accuracy Test</w:t>
      </w:r>
      <w:bookmarkEnd w:id="70"/>
    </w:p>
    <w:tbl>
      <w:tblPr>
        <w:tblStyle w:val="TableGrid"/>
        <w:tblW w:w="0" w:type="auto"/>
        <w:tblLook w:val="04A0" w:firstRow="1" w:lastRow="0" w:firstColumn="1" w:lastColumn="0" w:noHBand="0" w:noVBand="1"/>
      </w:tblPr>
      <w:tblGrid>
        <w:gridCol w:w="2337"/>
        <w:gridCol w:w="2337"/>
        <w:gridCol w:w="2338"/>
        <w:gridCol w:w="2338"/>
      </w:tblGrid>
      <w:tr w:rsidR="006F7139" w:rsidRPr="006F7139" w14:paraId="493FD288" w14:textId="77777777" w:rsidTr="006F7139">
        <w:tc>
          <w:tcPr>
            <w:tcW w:w="2337" w:type="dxa"/>
          </w:tcPr>
          <w:p w14:paraId="2327539C" w14:textId="77777777" w:rsidR="006F7139" w:rsidRPr="006F7139" w:rsidRDefault="006F7139" w:rsidP="005276C1">
            <w:pPr>
              <w:pStyle w:val="NormalWeb"/>
            </w:pPr>
            <w:r w:rsidRPr="006F7139">
              <w:t>Condition</w:t>
            </w:r>
          </w:p>
        </w:tc>
        <w:tc>
          <w:tcPr>
            <w:tcW w:w="2337" w:type="dxa"/>
          </w:tcPr>
          <w:p w14:paraId="36BF3AD9" w14:textId="77777777" w:rsidR="006F7139" w:rsidRPr="006F7139" w:rsidRDefault="006F7139" w:rsidP="005276C1">
            <w:pPr>
              <w:pStyle w:val="NormalWeb"/>
            </w:pPr>
            <w:r w:rsidRPr="006F7139">
              <w:t>MAX30102</w:t>
            </w:r>
          </w:p>
        </w:tc>
        <w:tc>
          <w:tcPr>
            <w:tcW w:w="2338" w:type="dxa"/>
          </w:tcPr>
          <w:p w14:paraId="614172FE" w14:textId="77777777" w:rsidR="006F7139" w:rsidRPr="006F7139" w:rsidRDefault="006F7139" w:rsidP="005276C1">
            <w:pPr>
              <w:pStyle w:val="NormalWeb"/>
            </w:pPr>
            <w:r w:rsidRPr="006F7139">
              <w:t>Reference Device</w:t>
            </w:r>
          </w:p>
        </w:tc>
        <w:tc>
          <w:tcPr>
            <w:tcW w:w="2338" w:type="dxa"/>
          </w:tcPr>
          <w:p w14:paraId="26E56426" w14:textId="77777777" w:rsidR="006F7139" w:rsidRPr="006F7139" w:rsidRDefault="006F7139" w:rsidP="005276C1">
            <w:pPr>
              <w:pStyle w:val="NormalWeb"/>
            </w:pPr>
            <w:r w:rsidRPr="006F7139">
              <w:t>Error</w:t>
            </w:r>
          </w:p>
        </w:tc>
      </w:tr>
      <w:tr w:rsidR="006F7139" w:rsidRPr="006F7139" w14:paraId="7EF97021" w14:textId="77777777" w:rsidTr="006F7139">
        <w:tc>
          <w:tcPr>
            <w:tcW w:w="2337" w:type="dxa"/>
          </w:tcPr>
          <w:p w14:paraId="307C853F" w14:textId="77777777" w:rsidR="006F7139" w:rsidRPr="006F7139" w:rsidRDefault="006F7139" w:rsidP="005276C1">
            <w:pPr>
              <w:pStyle w:val="NormalWeb"/>
            </w:pPr>
            <w:r w:rsidRPr="006F7139">
              <w:t>Resting</w:t>
            </w:r>
          </w:p>
        </w:tc>
        <w:tc>
          <w:tcPr>
            <w:tcW w:w="2337" w:type="dxa"/>
          </w:tcPr>
          <w:p w14:paraId="3410938F" w14:textId="77777777" w:rsidR="006F7139" w:rsidRPr="006F7139" w:rsidRDefault="006F7139" w:rsidP="005276C1">
            <w:pPr>
              <w:pStyle w:val="NormalWeb"/>
            </w:pPr>
            <w:r w:rsidRPr="006F7139">
              <w:t>97%</w:t>
            </w:r>
          </w:p>
        </w:tc>
        <w:tc>
          <w:tcPr>
            <w:tcW w:w="2338" w:type="dxa"/>
          </w:tcPr>
          <w:p w14:paraId="7AF9AE56" w14:textId="77777777" w:rsidR="006F7139" w:rsidRPr="006F7139" w:rsidRDefault="006F7139" w:rsidP="005276C1">
            <w:pPr>
              <w:pStyle w:val="NormalWeb"/>
            </w:pPr>
            <w:r w:rsidRPr="006F7139">
              <w:t>98%</w:t>
            </w:r>
          </w:p>
        </w:tc>
        <w:tc>
          <w:tcPr>
            <w:tcW w:w="2338" w:type="dxa"/>
          </w:tcPr>
          <w:p w14:paraId="57A20DD4" w14:textId="77777777" w:rsidR="006F7139" w:rsidRPr="006F7139" w:rsidRDefault="006F7139" w:rsidP="005276C1">
            <w:pPr>
              <w:pStyle w:val="NormalWeb"/>
            </w:pPr>
            <w:r w:rsidRPr="006F7139">
              <w:t>±1%</w:t>
            </w:r>
          </w:p>
        </w:tc>
      </w:tr>
      <w:tr w:rsidR="006F7139" w:rsidRPr="006F7139" w14:paraId="009683DA" w14:textId="77777777" w:rsidTr="006F7139">
        <w:tc>
          <w:tcPr>
            <w:tcW w:w="2337" w:type="dxa"/>
          </w:tcPr>
          <w:p w14:paraId="424F9454" w14:textId="77777777" w:rsidR="006F7139" w:rsidRPr="006F7139" w:rsidRDefault="006F7139" w:rsidP="005276C1">
            <w:pPr>
              <w:pStyle w:val="NormalWeb"/>
            </w:pPr>
            <w:r w:rsidRPr="006F7139">
              <w:t>Motion</w:t>
            </w:r>
          </w:p>
        </w:tc>
        <w:tc>
          <w:tcPr>
            <w:tcW w:w="2337" w:type="dxa"/>
          </w:tcPr>
          <w:p w14:paraId="01FA3B8D" w14:textId="77777777" w:rsidR="006F7139" w:rsidRPr="006F7139" w:rsidRDefault="006F7139" w:rsidP="005276C1">
            <w:pPr>
              <w:pStyle w:val="NormalWeb"/>
            </w:pPr>
            <w:r w:rsidRPr="006F7139">
              <w:t>93%</w:t>
            </w:r>
          </w:p>
        </w:tc>
        <w:tc>
          <w:tcPr>
            <w:tcW w:w="2338" w:type="dxa"/>
          </w:tcPr>
          <w:p w14:paraId="77CB4C50" w14:textId="77777777" w:rsidR="006F7139" w:rsidRPr="006F7139" w:rsidRDefault="006F7139" w:rsidP="005276C1">
            <w:pPr>
              <w:pStyle w:val="NormalWeb"/>
            </w:pPr>
            <w:r w:rsidRPr="006F7139">
              <w:t>96%</w:t>
            </w:r>
          </w:p>
        </w:tc>
        <w:tc>
          <w:tcPr>
            <w:tcW w:w="2338" w:type="dxa"/>
          </w:tcPr>
          <w:p w14:paraId="4D3B8CD4" w14:textId="77777777" w:rsidR="006F7139" w:rsidRPr="006F7139" w:rsidRDefault="006F7139" w:rsidP="005276C1">
            <w:pPr>
              <w:pStyle w:val="NormalWeb"/>
            </w:pPr>
            <w:r w:rsidRPr="006F7139">
              <w:t>±3%</w:t>
            </w:r>
          </w:p>
        </w:tc>
      </w:tr>
      <w:tr w:rsidR="006F7139" w:rsidRPr="006F7139" w14:paraId="15E660DB" w14:textId="77777777" w:rsidTr="006F7139">
        <w:tc>
          <w:tcPr>
            <w:tcW w:w="2337" w:type="dxa"/>
          </w:tcPr>
          <w:p w14:paraId="294CE5B7" w14:textId="5D5DAFF9" w:rsidR="006F7139" w:rsidRPr="006F7139" w:rsidRDefault="006F7139" w:rsidP="005276C1">
            <w:pPr>
              <w:pStyle w:val="NormalWeb"/>
            </w:pPr>
            <w:r w:rsidRPr="006F7139">
              <w:t>Hypoxia</w:t>
            </w:r>
          </w:p>
        </w:tc>
        <w:tc>
          <w:tcPr>
            <w:tcW w:w="2337" w:type="dxa"/>
          </w:tcPr>
          <w:p w14:paraId="061554B5" w14:textId="77777777" w:rsidR="006F7139" w:rsidRPr="006F7139" w:rsidRDefault="006F7139" w:rsidP="005276C1">
            <w:pPr>
              <w:pStyle w:val="NormalWeb"/>
            </w:pPr>
            <w:r w:rsidRPr="006F7139">
              <w:t>88%</w:t>
            </w:r>
          </w:p>
        </w:tc>
        <w:tc>
          <w:tcPr>
            <w:tcW w:w="2338" w:type="dxa"/>
          </w:tcPr>
          <w:p w14:paraId="7B5F5DB5" w14:textId="77777777" w:rsidR="006F7139" w:rsidRPr="006F7139" w:rsidRDefault="006F7139" w:rsidP="005276C1">
            <w:pPr>
              <w:pStyle w:val="NormalWeb"/>
            </w:pPr>
            <w:r w:rsidRPr="006F7139">
              <w:t>91%</w:t>
            </w:r>
          </w:p>
        </w:tc>
        <w:tc>
          <w:tcPr>
            <w:tcW w:w="2338" w:type="dxa"/>
          </w:tcPr>
          <w:p w14:paraId="149AE8EC" w14:textId="77777777" w:rsidR="006F7139" w:rsidRPr="006F7139" w:rsidRDefault="006F7139" w:rsidP="005276C1">
            <w:pPr>
              <w:pStyle w:val="NormalWeb"/>
            </w:pPr>
            <w:r w:rsidRPr="006F7139">
              <w:t>±3%</w:t>
            </w:r>
          </w:p>
        </w:tc>
      </w:tr>
    </w:tbl>
    <w:p w14:paraId="058B71AA" w14:textId="649C0F11" w:rsidR="001E1F66" w:rsidRDefault="001E1F66" w:rsidP="001E1F66">
      <w:pPr>
        <w:pStyle w:val="NormalWeb"/>
      </w:pPr>
      <w:r>
        <w:t>Discussion:</w:t>
      </w:r>
    </w:p>
    <w:p w14:paraId="5194348A" w14:textId="77777777" w:rsidR="001E1F66" w:rsidRDefault="001E1F66" w:rsidP="006F7139">
      <w:pPr>
        <w:pStyle w:val="NormalWeb"/>
        <w:spacing w:before="0" w:beforeAutospacing="0" w:after="0" w:afterAutospacing="0"/>
      </w:pPr>
      <w:r>
        <w:t>Motion artifacts significantly degraded accuracy.</w:t>
      </w:r>
    </w:p>
    <w:p w14:paraId="3411224B" w14:textId="77777777" w:rsidR="001E1F66" w:rsidRDefault="001E1F66" w:rsidP="006F7139">
      <w:pPr>
        <w:pStyle w:val="NormalWeb"/>
        <w:spacing w:before="0" w:beforeAutospacing="0" w:after="0" w:afterAutospacing="0"/>
      </w:pPr>
      <w:r>
        <w:t>Skin tone variations caused ±2% bias in readings.</w:t>
      </w:r>
    </w:p>
    <w:p w14:paraId="3606CB80" w14:textId="6BF61490" w:rsidR="00A30126" w:rsidRDefault="00A30126" w:rsidP="006063D4">
      <w:pPr>
        <w:pStyle w:val="Heading2"/>
      </w:pPr>
      <w:bookmarkStart w:id="71" w:name="_Toc194504622"/>
      <w:r>
        <w:lastRenderedPageBreak/>
        <w:t xml:space="preserve">4.5 </w:t>
      </w:r>
      <w:r w:rsidRPr="005D1B61">
        <w:t>ECG classification performance using AI model</w:t>
      </w:r>
      <w:bookmarkEnd w:id="71"/>
    </w:p>
    <w:p w14:paraId="5A7FD79D" w14:textId="4955DC1C" w:rsidR="00A30126" w:rsidRDefault="00A30126" w:rsidP="00A30126">
      <w:r>
        <w:t>4.5.1 The Frontend</w:t>
      </w:r>
    </w:p>
    <w:p w14:paraId="7DE9FDB4" w14:textId="48F2BBD2" w:rsidR="00A30126" w:rsidRPr="00A30126" w:rsidRDefault="00A30126" w:rsidP="00F70263">
      <w:pPr>
        <w:jc w:val="both"/>
      </w:pPr>
      <w:r>
        <w:t xml:space="preserve">The frontend of the website was designed using </w:t>
      </w:r>
      <w:r w:rsidR="00842558">
        <w:t>HTML</w:t>
      </w:r>
      <w:r>
        <w:t xml:space="preserve">/CSS. HTTP was mainly used to handle the output from the backend and </w:t>
      </w:r>
      <w:r w:rsidR="00842558">
        <w:t>the display</w:t>
      </w:r>
      <w:r>
        <w:t xml:space="preserve"> of text m</w:t>
      </w:r>
      <w:r w:rsidR="00F70263">
        <w:t>essages. It was used to fetch the probabilities “/predict” from the backend and mapped the annotations to their respective name</w:t>
      </w:r>
      <w:r w:rsidR="00842558">
        <w:t>,</w:t>
      </w:r>
      <w:r w:rsidR="00F70263">
        <w:t xml:space="preserve"> e.g., “N” to Normal beat or “V” to Premature ventricular contraction</w:t>
      </w:r>
      <w:r w:rsidR="00842558">
        <w:t>,</w:t>
      </w:r>
      <w:r w:rsidR="00F70263">
        <w:t xml:space="preserve"> etc. It then uses POST to display all </w:t>
      </w:r>
      <w:r w:rsidR="00F1603F">
        <w:t xml:space="preserve">detected arrhythmias in the signal based on the probabilities to the user. The mapped formula ensures the model is </w:t>
      </w:r>
      <w:r w:rsidR="00842558">
        <w:t>user-friendly</w:t>
      </w:r>
      <w:r w:rsidR="00F1603F">
        <w:t xml:space="preserve"> to all, including amateurs.</w:t>
      </w:r>
    </w:p>
    <w:p w14:paraId="3A81C993" w14:textId="2268B35F" w:rsidR="00F964C0" w:rsidRPr="0007237B" w:rsidRDefault="00F1603F" w:rsidP="00A52ED5">
      <w:pPr>
        <w:pStyle w:val="NormalWeb"/>
        <w:spacing w:line="360" w:lineRule="auto"/>
        <w:jc w:val="both"/>
      </w:pPr>
      <w:r>
        <w:rPr>
          <w:noProof/>
        </w:rPr>
        <w:drawing>
          <wp:inline distT="0" distB="0" distL="0" distR="0" wp14:anchorId="25B5FEC8" wp14:editId="6F172610">
            <wp:extent cx="6298846" cy="4498555"/>
            <wp:effectExtent l="19050" t="19050" r="260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5">
                      <a:extLst>
                        <a:ext uri="{28A0092B-C50C-407E-A947-70E740481C1C}">
                          <a14:useLocalDpi xmlns:a14="http://schemas.microsoft.com/office/drawing/2010/main" val="0"/>
                        </a:ext>
                      </a:extLst>
                    </a:blip>
                    <a:stretch>
                      <a:fillRect/>
                    </a:stretch>
                  </pic:blipFill>
                  <pic:spPr>
                    <a:xfrm>
                      <a:off x="0" y="0"/>
                      <a:ext cx="6322881" cy="4515721"/>
                    </a:xfrm>
                    <a:prstGeom prst="rect">
                      <a:avLst/>
                    </a:prstGeom>
                    <a:ln>
                      <a:solidFill>
                        <a:schemeClr val="bg2">
                          <a:lumMod val="25000"/>
                        </a:schemeClr>
                      </a:solidFill>
                    </a:ln>
                  </pic:spPr>
                </pic:pic>
              </a:graphicData>
            </a:graphic>
          </wp:inline>
        </w:drawing>
      </w:r>
    </w:p>
    <w:p w14:paraId="670FFA94" w14:textId="6DF8585E" w:rsidR="0007237B" w:rsidRDefault="00F1603F" w:rsidP="002F5F7E">
      <w:pPr>
        <w:pStyle w:val="NormalWeb"/>
        <w:spacing w:line="360" w:lineRule="auto"/>
        <w:jc w:val="both"/>
      </w:pPr>
      <w:r>
        <w:t>Fig.4.1 Arrhythmia detection frontend.</w:t>
      </w:r>
    </w:p>
    <w:p w14:paraId="6B62F10D" w14:textId="70412E7F" w:rsidR="00F1603F" w:rsidRDefault="00F45DD5" w:rsidP="002F5F7E">
      <w:pPr>
        <w:pStyle w:val="NormalWeb"/>
        <w:spacing w:line="360" w:lineRule="auto"/>
        <w:jc w:val="both"/>
      </w:pPr>
      <w:r>
        <w:lastRenderedPageBreak/>
        <w:t xml:space="preserve">4.5.2 </w:t>
      </w:r>
      <w:r w:rsidR="002F5F7E">
        <w:t>Performance</w:t>
      </w:r>
      <w:r>
        <w:t xml:space="preserve"> on training data</w:t>
      </w:r>
    </w:p>
    <w:p w14:paraId="350C52B5" w14:textId="028026BA" w:rsidR="00F45DD5" w:rsidRPr="00114941" w:rsidRDefault="00F45DD5" w:rsidP="00F45DD5">
      <w:pPr>
        <w:pStyle w:val="NormalWeb"/>
        <w:spacing w:line="360" w:lineRule="auto"/>
        <w:jc w:val="both"/>
      </w:pPr>
      <w:r>
        <w:t>During training</w:t>
      </w:r>
      <w:r w:rsidR="00842558">
        <w:t>,</w:t>
      </w:r>
      <w:r>
        <w:t xml:space="preserve"> the model exhibited </w:t>
      </w:r>
      <w:r w:rsidR="00842558">
        <w:t xml:space="preserve">an </w:t>
      </w:r>
      <w:r>
        <w:t>accuracy of 96.58% to the training set and showed an accuracy of 96.68</w:t>
      </w:r>
      <w:r w:rsidR="00842558">
        <w:t>%</w:t>
      </w:r>
      <w:r>
        <w:t xml:space="preserve"> on test data. N/B </w:t>
      </w:r>
      <w:r w:rsidR="002F5F7E">
        <w:t>during training of the model, the data from MIT-BIH was divided into 80% training and 20% testing. This minimal change indicates the model has not been overfitted</w:t>
      </w:r>
      <w:r w:rsidR="00842558">
        <w:t>,</w:t>
      </w:r>
      <w:r w:rsidR="002F5F7E">
        <w:t xml:space="preserve"> i.e.</w:t>
      </w:r>
      <w:r w:rsidR="00842558">
        <w:t>,</w:t>
      </w:r>
      <w:r w:rsidR="002F5F7E">
        <w:t xml:space="preserve"> </w:t>
      </w:r>
      <w:r w:rsidR="00842558">
        <w:t>this</w:t>
      </w:r>
      <w:r w:rsidR="002F5F7E">
        <w:t xml:space="preserve"> is when a model performs poorly on new data that is not in the training set. This may cause a </w:t>
      </w:r>
      <w:r w:rsidR="00227830">
        <w:t>model’s</w:t>
      </w:r>
      <w:r w:rsidR="002F5F7E">
        <w:t xml:space="preserve"> accuracy and precision to be lowered</w:t>
      </w:r>
      <w:r w:rsidR="00842558">
        <w:t>,</w:t>
      </w:r>
      <w:r w:rsidR="002F5F7E">
        <w:t xml:space="preserve"> and thus </w:t>
      </w:r>
      <w:r w:rsidR="00842558">
        <w:t xml:space="preserve">the </w:t>
      </w:r>
      <w:r w:rsidR="002F5F7E">
        <w:t xml:space="preserve">model </w:t>
      </w:r>
      <w:proofErr w:type="spellStart"/>
      <w:r w:rsidR="002F5F7E">
        <w:t>can not</w:t>
      </w:r>
      <w:proofErr w:type="spellEnd"/>
      <w:r w:rsidR="002F5F7E">
        <w:t xml:space="preserve"> be dependable</w:t>
      </w:r>
      <w:r w:rsidR="00842558">
        <w:t>,</w:t>
      </w:r>
      <w:r w:rsidR="002F5F7E">
        <w:t xml:space="preserve"> as most of the data being dealt with is medical data</w:t>
      </w:r>
      <w:r w:rsidR="00842558">
        <w:t>,</w:t>
      </w:r>
      <w:r w:rsidR="002F5F7E">
        <w:t xml:space="preserve"> and inaccuracie</w:t>
      </w:r>
      <w:r w:rsidR="007C2B25">
        <w:t xml:space="preserve">s may lead to wrong </w:t>
      </w:r>
      <w:r w:rsidR="00842558">
        <w:t>diagnoses</w:t>
      </w:r>
      <w:r w:rsidR="007C2B25">
        <w:t xml:space="preserve"> and casualties.</w:t>
      </w:r>
    </w:p>
    <w:p w14:paraId="21A9D30B" w14:textId="77777777" w:rsidR="00114941" w:rsidRPr="00D42976" w:rsidRDefault="00114941" w:rsidP="00D42976">
      <w:pPr>
        <w:pStyle w:val="NormalWeb"/>
        <w:spacing w:line="360" w:lineRule="auto"/>
      </w:pPr>
    </w:p>
    <w:p w14:paraId="6BF2A116" w14:textId="77777777" w:rsidR="007C2B25" w:rsidRDefault="007C2B25">
      <w:r>
        <w:rPr>
          <w:noProof/>
        </w:rPr>
        <w:drawing>
          <wp:inline distT="0" distB="0" distL="0" distR="0" wp14:anchorId="23047F5B" wp14:editId="6B46CC3D">
            <wp:extent cx="6315665" cy="3976577"/>
            <wp:effectExtent l="0" t="0" r="952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66">
                      <a:extLst>
                        <a:ext uri="{28A0092B-C50C-407E-A947-70E740481C1C}">
                          <a14:useLocalDpi xmlns:a14="http://schemas.microsoft.com/office/drawing/2010/main" val="0"/>
                        </a:ext>
                      </a:extLst>
                    </a:blip>
                    <a:stretch>
                      <a:fillRect/>
                    </a:stretch>
                  </pic:blipFill>
                  <pic:spPr>
                    <a:xfrm>
                      <a:off x="0" y="0"/>
                      <a:ext cx="6333369" cy="3987724"/>
                    </a:xfrm>
                    <a:prstGeom prst="rect">
                      <a:avLst/>
                    </a:prstGeom>
                  </pic:spPr>
                </pic:pic>
              </a:graphicData>
            </a:graphic>
          </wp:inline>
        </w:drawing>
      </w:r>
    </w:p>
    <w:p w14:paraId="055F03F8" w14:textId="6FF7509F" w:rsidR="00B129AE" w:rsidRDefault="007C2B25">
      <w:r>
        <w:t xml:space="preserve">Fig. 4.2 Image of training process, i.e., the accuracy of the model increased exponentially from the first </w:t>
      </w:r>
      <w:r w:rsidR="00842558">
        <w:t>epoch</w:t>
      </w:r>
      <w:r>
        <w:t xml:space="preserve"> due to optimization</w:t>
      </w:r>
    </w:p>
    <w:p w14:paraId="4915E381" w14:textId="49F3A242" w:rsidR="00C21698" w:rsidRDefault="00227830">
      <w:r>
        <w:lastRenderedPageBreak/>
        <w:t xml:space="preserve">4.5.3 </w:t>
      </w:r>
      <w:r w:rsidR="006063D4">
        <w:t>Performance</w:t>
      </w:r>
      <w:r>
        <w:t xml:space="preserve"> on testing data</w:t>
      </w:r>
    </w:p>
    <w:p w14:paraId="33A5460E" w14:textId="36E0B010" w:rsidR="00227830" w:rsidRDefault="00227830">
      <w:r>
        <w:t xml:space="preserve">The validation was done using data from MIT-BIH dataset to benchmark, </w:t>
      </w:r>
      <w:proofErr w:type="spellStart"/>
      <w:r>
        <w:t>PhysioNet</w:t>
      </w:r>
      <w:proofErr w:type="spellEnd"/>
      <w:r>
        <w:t xml:space="preserve"> challenge 2017 dataset (contains data from 8528 samples for a duration of 30 seconds with a sampling rate of 300.) and </w:t>
      </w:r>
      <w:r w:rsidR="00E05A0E">
        <w:t>some simulated ECG signals.</w:t>
      </w:r>
    </w:p>
    <w:p w14:paraId="64CF17F9" w14:textId="1C5E7ED3" w:rsidR="00E05A0E" w:rsidRDefault="00E05A0E">
      <w:r>
        <w:t>MIT-BIH dataset</w:t>
      </w:r>
    </w:p>
    <w:p w14:paraId="7034234A" w14:textId="15FA4001" w:rsidR="00E05A0E" w:rsidRDefault="00E05A0E" w:rsidP="00E05A0E">
      <w:pPr>
        <w:jc w:val="both"/>
      </w:pPr>
      <w:r>
        <w:t>Most of the data from this dataset was from ill patients and most of the data contained arrhythmia and thus the model was able to identify different kinds of arrhythmia with ease and to great accuracy. This is well illustrated in the samples attached below which will be discussing the various types of arrhythmias detected together with the waveforms.</w:t>
      </w:r>
    </w:p>
    <w:p w14:paraId="535DC755" w14:textId="77777777" w:rsidR="00E05A0E" w:rsidRDefault="00E05A0E" w:rsidP="00E05A0E">
      <w:pPr>
        <w:jc w:val="both"/>
      </w:pPr>
    </w:p>
    <w:p w14:paraId="59E3C2C8" w14:textId="2D0E5370" w:rsidR="00227830" w:rsidRDefault="00FC5B6D">
      <w:r>
        <w:rPr>
          <w:noProof/>
        </w:rPr>
        <w:drawing>
          <wp:inline distT="0" distB="0" distL="0" distR="0" wp14:anchorId="6E1EFCD5" wp14:editId="6E1EC23B">
            <wp:extent cx="6317374" cy="4337641"/>
            <wp:effectExtent l="0" t="0" r="762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7">
                      <a:extLst>
                        <a:ext uri="{28A0092B-C50C-407E-A947-70E740481C1C}">
                          <a14:useLocalDpi xmlns:a14="http://schemas.microsoft.com/office/drawing/2010/main" val="0"/>
                        </a:ext>
                      </a:extLst>
                    </a:blip>
                    <a:stretch>
                      <a:fillRect/>
                    </a:stretch>
                  </pic:blipFill>
                  <pic:spPr>
                    <a:xfrm>
                      <a:off x="0" y="0"/>
                      <a:ext cx="6327430" cy="4344546"/>
                    </a:xfrm>
                    <a:prstGeom prst="rect">
                      <a:avLst/>
                    </a:prstGeom>
                  </pic:spPr>
                </pic:pic>
              </a:graphicData>
            </a:graphic>
          </wp:inline>
        </w:drawing>
      </w:r>
    </w:p>
    <w:p w14:paraId="19A3A8DC" w14:textId="45A7CEBF" w:rsidR="00FC5B6D" w:rsidRDefault="00FC5B6D">
      <w:r>
        <w:lastRenderedPageBreak/>
        <w:t xml:space="preserve">Fig. 4.3 Results for sample 200 from </w:t>
      </w:r>
      <w:r w:rsidR="00842558">
        <w:t xml:space="preserve">the </w:t>
      </w:r>
      <w:r>
        <w:t>MIT dataset</w:t>
      </w:r>
    </w:p>
    <w:p w14:paraId="2B3921FF" w14:textId="64E14F3F" w:rsidR="00FC5B6D" w:rsidRDefault="00FC5B6D" w:rsidP="00A500A5">
      <w:pPr>
        <w:jc w:val="both"/>
      </w:pPr>
      <w:r>
        <w:t>According to the model’s result, it can be seen that most of the data in the signal is normal</w:t>
      </w:r>
      <w:r w:rsidR="00842558">
        <w:t>,</w:t>
      </w:r>
      <w:r>
        <w:t xml:space="preserve"> and the most dominant arrhythmia is PVC</w:t>
      </w:r>
      <w:r w:rsidR="00842558">
        <w:t>,</w:t>
      </w:r>
      <w:r w:rsidR="00807E61">
        <w:t xml:space="preserve"> which is mainly early beats originating from ventricles and is characterized by </w:t>
      </w:r>
      <w:r w:rsidR="00842558">
        <w:t xml:space="preserve">a </w:t>
      </w:r>
      <w:r w:rsidR="00807E61" w:rsidRPr="0002480E">
        <w:rPr>
          <w:rFonts w:eastAsia="Times New Roman"/>
        </w:rPr>
        <w:t>Wide QRS complex, no preceding P wave, T wave usually opposite the QRS direction.</w:t>
      </w:r>
      <w:r w:rsidR="00A500A5">
        <w:rPr>
          <w:rFonts w:eastAsia="Times New Roman"/>
        </w:rPr>
        <w:t xml:space="preserve"> Another abnormality is the APB</w:t>
      </w:r>
      <w:r w:rsidR="00842558">
        <w:rPr>
          <w:rFonts w:eastAsia="Times New Roman"/>
        </w:rPr>
        <w:t>,</w:t>
      </w:r>
      <w:r w:rsidR="00A500A5">
        <w:rPr>
          <w:rFonts w:eastAsia="Times New Roman"/>
        </w:rPr>
        <w:t xml:space="preserve"> which is </w:t>
      </w:r>
      <w:r w:rsidR="00842558">
        <w:rPr>
          <w:rFonts w:eastAsia="Times New Roman"/>
        </w:rPr>
        <w:t xml:space="preserve">an </w:t>
      </w:r>
      <w:r w:rsidR="00A500A5">
        <w:rPr>
          <w:rFonts w:eastAsia="Times New Roman"/>
        </w:rPr>
        <w:t>e</w:t>
      </w:r>
      <w:r w:rsidR="00A500A5" w:rsidRPr="0002480E">
        <w:rPr>
          <w:rFonts w:eastAsia="Times New Roman"/>
        </w:rPr>
        <w:t>arly beat originating from the atria</w:t>
      </w:r>
      <w:r w:rsidR="00A500A5">
        <w:rPr>
          <w:rFonts w:eastAsia="Times New Roman"/>
        </w:rPr>
        <w:t xml:space="preserve"> and is characterized by </w:t>
      </w:r>
      <w:r w:rsidR="00842558">
        <w:rPr>
          <w:rFonts w:eastAsia="Times New Roman"/>
        </w:rPr>
        <w:t xml:space="preserve">a </w:t>
      </w:r>
      <w:r w:rsidR="00A500A5">
        <w:rPr>
          <w:rFonts w:eastAsia="Times New Roman"/>
        </w:rPr>
        <w:t>p</w:t>
      </w:r>
      <w:r w:rsidR="00A500A5" w:rsidRPr="0002480E">
        <w:rPr>
          <w:rFonts w:eastAsia="Times New Roman"/>
        </w:rPr>
        <w:t xml:space="preserve">remature P wave with abnormal morphology, followed by a </w:t>
      </w:r>
      <w:proofErr w:type="gramStart"/>
      <w:r w:rsidR="00A500A5" w:rsidRPr="0002480E">
        <w:rPr>
          <w:rFonts w:eastAsia="Times New Roman"/>
        </w:rPr>
        <w:t>normal QRS</w:t>
      </w:r>
      <w:r w:rsidR="00A500A5">
        <w:rPr>
          <w:rFonts w:eastAsia="Times New Roman"/>
        </w:rPr>
        <w:t>.</w:t>
      </w:r>
      <w:proofErr w:type="gramEnd"/>
    </w:p>
    <w:p w14:paraId="7E5B0172" w14:textId="045361E9" w:rsidR="007C2B25" w:rsidRDefault="007C2B25"/>
    <w:p w14:paraId="0DDFE5EA" w14:textId="6836D867" w:rsidR="007C2B25" w:rsidRDefault="007C2B25"/>
    <w:p w14:paraId="1B18D125" w14:textId="513CFCE0" w:rsidR="007C2B25" w:rsidRDefault="007C2B25"/>
    <w:p w14:paraId="2BBDFDCF" w14:textId="12969985" w:rsidR="007C2B25" w:rsidRDefault="007C2B25"/>
    <w:p w14:paraId="368C4C13" w14:textId="1C2C0961" w:rsidR="007C2B25" w:rsidRDefault="004325C4">
      <w:r>
        <w:rPr>
          <w:noProof/>
        </w:rPr>
        <w:lastRenderedPageBreak/>
        <w:drawing>
          <wp:inline distT="0" distB="0" distL="0" distR="0" wp14:anchorId="06113C02" wp14:editId="38E5FADC">
            <wp:extent cx="6151644" cy="3458328"/>
            <wp:effectExtent l="0" t="0" r="190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8">
                      <a:extLst>
                        <a:ext uri="{28A0092B-C50C-407E-A947-70E740481C1C}">
                          <a14:useLocalDpi xmlns:a14="http://schemas.microsoft.com/office/drawing/2010/main" val="0"/>
                        </a:ext>
                      </a:extLst>
                    </a:blip>
                    <a:stretch>
                      <a:fillRect/>
                    </a:stretch>
                  </pic:blipFill>
                  <pic:spPr>
                    <a:xfrm>
                      <a:off x="0" y="0"/>
                      <a:ext cx="6152582" cy="3458855"/>
                    </a:xfrm>
                    <a:prstGeom prst="rect">
                      <a:avLst/>
                    </a:prstGeom>
                  </pic:spPr>
                </pic:pic>
              </a:graphicData>
            </a:graphic>
          </wp:inline>
        </w:drawing>
      </w:r>
      <w:r>
        <w:rPr>
          <w:noProof/>
        </w:rPr>
        <w:drawing>
          <wp:inline distT="0" distB="0" distL="0" distR="0" wp14:anchorId="60707FEA" wp14:editId="4252B58B">
            <wp:extent cx="6127845" cy="3444949"/>
            <wp:effectExtent l="0" t="0" r="635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9">
                      <a:extLst>
                        <a:ext uri="{28A0092B-C50C-407E-A947-70E740481C1C}">
                          <a14:useLocalDpi xmlns:a14="http://schemas.microsoft.com/office/drawing/2010/main" val="0"/>
                        </a:ext>
                      </a:extLst>
                    </a:blip>
                    <a:stretch>
                      <a:fillRect/>
                    </a:stretch>
                  </pic:blipFill>
                  <pic:spPr>
                    <a:xfrm>
                      <a:off x="0" y="0"/>
                      <a:ext cx="6129261" cy="3445745"/>
                    </a:xfrm>
                    <a:prstGeom prst="rect">
                      <a:avLst/>
                    </a:prstGeom>
                  </pic:spPr>
                </pic:pic>
              </a:graphicData>
            </a:graphic>
          </wp:inline>
        </w:drawing>
      </w:r>
    </w:p>
    <w:p w14:paraId="3427A439" w14:textId="5AAF79D3" w:rsidR="007C2B25" w:rsidRDefault="004325C4">
      <w:r>
        <w:t>Fig 4.4 and Fig 4.5 ECG plot of sample 200</w:t>
      </w:r>
    </w:p>
    <w:p w14:paraId="3319508C" w14:textId="42AC81F9" w:rsidR="00FC5B6D" w:rsidRDefault="00FC5B6D">
      <w:r>
        <w:lastRenderedPageBreak/>
        <w:br/>
      </w:r>
    </w:p>
    <w:p w14:paraId="24E45247" w14:textId="23A8536F" w:rsidR="00562C53" w:rsidRDefault="004325C4" w:rsidP="00562C53">
      <w:r>
        <w:rPr>
          <w:noProof/>
        </w:rPr>
        <w:drawing>
          <wp:inline distT="0" distB="0" distL="0" distR="0" wp14:anchorId="16FF99EB" wp14:editId="3769F261">
            <wp:extent cx="5910842" cy="3104707"/>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70">
                      <a:extLst>
                        <a:ext uri="{28A0092B-C50C-407E-A947-70E740481C1C}">
                          <a14:useLocalDpi xmlns:a14="http://schemas.microsoft.com/office/drawing/2010/main" val="0"/>
                        </a:ext>
                      </a:extLst>
                    </a:blip>
                    <a:stretch>
                      <a:fillRect/>
                    </a:stretch>
                  </pic:blipFill>
                  <pic:spPr>
                    <a:xfrm>
                      <a:off x="0" y="0"/>
                      <a:ext cx="5922985" cy="3111085"/>
                    </a:xfrm>
                    <a:prstGeom prst="rect">
                      <a:avLst/>
                    </a:prstGeom>
                  </pic:spPr>
                </pic:pic>
              </a:graphicData>
            </a:graphic>
          </wp:inline>
        </w:drawing>
      </w:r>
      <w:r w:rsidR="00562C53" w:rsidRPr="00562C53">
        <w:t xml:space="preserve"> </w:t>
      </w:r>
      <w:r w:rsidR="00562C53">
        <w:t>Fig. 4.6 Results for sample 220</w:t>
      </w:r>
    </w:p>
    <w:p w14:paraId="7B3A7735" w14:textId="0AB259F9" w:rsidR="008A4B16" w:rsidRDefault="008A4B16">
      <w:r>
        <w:t xml:space="preserve">These results were quite similar to </w:t>
      </w:r>
      <w:r w:rsidR="001E08EE">
        <w:t>those of the previous record, in which the normal signal was dominant, and the dominant abnormalities included</w:t>
      </w:r>
      <w:r>
        <w:t xml:space="preserve"> APB and PVC.</w:t>
      </w:r>
    </w:p>
    <w:p w14:paraId="671461F9" w14:textId="2DDBFF59" w:rsidR="008A4B16" w:rsidRDefault="008A4B16">
      <w:r>
        <w:rPr>
          <w:noProof/>
        </w:rPr>
        <w:lastRenderedPageBreak/>
        <w:drawing>
          <wp:inline distT="0" distB="0" distL="0" distR="0" wp14:anchorId="01B2C144" wp14:editId="70AE8DE9">
            <wp:extent cx="5942618" cy="3444949"/>
            <wp:effectExtent l="0" t="0" r="1270" b="31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71">
                      <a:extLst>
                        <a:ext uri="{28A0092B-C50C-407E-A947-70E740481C1C}">
                          <a14:useLocalDpi xmlns:a14="http://schemas.microsoft.com/office/drawing/2010/main" val="0"/>
                        </a:ext>
                      </a:extLst>
                    </a:blip>
                    <a:stretch>
                      <a:fillRect/>
                    </a:stretch>
                  </pic:blipFill>
                  <pic:spPr>
                    <a:xfrm>
                      <a:off x="0" y="0"/>
                      <a:ext cx="5942618" cy="3444949"/>
                    </a:xfrm>
                    <a:prstGeom prst="rect">
                      <a:avLst/>
                    </a:prstGeom>
                  </pic:spPr>
                </pic:pic>
              </a:graphicData>
            </a:graphic>
          </wp:inline>
        </w:drawing>
      </w:r>
      <w:r>
        <w:t xml:space="preserve">                  Fig 4.7 Plot for sample 220.</w:t>
      </w:r>
    </w:p>
    <w:p w14:paraId="491591E6" w14:textId="77777777" w:rsidR="008A4B16" w:rsidRDefault="008A4B16"/>
    <w:p w14:paraId="0CA59C10" w14:textId="02F8EC5E" w:rsidR="00562C53" w:rsidRDefault="00562C53">
      <w:proofErr w:type="spellStart"/>
      <w:r>
        <w:t>PhysioNet</w:t>
      </w:r>
      <w:proofErr w:type="spellEnd"/>
      <w:r>
        <w:t xml:space="preserve"> </w:t>
      </w:r>
      <w:r w:rsidR="001E08EE">
        <w:t>Challenge</w:t>
      </w:r>
      <w:r>
        <w:t xml:space="preserve"> 2017 dataset</w:t>
      </w:r>
    </w:p>
    <w:p w14:paraId="059A346D" w14:textId="37AC47BC" w:rsidR="008D7912" w:rsidRDefault="00562C53" w:rsidP="008D7912">
      <w:pPr>
        <w:jc w:val="both"/>
      </w:pPr>
      <w:r>
        <w:t xml:space="preserve">This dataset was acquired from the </w:t>
      </w:r>
      <w:proofErr w:type="spellStart"/>
      <w:r w:rsidR="001E08EE">
        <w:t>Physionet</w:t>
      </w:r>
      <w:proofErr w:type="spellEnd"/>
      <w:r w:rsidR="001E08EE">
        <w:t xml:space="preserve"> website. It was released in 2017 as a challenge for creatives to create the best and most accurate model to classify the arrhythmia into either normal “N” or abnormal “A”, i.e., fibrillation, other “O”, and noise. A reference .csv file was provided to counter-check the different models'</w:t>
      </w:r>
      <w:r w:rsidR="008D7912">
        <w:t xml:space="preserve"> accuracy compared to the correct verdict.</w:t>
      </w:r>
    </w:p>
    <w:p w14:paraId="5685D371" w14:textId="3B66B395" w:rsidR="008D7912" w:rsidRDefault="008D7912" w:rsidP="008D7912">
      <w:pPr>
        <w:jc w:val="both"/>
      </w:pPr>
      <w:r>
        <w:t xml:space="preserve">Below are samples of the </w:t>
      </w:r>
      <w:r w:rsidR="001E08EE">
        <w:t>model's</w:t>
      </w:r>
      <w:r>
        <w:t xml:space="preserve"> result compared to the reference file</w:t>
      </w:r>
    </w:p>
    <w:p w14:paraId="6785D3A3" w14:textId="77777777" w:rsidR="003D4C64" w:rsidRDefault="008D7912" w:rsidP="008D7912">
      <w:pPr>
        <w:jc w:val="both"/>
      </w:pPr>
      <w:r>
        <w:rPr>
          <w:noProof/>
        </w:rPr>
        <w:lastRenderedPageBreak/>
        <w:drawing>
          <wp:inline distT="0" distB="0" distL="0" distR="0" wp14:anchorId="0C0DCFCE" wp14:editId="1B100C2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r w:rsidR="003D4C64">
        <w:t xml:space="preserve">  Fig 4.8 Results for sample A00001</w:t>
      </w:r>
    </w:p>
    <w:p w14:paraId="16B2BFFB" w14:textId="4FD0AF5C" w:rsidR="00530163" w:rsidRDefault="003D4C64" w:rsidP="008D7912">
      <w:pPr>
        <w:jc w:val="both"/>
      </w:pPr>
      <w:r>
        <w:t>The model was able to predict a 100% normal beat for this particular sample, the reference file cites this particular sample as normal</w:t>
      </w:r>
      <w:r w:rsidR="00D85492">
        <w:t>,</w:t>
      </w:r>
      <w:r>
        <w:t xml:space="preserve"> so the model depicted a fine accuracy. This is because this signal was near perfect and did not have any disturbances such as noise, motion artefacts, baseline wander or powerline interference, a similar </w:t>
      </w:r>
      <w:r w:rsidR="00530163">
        <w:t>predicament will be discussed further in a different example.</w:t>
      </w:r>
    </w:p>
    <w:p w14:paraId="3DBC76AC" w14:textId="77777777" w:rsidR="00530163" w:rsidRDefault="00530163" w:rsidP="008D7912">
      <w:pPr>
        <w:jc w:val="both"/>
      </w:pPr>
    </w:p>
    <w:p w14:paraId="2CC9287A" w14:textId="56C68201" w:rsidR="00530163" w:rsidRDefault="00530163" w:rsidP="008D7912">
      <w:pPr>
        <w:jc w:val="both"/>
      </w:pPr>
      <w:r>
        <w:rPr>
          <w:noProof/>
        </w:rPr>
        <w:lastRenderedPageBreak/>
        <w:drawing>
          <wp:inline distT="0" distB="0" distL="0" distR="0" wp14:anchorId="4EB5FE6A" wp14:editId="18D08EFC">
            <wp:extent cx="6260237" cy="3519377"/>
            <wp:effectExtent l="0" t="0" r="762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3">
                      <a:extLst>
                        <a:ext uri="{28A0092B-C50C-407E-A947-70E740481C1C}">
                          <a14:useLocalDpi xmlns:a14="http://schemas.microsoft.com/office/drawing/2010/main" val="0"/>
                        </a:ext>
                      </a:extLst>
                    </a:blip>
                    <a:stretch>
                      <a:fillRect/>
                    </a:stretch>
                  </pic:blipFill>
                  <pic:spPr>
                    <a:xfrm>
                      <a:off x="0" y="0"/>
                      <a:ext cx="6261658" cy="3520176"/>
                    </a:xfrm>
                    <a:prstGeom prst="rect">
                      <a:avLst/>
                    </a:prstGeom>
                  </pic:spPr>
                </pic:pic>
              </a:graphicData>
            </a:graphic>
          </wp:inline>
        </w:drawing>
      </w:r>
      <w:r w:rsidR="003D4C64">
        <w:t xml:space="preserve">     </w:t>
      </w:r>
      <w:r>
        <w:t xml:space="preserve">Fig. </w:t>
      </w:r>
      <w:r w:rsidR="00D85492">
        <w:t>4.9</w:t>
      </w:r>
      <w:r>
        <w:t xml:space="preserve"> ECG plot for sample A00001</w:t>
      </w:r>
    </w:p>
    <w:p w14:paraId="374C5B34" w14:textId="77777777" w:rsidR="00BD262C" w:rsidRDefault="00B25248" w:rsidP="008D7912">
      <w:pPr>
        <w:jc w:val="both"/>
      </w:pPr>
      <w:r>
        <w:rPr>
          <w:noProof/>
        </w:rPr>
        <w:drawing>
          <wp:inline distT="0" distB="0" distL="0" distR="0" wp14:anchorId="20297AA3" wp14:editId="7B3F14C3">
            <wp:extent cx="6316977" cy="355127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74">
                      <a:extLst>
                        <a:ext uri="{28A0092B-C50C-407E-A947-70E740481C1C}">
                          <a14:useLocalDpi xmlns:a14="http://schemas.microsoft.com/office/drawing/2010/main" val="0"/>
                        </a:ext>
                      </a:extLst>
                    </a:blip>
                    <a:stretch>
                      <a:fillRect/>
                    </a:stretch>
                  </pic:blipFill>
                  <pic:spPr>
                    <a:xfrm>
                      <a:off x="0" y="0"/>
                      <a:ext cx="6325620" cy="3556134"/>
                    </a:xfrm>
                    <a:prstGeom prst="rect">
                      <a:avLst/>
                    </a:prstGeom>
                  </pic:spPr>
                </pic:pic>
              </a:graphicData>
            </a:graphic>
          </wp:inline>
        </w:drawing>
      </w:r>
      <w:r w:rsidR="003D4C64">
        <w:t xml:space="preserve">    </w:t>
      </w:r>
      <w:r>
        <w:t xml:space="preserve">Fig.4.10 Result for sample </w:t>
      </w:r>
      <w:r w:rsidR="00BD262C">
        <w:t>A00034</w:t>
      </w:r>
    </w:p>
    <w:p w14:paraId="78714C7D" w14:textId="1143E899" w:rsidR="00BD262C" w:rsidRDefault="00BD262C" w:rsidP="008D7912">
      <w:pPr>
        <w:jc w:val="both"/>
      </w:pPr>
      <w:r>
        <w:lastRenderedPageBreak/>
        <w:t>The model predicted the signal as 90% normal but the reference dictates that the sample is noisy</w:t>
      </w:r>
      <w:r w:rsidR="00D85492">
        <w:t>,</w:t>
      </w:r>
      <w:r>
        <w:t xml:space="preserve"> and this has been indicated well from its plot. Moreover, some of the segments of the signal are normal</w:t>
      </w:r>
      <w:r w:rsidR="00D85492">
        <w:t>,</w:t>
      </w:r>
      <w:r>
        <w:t xml:space="preserve"> depicting normal QRS complex</w:t>
      </w:r>
      <w:r w:rsidR="00D85492">
        <w:t>,</w:t>
      </w:r>
      <w:r>
        <w:t xml:space="preserve"> but ideally it is still noisy.</w:t>
      </w:r>
    </w:p>
    <w:p w14:paraId="33D334E8" w14:textId="718832E0" w:rsidR="00BD262C" w:rsidRDefault="00BD262C" w:rsidP="008D7912">
      <w:pPr>
        <w:jc w:val="both"/>
      </w:pPr>
      <w:r>
        <w:rPr>
          <w:noProof/>
        </w:rPr>
        <w:drawing>
          <wp:inline distT="0" distB="0" distL="0" distR="0" wp14:anchorId="16AED90F" wp14:editId="51A3293A">
            <wp:extent cx="5805377" cy="3263664"/>
            <wp:effectExtent l="0" t="0" r="508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75">
                      <a:extLst>
                        <a:ext uri="{28A0092B-C50C-407E-A947-70E740481C1C}">
                          <a14:useLocalDpi xmlns:a14="http://schemas.microsoft.com/office/drawing/2010/main" val="0"/>
                        </a:ext>
                      </a:extLst>
                    </a:blip>
                    <a:stretch>
                      <a:fillRect/>
                    </a:stretch>
                  </pic:blipFill>
                  <pic:spPr>
                    <a:xfrm>
                      <a:off x="0" y="0"/>
                      <a:ext cx="5812404" cy="3267614"/>
                    </a:xfrm>
                    <a:prstGeom prst="rect">
                      <a:avLst/>
                    </a:prstGeom>
                  </pic:spPr>
                </pic:pic>
              </a:graphicData>
            </a:graphic>
          </wp:inline>
        </w:drawing>
      </w:r>
      <w:r w:rsidR="006B79DF">
        <w:t>Fig 4.11 ECG plot for A00034</w:t>
      </w:r>
    </w:p>
    <w:p w14:paraId="1114B4B0" w14:textId="3C39594E" w:rsidR="00D37252" w:rsidRDefault="00D37252" w:rsidP="008D7912">
      <w:pPr>
        <w:jc w:val="both"/>
      </w:pPr>
      <w:r>
        <w:rPr>
          <w:noProof/>
        </w:rPr>
        <w:lastRenderedPageBreak/>
        <w:drawing>
          <wp:inline distT="0" distB="0" distL="0" distR="0" wp14:anchorId="27F61CBB" wp14:editId="69DD5117">
            <wp:extent cx="5688419" cy="3197912"/>
            <wp:effectExtent l="0" t="0" r="762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6">
                      <a:extLst>
                        <a:ext uri="{28A0092B-C50C-407E-A947-70E740481C1C}">
                          <a14:useLocalDpi xmlns:a14="http://schemas.microsoft.com/office/drawing/2010/main" val="0"/>
                        </a:ext>
                      </a:extLst>
                    </a:blip>
                    <a:stretch>
                      <a:fillRect/>
                    </a:stretch>
                  </pic:blipFill>
                  <pic:spPr>
                    <a:xfrm>
                      <a:off x="0" y="0"/>
                      <a:ext cx="5704469" cy="3206935"/>
                    </a:xfrm>
                    <a:prstGeom prst="rect">
                      <a:avLst/>
                    </a:prstGeom>
                  </pic:spPr>
                </pic:pic>
              </a:graphicData>
            </a:graphic>
          </wp:inline>
        </w:drawing>
      </w:r>
      <w:r>
        <w:t>Fig4.12 Result for A00056</w:t>
      </w:r>
    </w:p>
    <w:p w14:paraId="7A07D9B7" w14:textId="5B2AF8AF" w:rsidR="007E4E8E" w:rsidRDefault="0004234C" w:rsidP="008D7912">
      <w:pPr>
        <w:jc w:val="both"/>
      </w:pPr>
      <w:r>
        <w:t xml:space="preserve">These results prove that the model </w:t>
      </w:r>
      <w:r w:rsidR="00D85492">
        <w:t>faces</w:t>
      </w:r>
      <w:r>
        <w:t xml:space="preserve"> challenges ideally when dealing with </w:t>
      </w:r>
      <w:r w:rsidR="002F5B49">
        <w:t>noisy data, i.e., motion artefacts, baseline wander</w:t>
      </w:r>
      <w:r w:rsidR="00D85492">
        <w:t>,</w:t>
      </w:r>
      <w:r w:rsidR="002F5B49">
        <w:t xml:space="preserve"> or powerline interference. </w:t>
      </w:r>
      <w:r w:rsidR="007E4E8E">
        <w:t>Additionally,</w:t>
      </w:r>
      <w:r w:rsidR="002F5B49">
        <w:t xml:space="preserve"> this is because most of the training data was based on filtered ECG signals and </w:t>
      </w:r>
      <w:r w:rsidR="00D85492">
        <w:t xml:space="preserve">a </w:t>
      </w:r>
      <w:r w:rsidR="002F5B49">
        <w:t>lack o</w:t>
      </w:r>
      <w:r w:rsidR="007E4E8E">
        <w:t xml:space="preserve">f noise annotations in </w:t>
      </w:r>
      <w:r w:rsidR="00D85492">
        <w:t xml:space="preserve">the </w:t>
      </w:r>
      <w:r w:rsidR="007E4E8E">
        <w:t>training data, this hereby causes the model to make predictions based on its available data.</w:t>
      </w:r>
      <w:r w:rsidR="00BD262C">
        <w:t xml:space="preserve"> </w:t>
      </w:r>
    </w:p>
    <w:p w14:paraId="53B271A9" w14:textId="0ADA5280" w:rsidR="005C787C" w:rsidRDefault="005C787C" w:rsidP="008D7912">
      <w:pPr>
        <w:jc w:val="both"/>
      </w:pPr>
      <w:r>
        <w:rPr>
          <w:noProof/>
        </w:rPr>
        <w:lastRenderedPageBreak/>
        <w:drawing>
          <wp:inline distT="0" distB="0" distL="0" distR="0" wp14:anchorId="3A8ECFBB" wp14:editId="197EE401">
            <wp:extent cx="6533395" cy="4316818"/>
            <wp:effectExtent l="0" t="0" r="127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77">
                      <a:extLst>
                        <a:ext uri="{28A0092B-C50C-407E-A947-70E740481C1C}">
                          <a14:useLocalDpi xmlns:a14="http://schemas.microsoft.com/office/drawing/2010/main" val="0"/>
                        </a:ext>
                      </a:extLst>
                    </a:blip>
                    <a:stretch>
                      <a:fillRect/>
                    </a:stretch>
                  </pic:blipFill>
                  <pic:spPr>
                    <a:xfrm>
                      <a:off x="0" y="0"/>
                      <a:ext cx="6554798" cy="4330959"/>
                    </a:xfrm>
                    <a:prstGeom prst="rect">
                      <a:avLst/>
                    </a:prstGeom>
                  </pic:spPr>
                </pic:pic>
              </a:graphicData>
            </a:graphic>
          </wp:inline>
        </w:drawing>
      </w:r>
      <w:r>
        <w:t>Fig. 4.1</w:t>
      </w:r>
      <w:r w:rsidR="00676D93">
        <w:t>3 ECG plot for A00056</w:t>
      </w:r>
    </w:p>
    <w:p w14:paraId="482C9724" w14:textId="1F39A20A" w:rsidR="00676D93" w:rsidRDefault="003D4C64" w:rsidP="008D7912">
      <w:pPr>
        <w:jc w:val="both"/>
      </w:pPr>
      <w:r>
        <w:t xml:space="preserve">  </w:t>
      </w:r>
      <w:r w:rsidR="00676D93">
        <w:t xml:space="preserve">As can be seen, this signal is heavily affected by noise and predominantly lacks </w:t>
      </w:r>
      <w:r w:rsidR="00D85492">
        <w:t xml:space="preserve">the </w:t>
      </w:r>
      <w:r w:rsidR="00676D93">
        <w:t>required data and it may not be possible to make a verdict directly from this data.</w:t>
      </w:r>
    </w:p>
    <w:p w14:paraId="1404D7A5" w14:textId="1782703F" w:rsidR="00FF2740" w:rsidRDefault="00676D93" w:rsidP="008D7912">
      <w:pPr>
        <w:jc w:val="both"/>
      </w:pPr>
      <w:r>
        <w:t>The model was</w:t>
      </w:r>
      <w:r w:rsidR="00D85492">
        <w:t>,</w:t>
      </w:r>
      <w:r>
        <w:t xml:space="preserve"> however</w:t>
      </w:r>
      <w:r w:rsidR="00D85492">
        <w:t>,</w:t>
      </w:r>
      <w:r>
        <w:t xml:space="preserve"> successful in classifying </w:t>
      </w:r>
      <w:r w:rsidR="00FF2740">
        <w:t>other data samples easily and was able to classify the data from the signals into their respective arrhythmias. A sample example is shown below</w:t>
      </w:r>
      <w:r w:rsidR="00D85492">
        <w:t>,</w:t>
      </w:r>
      <w:r w:rsidR="00FF2740">
        <w:t xml:space="preserve"> where the model was able to identify LBBB, RBBB</w:t>
      </w:r>
      <w:r w:rsidR="00D85492">
        <w:t>,</w:t>
      </w:r>
      <w:r w:rsidR="00FF2740">
        <w:t xml:space="preserve"> and PVC from the signal.</w:t>
      </w:r>
    </w:p>
    <w:p w14:paraId="3B5C8C2C" w14:textId="77777777" w:rsidR="00FF2740" w:rsidRDefault="00FF2740" w:rsidP="008D7912">
      <w:pPr>
        <w:jc w:val="both"/>
      </w:pPr>
    </w:p>
    <w:p w14:paraId="1E70B9D2" w14:textId="77777777" w:rsidR="00FF2740" w:rsidRDefault="00FF2740" w:rsidP="008D7912">
      <w:pPr>
        <w:jc w:val="both"/>
      </w:pPr>
      <w:r>
        <w:rPr>
          <w:noProof/>
        </w:rPr>
        <w:lastRenderedPageBreak/>
        <w:drawing>
          <wp:inline distT="0" distB="0" distL="0" distR="0" wp14:anchorId="76D945E3" wp14:editId="1E541EC1">
            <wp:extent cx="5943600" cy="33413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7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r w:rsidR="003D4C64">
        <w:t xml:space="preserve">  </w:t>
      </w:r>
      <w:r>
        <w:t>Fig. 4.14 Results for A00054</w:t>
      </w:r>
    </w:p>
    <w:p w14:paraId="2E4E0A54" w14:textId="531FABFA" w:rsidR="00AE72B0" w:rsidRDefault="00FF2740" w:rsidP="008D7912">
      <w:pPr>
        <w:jc w:val="both"/>
      </w:pPr>
      <w:r>
        <w:rPr>
          <w:noProof/>
        </w:rPr>
        <w:drawing>
          <wp:inline distT="0" distB="0" distL="0" distR="0" wp14:anchorId="1B5B6B90" wp14:editId="358EA255">
            <wp:extent cx="5943600" cy="334137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r w:rsidR="003D4C64">
        <w:t xml:space="preserve">   </w:t>
      </w:r>
      <w:r>
        <w:t>Fig 4.15 ECG plot for A00054</w:t>
      </w:r>
      <w:r w:rsidR="003D4C64">
        <w:t xml:space="preserve">     </w:t>
      </w:r>
    </w:p>
    <w:p w14:paraId="01156566" w14:textId="77777777" w:rsidR="006063D4" w:rsidRDefault="006063D4" w:rsidP="008D7912">
      <w:pPr>
        <w:jc w:val="both"/>
      </w:pPr>
    </w:p>
    <w:p w14:paraId="7E350E6F" w14:textId="77777777" w:rsidR="006063D4" w:rsidRDefault="006063D4" w:rsidP="006063D4">
      <w:pPr>
        <w:pStyle w:val="Heading1"/>
      </w:pPr>
      <w:bookmarkStart w:id="72" w:name="_Toc194504623"/>
      <w:r>
        <w:lastRenderedPageBreak/>
        <w:t>CHAPTER FIVE: CONCLUSION AND RECOMMENDATION</w:t>
      </w:r>
      <w:bookmarkEnd w:id="72"/>
    </w:p>
    <w:p w14:paraId="6C60236A" w14:textId="77777777" w:rsidR="005868BD" w:rsidRPr="005868BD" w:rsidRDefault="005868BD" w:rsidP="001E08EE">
      <w:pPr>
        <w:pStyle w:val="Heading2"/>
      </w:pPr>
      <w:bookmarkStart w:id="73" w:name="_Toc194504624"/>
      <w:r w:rsidRPr="005868BD">
        <w:t>5.1 Research Conclusion</w:t>
      </w:r>
      <w:bookmarkEnd w:id="73"/>
    </w:p>
    <w:p w14:paraId="3F3B91FE" w14:textId="77777777" w:rsidR="005868BD" w:rsidRPr="005868BD" w:rsidRDefault="005868BD" w:rsidP="005868BD">
      <w:pPr>
        <w:jc w:val="both"/>
      </w:pPr>
      <w:r w:rsidRPr="005868BD">
        <w:t xml:space="preserve">This study successfully designed and implemented an intelligent ECG and </w:t>
      </w:r>
      <w:proofErr w:type="spellStart"/>
      <w:r w:rsidRPr="005868BD">
        <w:t>SpO</w:t>
      </w:r>
      <w:proofErr w:type="spellEnd"/>
      <w:r w:rsidRPr="005868BD">
        <w:t>₂ monitoring system integrating IoT, AI, and multi-sensor data fusion. Key achievements include:</w:t>
      </w:r>
    </w:p>
    <w:p w14:paraId="6B5C9A1B" w14:textId="77777777" w:rsidR="005868BD" w:rsidRPr="005868BD" w:rsidRDefault="005868BD" w:rsidP="007166F7">
      <w:pPr>
        <w:numPr>
          <w:ilvl w:val="0"/>
          <w:numId w:val="31"/>
        </w:numPr>
        <w:jc w:val="both"/>
      </w:pPr>
      <w:r w:rsidRPr="005868BD">
        <w:t>Real-Time Monitoring:</w:t>
      </w:r>
    </w:p>
    <w:p w14:paraId="5A910008" w14:textId="77777777" w:rsidR="005868BD" w:rsidRPr="005868BD" w:rsidRDefault="005868BD" w:rsidP="007166F7">
      <w:pPr>
        <w:numPr>
          <w:ilvl w:val="1"/>
          <w:numId w:val="31"/>
        </w:numPr>
        <w:jc w:val="both"/>
      </w:pPr>
      <w:r w:rsidRPr="005868BD">
        <w:t>Achieved &lt;500ms latency in MQTT-based ECG/</w:t>
      </w:r>
      <w:proofErr w:type="spellStart"/>
      <w:r w:rsidRPr="005868BD">
        <w:t>SpO</w:t>
      </w:r>
      <w:proofErr w:type="spellEnd"/>
      <w:r w:rsidRPr="005868BD">
        <w:t xml:space="preserve">₂ data transmission to </w:t>
      </w:r>
      <w:proofErr w:type="spellStart"/>
      <w:r w:rsidRPr="005868BD">
        <w:t>HiveMQ</w:t>
      </w:r>
      <w:proofErr w:type="spellEnd"/>
      <w:r w:rsidRPr="005868BD">
        <w:t xml:space="preserve"> Cloud.</w:t>
      </w:r>
    </w:p>
    <w:p w14:paraId="07BB276C" w14:textId="77777777" w:rsidR="005868BD" w:rsidRPr="005868BD" w:rsidRDefault="005868BD" w:rsidP="007166F7">
      <w:pPr>
        <w:numPr>
          <w:ilvl w:val="1"/>
          <w:numId w:val="31"/>
        </w:numPr>
        <w:jc w:val="both"/>
      </w:pPr>
      <w:r w:rsidRPr="005868BD">
        <w:t>Demonstrated 94% arrhythmia classification accuracy (CNN model) on the MIT-BIH dataset.</w:t>
      </w:r>
    </w:p>
    <w:p w14:paraId="31E41F05" w14:textId="77777777" w:rsidR="005868BD" w:rsidRPr="005868BD" w:rsidRDefault="005868BD" w:rsidP="007166F7">
      <w:pPr>
        <w:numPr>
          <w:ilvl w:val="0"/>
          <w:numId w:val="31"/>
        </w:numPr>
        <w:jc w:val="both"/>
      </w:pPr>
      <w:r w:rsidRPr="005868BD">
        <w:t>Multi-Parameter Integration:</w:t>
      </w:r>
    </w:p>
    <w:p w14:paraId="1786D2EB" w14:textId="77777777" w:rsidR="005868BD" w:rsidRPr="005868BD" w:rsidRDefault="005868BD" w:rsidP="007166F7">
      <w:pPr>
        <w:numPr>
          <w:ilvl w:val="1"/>
          <w:numId w:val="31"/>
        </w:numPr>
        <w:jc w:val="both"/>
      </w:pPr>
      <w:r w:rsidRPr="005868BD">
        <w:t xml:space="preserve">Combined ECG (AD8232) and </w:t>
      </w:r>
      <w:proofErr w:type="spellStart"/>
      <w:r w:rsidRPr="005868BD">
        <w:t>SpO</w:t>
      </w:r>
      <w:proofErr w:type="spellEnd"/>
      <w:r w:rsidRPr="005868BD">
        <w:t>₂ (MAX30102) sensors into a unified wearable prototype.</w:t>
      </w:r>
    </w:p>
    <w:p w14:paraId="2A563B84" w14:textId="77777777" w:rsidR="005868BD" w:rsidRPr="005868BD" w:rsidRDefault="005868BD" w:rsidP="007166F7">
      <w:pPr>
        <w:numPr>
          <w:ilvl w:val="1"/>
          <w:numId w:val="31"/>
        </w:numPr>
        <w:jc w:val="both"/>
      </w:pPr>
      <w:r w:rsidRPr="005868BD">
        <w:t xml:space="preserve">Validated </w:t>
      </w:r>
      <w:proofErr w:type="spellStart"/>
      <w:r w:rsidRPr="005868BD">
        <w:t>SpO</w:t>
      </w:r>
      <w:proofErr w:type="spellEnd"/>
      <w:r w:rsidRPr="005868BD">
        <w:t>₂ accuracy within ±2% of clinical oximeters under resting conditions.</w:t>
      </w:r>
    </w:p>
    <w:p w14:paraId="49360EFE" w14:textId="77777777" w:rsidR="005868BD" w:rsidRPr="005868BD" w:rsidRDefault="005868BD" w:rsidP="007166F7">
      <w:pPr>
        <w:numPr>
          <w:ilvl w:val="0"/>
          <w:numId w:val="31"/>
        </w:numPr>
        <w:jc w:val="both"/>
      </w:pPr>
      <w:r w:rsidRPr="005868BD">
        <w:t>User-Centric Design:</w:t>
      </w:r>
    </w:p>
    <w:p w14:paraId="39EA1086" w14:textId="77777777" w:rsidR="005868BD" w:rsidRPr="005868BD" w:rsidRDefault="005868BD" w:rsidP="007166F7">
      <w:pPr>
        <w:numPr>
          <w:ilvl w:val="1"/>
          <w:numId w:val="31"/>
        </w:numPr>
        <w:jc w:val="both"/>
      </w:pPr>
      <w:r w:rsidRPr="005868BD">
        <w:t>Developed Node-RED and Flask interfaces for real-time visualization and analysis.</w:t>
      </w:r>
    </w:p>
    <w:p w14:paraId="6388ADE2" w14:textId="77777777" w:rsidR="005868BD" w:rsidRPr="005868BD" w:rsidRDefault="005868BD" w:rsidP="007166F7">
      <w:pPr>
        <w:numPr>
          <w:ilvl w:val="1"/>
          <w:numId w:val="31"/>
        </w:numPr>
        <w:jc w:val="both"/>
      </w:pPr>
      <w:r w:rsidRPr="005868BD">
        <w:t>Addressed gaps in low-cost, open-source remote monitoring solutions.</w:t>
      </w:r>
    </w:p>
    <w:p w14:paraId="0D83A2B4" w14:textId="77777777" w:rsidR="005868BD" w:rsidRPr="005868BD" w:rsidRDefault="005868BD" w:rsidP="005868BD">
      <w:pPr>
        <w:jc w:val="both"/>
      </w:pPr>
      <w:r w:rsidRPr="005868BD">
        <w:t>Theoretical Contributions:</w:t>
      </w:r>
    </w:p>
    <w:p w14:paraId="0E058093" w14:textId="77777777" w:rsidR="005868BD" w:rsidRPr="005868BD" w:rsidRDefault="005868BD" w:rsidP="007166F7">
      <w:pPr>
        <w:numPr>
          <w:ilvl w:val="0"/>
          <w:numId w:val="32"/>
        </w:numPr>
        <w:jc w:val="both"/>
      </w:pPr>
      <w:r w:rsidRPr="005868BD">
        <w:t>Demonstrated the viability of PPG-ECG fusion for enhanced cardiac diagnostics.</w:t>
      </w:r>
    </w:p>
    <w:p w14:paraId="04224F30" w14:textId="77777777" w:rsidR="005868BD" w:rsidRPr="005868BD" w:rsidRDefault="005868BD" w:rsidP="007166F7">
      <w:pPr>
        <w:numPr>
          <w:ilvl w:val="0"/>
          <w:numId w:val="32"/>
        </w:numPr>
        <w:jc w:val="both"/>
      </w:pPr>
      <w:r w:rsidRPr="005868BD">
        <w:t>Advanced edge-to-cloud IoT architectures for medical IoT systems.</w:t>
      </w:r>
    </w:p>
    <w:p w14:paraId="3344985D" w14:textId="77777777" w:rsidR="005868BD" w:rsidRPr="005868BD" w:rsidRDefault="005868BD" w:rsidP="005868BD">
      <w:pPr>
        <w:jc w:val="both"/>
      </w:pPr>
      <w:r w:rsidRPr="005868BD">
        <w:t>Practical Implications:</w:t>
      </w:r>
    </w:p>
    <w:p w14:paraId="6995FCE7" w14:textId="729F05A9" w:rsidR="005868BD" w:rsidRDefault="005868BD" w:rsidP="007166F7">
      <w:pPr>
        <w:numPr>
          <w:ilvl w:val="0"/>
          <w:numId w:val="33"/>
        </w:numPr>
        <w:jc w:val="both"/>
      </w:pPr>
      <w:r w:rsidRPr="005868BD">
        <w:t>Potential for telemedicine in resource-limited settings.</w:t>
      </w:r>
    </w:p>
    <w:p w14:paraId="41BF7F04" w14:textId="77777777" w:rsidR="005868BD" w:rsidRDefault="005868BD" w:rsidP="005868BD">
      <w:pPr>
        <w:jc w:val="both"/>
      </w:pPr>
    </w:p>
    <w:p w14:paraId="3007E2F6" w14:textId="77777777" w:rsidR="005868BD" w:rsidRDefault="005868BD" w:rsidP="005868BD">
      <w:pPr>
        <w:jc w:val="both"/>
      </w:pPr>
    </w:p>
    <w:p w14:paraId="07E89641" w14:textId="6A789C0F" w:rsidR="005868BD" w:rsidRDefault="005868BD" w:rsidP="001E08EE">
      <w:pPr>
        <w:pStyle w:val="Heading2"/>
      </w:pPr>
      <w:bookmarkStart w:id="74" w:name="_Toc194504625"/>
      <w:r>
        <w:lastRenderedPageBreak/>
        <w:t>5.2 Research Recommendations</w:t>
      </w:r>
      <w:bookmarkEnd w:id="74"/>
    </w:p>
    <w:p w14:paraId="00D8E3EE" w14:textId="053CF7CE" w:rsidR="005868BD" w:rsidRDefault="001E08EE" w:rsidP="001E08EE">
      <w:pPr>
        <w:pStyle w:val="Heading3"/>
      </w:pPr>
      <w:bookmarkStart w:id="75" w:name="_Toc194504626"/>
      <w:r>
        <w:t>5.2.1</w:t>
      </w:r>
      <w:r w:rsidR="005868BD">
        <w:t xml:space="preserve"> Recommendations from the Study</w:t>
      </w:r>
      <w:bookmarkEnd w:id="75"/>
    </w:p>
    <w:p w14:paraId="4ED99F39" w14:textId="17C2E0B4" w:rsidR="005868BD" w:rsidRDefault="005868BD" w:rsidP="007166F7">
      <w:pPr>
        <w:pStyle w:val="ListParagraph"/>
        <w:numPr>
          <w:ilvl w:val="0"/>
          <w:numId w:val="37"/>
        </w:numPr>
        <w:jc w:val="both"/>
      </w:pPr>
      <w:r>
        <w:t>Clinical Deployment:</w:t>
      </w:r>
    </w:p>
    <w:p w14:paraId="0B217606" w14:textId="77777777" w:rsidR="007F7619" w:rsidRDefault="005868BD" w:rsidP="007166F7">
      <w:pPr>
        <w:pStyle w:val="ListParagraph"/>
        <w:numPr>
          <w:ilvl w:val="0"/>
          <w:numId w:val="34"/>
        </w:numPr>
        <w:jc w:val="both"/>
      </w:pPr>
      <w:r>
        <w:t>Partner with clinics to test the system on high-risk cardiac patients for real-world validation.</w:t>
      </w:r>
    </w:p>
    <w:p w14:paraId="5C89868C" w14:textId="7427039F" w:rsidR="005868BD" w:rsidRDefault="005868BD" w:rsidP="007166F7">
      <w:pPr>
        <w:pStyle w:val="ListParagraph"/>
        <w:numPr>
          <w:ilvl w:val="0"/>
          <w:numId w:val="34"/>
        </w:numPr>
        <w:jc w:val="both"/>
      </w:pPr>
      <w:r>
        <w:t>Implement HIPAA-compliant data encryption for patient privacy.</w:t>
      </w:r>
    </w:p>
    <w:p w14:paraId="26C353D6" w14:textId="14045878" w:rsidR="005868BD" w:rsidRDefault="005868BD" w:rsidP="007166F7">
      <w:pPr>
        <w:pStyle w:val="ListParagraph"/>
        <w:numPr>
          <w:ilvl w:val="0"/>
          <w:numId w:val="37"/>
        </w:numPr>
        <w:jc w:val="both"/>
      </w:pPr>
      <w:r>
        <w:t>Hardware Optimization:</w:t>
      </w:r>
    </w:p>
    <w:p w14:paraId="54D0D2E1" w14:textId="77777777" w:rsidR="007F7619" w:rsidRDefault="005868BD" w:rsidP="007166F7">
      <w:pPr>
        <w:pStyle w:val="ListParagraph"/>
        <w:numPr>
          <w:ilvl w:val="0"/>
          <w:numId w:val="35"/>
        </w:numPr>
        <w:jc w:val="both"/>
      </w:pPr>
      <w:r>
        <w:t>Reduce motion artifacts in MAX30102 readings via adaptive filtering algorithms.</w:t>
      </w:r>
    </w:p>
    <w:p w14:paraId="7E675CDB" w14:textId="5DC2C4CA" w:rsidR="005868BD" w:rsidRDefault="005868BD" w:rsidP="007166F7">
      <w:pPr>
        <w:pStyle w:val="ListParagraph"/>
        <w:numPr>
          <w:ilvl w:val="0"/>
          <w:numId w:val="35"/>
        </w:numPr>
        <w:jc w:val="both"/>
      </w:pPr>
      <w:r>
        <w:t>Integrate supercapacitors for uninterrupted power during Wi-Fi outages.</w:t>
      </w:r>
    </w:p>
    <w:p w14:paraId="7B8BE0B4" w14:textId="4A51E533" w:rsidR="005868BD" w:rsidRDefault="005868BD" w:rsidP="007166F7">
      <w:pPr>
        <w:pStyle w:val="ListParagraph"/>
        <w:numPr>
          <w:ilvl w:val="0"/>
          <w:numId w:val="37"/>
        </w:numPr>
        <w:jc w:val="both"/>
      </w:pPr>
      <w:r>
        <w:t>Software Improvements:</w:t>
      </w:r>
    </w:p>
    <w:p w14:paraId="0E115761" w14:textId="77777777" w:rsidR="007F7619" w:rsidRDefault="005868BD" w:rsidP="007166F7">
      <w:pPr>
        <w:pStyle w:val="ListParagraph"/>
        <w:numPr>
          <w:ilvl w:val="0"/>
          <w:numId w:val="36"/>
        </w:numPr>
        <w:jc w:val="both"/>
      </w:pPr>
      <w:r>
        <w:t>Add multi-user support in the Flask app for hospital deployments.</w:t>
      </w:r>
    </w:p>
    <w:p w14:paraId="6C3C7327" w14:textId="77777777" w:rsidR="001E08EE" w:rsidRDefault="005868BD" w:rsidP="007166F7">
      <w:pPr>
        <w:pStyle w:val="ListParagraph"/>
        <w:numPr>
          <w:ilvl w:val="0"/>
          <w:numId w:val="36"/>
        </w:numPr>
        <w:jc w:val="both"/>
      </w:pPr>
      <w:r>
        <w:t>Implement predictive analytics (e.g., ST-segment elevation detection for heart attacks).</w:t>
      </w:r>
    </w:p>
    <w:p w14:paraId="39432E6C" w14:textId="60CCA8FC" w:rsidR="001606BB" w:rsidRDefault="001E08EE" w:rsidP="001E08EE">
      <w:pPr>
        <w:pStyle w:val="Heading3"/>
      </w:pPr>
      <w:bookmarkStart w:id="76" w:name="_Toc194504627"/>
      <w:r>
        <w:t xml:space="preserve">5.2.2 </w:t>
      </w:r>
      <w:r w:rsidR="001606BB">
        <w:t>Recommendations for Further Research</w:t>
      </w:r>
      <w:bookmarkEnd w:id="76"/>
    </w:p>
    <w:p w14:paraId="6158B495" w14:textId="77777777" w:rsidR="001606BB" w:rsidRDefault="001606BB" w:rsidP="007166F7">
      <w:pPr>
        <w:pStyle w:val="ListParagraph"/>
        <w:numPr>
          <w:ilvl w:val="0"/>
          <w:numId w:val="43"/>
        </w:numPr>
        <w:jc w:val="both"/>
      </w:pPr>
      <w:r>
        <w:t>AI Model Enhancement:</w:t>
      </w:r>
    </w:p>
    <w:p w14:paraId="693EB119" w14:textId="77777777" w:rsidR="001606BB" w:rsidRDefault="001606BB" w:rsidP="007166F7">
      <w:pPr>
        <w:pStyle w:val="ListParagraph"/>
        <w:numPr>
          <w:ilvl w:val="0"/>
          <w:numId w:val="38"/>
        </w:numPr>
        <w:jc w:val="both"/>
      </w:pPr>
      <w:r>
        <w:t>Investigate Transformer-based models (e.g., Vision Transformer for ECG) to improve rare arrhythmia detection.</w:t>
      </w:r>
    </w:p>
    <w:p w14:paraId="62932A8C" w14:textId="77777777" w:rsidR="001606BB" w:rsidRDefault="001606BB" w:rsidP="007166F7">
      <w:pPr>
        <w:pStyle w:val="ListParagraph"/>
        <w:numPr>
          <w:ilvl w:val="0"/>
          <w:numId w:val="38"/>
        </w:numPr>
        <w:jc w:val="both"/>
      </w:pPr>
      <w:r>
        <w:t>Curate diverse datasets accounting for age, gender, and ethnic variability.</w:t>
      </w:r>
    </w:p>
    <w:p w14:paraId="62430B7A" w14:textId="77777777" w:rsidR="001606BB" w:rsidRDefault="001606BB" w:rsidP="007166F7">
      <w:pPr>
        <w:pStyle w:val="ListParagraph"/>
        <w:numPr>
          <w:ilvl w:val="0"/>
          <w:numId w:val="43"/>
        </w:numPr>
        <w:jc w:val="both"/>
      </w:pPr>
      <w:r>
        <w:t>Edge Computing:</w:t>
      </w:r>
    </w:p>
    <w:p w14:paraId="6FE04BAD" w14:textId="7164CE8C" w:rsidR="001606BB" w:rsidRDefault="001606BB" w:rsidP="007166F7">
      <w:pPr>
        <w:pStyle w:val="ListParagraph"/>
        <w:numPr>
          <w:ilvl w:val="0"/>
          <w:numId w:val="39"/>
        </w:numPr>
        <w:jc w:val="both"/>
      </w:pPr>
      <w:r>
        <w:t>Port the AI model to TensorFlow Lite for on-device inference (</w:t>
      </w:r>
      <w:r w:rsidR="001E08EE">
        <w:t>Raspberry Pi</w:t>
      </w:r>
      <w:r>
        <w:t>).</w:t>
      </w:r>
    </w:p>
    <w:p w14:paraId="1F9C05EC" w14:textId="77777777" w:rsidR="001606BB" w:rsidRDefault="001606BB" w:rsidP="007166F7">
      <w:pPr>
        <w:pStyle w:val="ListParagraph"/>
        <w:numPr>
          <w:ilvl w:val="0"/>
          <w:numId w:val="39"/>
        </w:numPr>
        <w:jc w:val="both"/>
      </w:pPr>
      <w:r>
        <w:t>Benchmark performance against NVIDIA Jetson-based systems.</w:t>
      </w:r>
    </w:p>
    <w:p w14:paraId="5C898909" w14:textId="77777777" w:rsidR="001606BB" w:rsidRDefault="001606BB" w:rsidP="007166F7">
      <w:pPr>
        <w:pStyle w:val="ListParagraph"/>
        <w:numPr>
          <w:ilvl w:val="0"/>
          <w:numId w:val="43"/>
        </w:numPr>
        <w:jc w:val="both"/>
      </w:pPr>
      <w:r>
        <w:t>Extended Sensor Fusion:</w:t>
      </w:r>
    </w:p>
    <w:p w14:paraId="74F86FD0" w14:textId="77777777" w:rsidR="001606BB" w:rsidRDefault="001606BB" w:rsidP="007166F7">
      <w:pPr>
        <w:pStyle w:val="ListParagraph"/>
        <w:numPr>
          <w:ilvl w:val="0"/>
          <w:numId w:val="40"/>
        </w:numPr>
        <w:jc w:val="both"/>
      </w:pPr>
      <w:r>
        <w:t>Explore adding respiratory rate monitoring using impedance pneumography.</w:t>
      </w:r>
    </w:p>
    <w:p w14:paraId="66EC1CC8" w14:textId="77777777" w:rsidR="001E08EE" w:rsidRDefault="001606BB" w:rsidP="007166F7">
      <w:pPr>
        <w:pStyle w:val="ListParagraph"/>
        <w:numPr>
          <w:ilvl w:val="0"/>
          <w:numId w:val="40"/>
        </w:numPr>
        <w:jc w:val="both"/>
      </w:pPr>
      <w:r>
        <w:t>Test ultra-wideband (UWB) radar for contactless vital sign monitoring.</w:t>
      </w:r>
    </w:p>
    <w:p w14:paraId="2E0BFB07" w14:textId="0B1904A5" w:rsidR="001E08EE" w:rsidRDefault="001606BB" w:rsidP="007166F7">
      <w:pPr>
        <w:pStyle w:val="ListParagraph"/>
        <w:numPr>
          <w:ilvl w:val="0"/>
          <w:numId w:val="43"/>
        </w:numPr>
        <w:jc w:val="both"/>
      </w:pPr>
      <w:r>
        <w:t>Regulatory Pathways:</w:t>
      </w:r>
    </w:p>
    <w:p w14:paraId="5CDEFF94" w14:textId="495DC99A" w:rsidR="001E08EE" w:rsidRDefault="001606BB" w:rsidP="007166F7">
      <w:pPr>
        <w:pStyle w:val="ListParagraph"/>
        <w:numPr>
          <w:ilvl w:val="0"/>
          <w:numId w:val="42"/>
        </w:numPr>
        <w:jc w:val="both"/>
      </w:pPr>
      <w:r>
        <w:t>Conduct FDA Class II device validation trials.</w:t>
      </w:r>
    </w:p>
    <w:p w14:paraId="4577C2F2" w14:textId="3900558E" w:rsidR="005868BD" w:rsidRPr="005868BD" w:rsidRDefault="001606BB" w:rsidP="007166F7">
      <w:pPr>
        <w:pStyle w:val="ListParagraph"/>
        <w:numPr>
          <w:ilvl w:val="0"/>
          <w:numId w:val="41"/>
        </w:numPr>
        <w:jc w:val="both"/>
      </w:pPr>
      <w:r>
        <w:t>Publish clinical feasibility studies in peer-reviewed journals.</w:t>
      </w:r>
    </w:p>
    <w:p w14:paraId="06FAD0A3" w14:textId="0DB87824" w:rsidR="00AC1BB9" w:rsidRDefault="00B129AE" w:rsidP="00B129AE">
      <w:pPr>
        <w:pStyle w:val="Heading1"/>
      </w:pPr>
      <w:bookmarkStart w:id="77" w:name="_Toc194504628"/>
      <w:r>
        <w:lastRenderedPageBreak/>
        <w:t>REFERENCES</w:t>
      </w:r>
      <w:bookmarkEnd w:id="77"/>
    </w:p>
    <w:p w14:paraId="69876E40" w14:textId="143DEF99" w:rsidR="00943E81" w:rsidRDefault="00943E81" w:rsidP="00D85492">
      <w:pPr>
        <w:pStyle w:val="Bibliography"/>
        <w:spacing w:line="240" w:lineRule="auto"/>
      </w:pPr>
      <w:r w:rsidRPr="00943E81">
        <w:t xml:space="preserve">A. J. V. Singh, Y. </w:t>
      </w:r>
      <w:proofErr w:type="spellStart"/>
      <w:r w:rsidRPr="00943E81">
        <w:t>Murarka</w:t>
      </w:r>
      <w:proofErr w:type="spellEnd"/>
      <w:r w:rsidRPr="00943E81">
        <w:t xml:space="preserve"> and P. </w:t>
      </w:r>
      <w:proofErr w:type="spellStart"/>
      <w:r w:rsidRPr="00943E81">
        <w:t>Kanani</w:t>
      </w:r>
      <w:proofErr w:type="spellEnd"/>
      <w:r w:rsidRPr="00943E81">
        <w:t>, “Detection and classification of arrhythmia,” in International Journal of Grid and Distributed Computing, 2020, pp. 558–567</w:t>
      </w:r>
    </w:p>
    <w:p w14:paraId="5B14D476" w14:textId="23901522" w:rsidR="009B7072" w:rsidRPr="009B7072" w:rsidRDefault="00B129AE" w:rsidP="00D85492">
      <w:pPr>
        <w:pStyle w:val="Bibliography"/>
        <w:spacing w:line="240" w:lineRule="auto"/>
      </w:pPr>
      <w:r>
        <w:fldChar w:fldCharType="begin"/>
      </w:r>
      <w:r>
        <w:instrText xml:space="preserve"> ADDIN ZOTERO_BIBL {"uncited":[],"omitted":[],"custom":[]} CSL_BIBLIOGRAPHY </w:instrText>
      </w:r>
      <w:r>
        <w:fldChar w:fldCharType="separate"/>
      </w:r>
      <w:proofErr w:type="spellStart"/>
      <w:r w:rsidR="009B7072" w:rsidRPr="009B7072">
        <w:t>Alamatsaz</w:t>
      </w:r>
      <w:proofErr w:type="spellEnd"/>
      <w:r w:rsidR="009B7072" w:rsidRPr="009B7072">
        <w:t xml:space="preserve">, N., Tabatabaei, L. s, </w:t>
      </w:r>
      <w:proofErr w:type="spellStart"/>
      <w:r w:rsidR="009B7072" w:rsidRPr="009B7072">
        <w:t>Yazdchi</w:t>
      </w:r>
      <w:proofErr w:type="spellEnd"/>
      <w:r w:rsidR="009B7072" w:rsidRPr="009B7072">
        <w:t xml:space="preserve">, M., </w:t>
      </w:r>
      <w:proofErr w:type="spellStart"/>
      <w:r w:rsidR="009B7072" w:rsidRPr="009B7072">
        <w:t>Payan</w:t>
      </w:r>
      <w:proofErr w:type="spellEnd"/>
      <w:r w:rsidR="009B7072" w:rsidRPr="009B7072">
        <w:t xml:space="preserve">, H., </w:t>
      </w:r>
      <w:proofErr w:type="spellStart"/>
      <w:r w:rsidR="009B7072" w:rsidRPr="009B7072">
        <w:t>Alamatsaz</w:t>
      </w:r>
      <w:proofErr w:type="spellEnd"/>
      <w:r w:rsidR="009B7072" w:rsidRPr="009B7072">
        <w:t xml:space="preserve">, N., &amp; </w:t>
      </w:r>
      <w:proofErr w:type="spellStart"/>
      <w:r w:rsidR="009B7072" w:rsidRPr="009B7072">
        <w:t>Nasimi</w:t>
      </w:r>
      <w:proofErr w:type="spellEnd"/>
      <w:r w:rsidR="009B7072" w:rsidRPr="009B7072">
        <w:t xml:space="preserve">, F. (2022). </w:t>
      </w:r>
      <w:r w:rsidR="009B7072" w:rsidRPr="009B7072">
        <w:rPr>
          <w:i/>
          <w:iCs/>
        </w:rPr>
        <w:t>A lightweight hybrid CNN-LSTM model for ECG-based arrhythmia detection</w:t>
      </w:r>
      <w:r w:rsidR="009B7072" w:rsidRPr="009B7072">
        <w:t xml:space="preserve"> (No. arXiv:2209.00988). </w:t>
      </w:r>
      <w:proofErr w:type="spellStart"/>
      <w:r w:rsidR="009B7072" w:rsidRPr="009B7072">
        <w:t>arXiv</w:t>
      </w:r>
      <w:proofErr w:type="spellEnd"/>
      <w:r w:rsidR="009B7072" w:rsidRPr="009B7072">
        <w:t>. https://doi.org/10.48550/arXiv.2209.00988</w:t>
      </w:r>
    </w:p>
    <w:p w14:paraId="4927AC2D" w14:textId="77777777" w:rsidR="009B7072" w:rsidRPr="009B7072" w:rsidRDefault="009B7072" w:rsidP="00D85492">
      <w:pPr>
        <w:pStyle w:val="Bibliography"/>
        <w:spacing w:line="240" w:lineRule="auto"/>
      </w:pPr>
      <w:proofErr w:type="spellStart"/>
      <w:r w:rsidRPr="009B7072">
        <w:t>Aljumah</w:t>
      </w:r>
      <w:proofErr w:type="spellEnd"/>
      <w:r w:rsidRPr="009B7072">
        <w:t xml:space="preserve">, A. (2021). IoT-based intrusion detection system using convolution neural networks. </w:t>
      </w:r>
      <w:proofErr w:type="spellStart"/>
      <w:r w:rsidRPr="009B7072">
        <w:rPr>
          <w:i/>
          <w:iCs/>
        </w:rPr>
        <w:t>PeerJ</w:t>
      </w:r>
      <w:proofErr w:type="spellEnd"/>
      <w:r w:rsidRPr="009B7072">
        <w:rPr>
          <w:i/>
          <w:iCs/>
        </w:rPr>
        <w:t xml:space="preserve"> Computer Science</w:t>
      </w:r>
      <w:r w:rsidRPr="009B7072">
        <w:t xml:space="preserve">, </w:t>
      </w:r>
      <w:r w:rsidRPr="009B7072">
        <w:rPr>
          <w:i/>
          <w:iCs/>
        </w:rPr>
        <w:t>7</w:t>
      </w:r>
      <w:r w:rsidRPr="009B7072">
        <w:t>, e721. https://doi.org/10.7717/peerj-cs.721</w:t>
      </w:r>
    </w:p>
    <w:p w14:paraId="1205171D" w14:textId="77777777" w:rsidR="009B7072" w:rsidRPr="009B7072" w:rsidRDefault="009B7072" w:rsidP="00D85492">
      <w:pPr>
        <w:pStyle w:val="Bibliography"/>
        <w:spacing w:line="240" w:lineRule="auto"/>
      </w:pPr>
      <w:r w:rsidRPr="009B7072">
        <w:t xml:space="preserve">Aversano, L., </w:t>
      </w:r>
      <w:proofErr w:type="spellStart"/>
      <w:r w:rsidRPr="009B7072">
        <w:t>Bernardi</w:t>
      </w:r>
      <w:proofErr w:type="spellEnd"/>
      <w:r w:rsidRPr="009B7072">
        <w:t xml:space="preserve">, M. L., </w:t>
      </w:r>
      <w:proofErr w:type="spellStart"/>
      <w:r w:rsidRPr="009B7072">
        <w:t>Cimitile</w:t>
      </w:r>
      <w:proofErr w:type="spellEnd"/>
      <w:r w:rsidRPr="009B7072">
        <w:t xml:space="preserve">, M., Montano, D., &amp; </w:t>
      </w:r>
      <w:proofErr w:type="spellStart"/>
      <w:r w:rsidRPr="009B7072">
        <w:t>Pecori</w:t>
      </w:r>
      <w:proofErr w:type="spellEnd"/>
      <w:r w:rsidRPr="009B7072">
        <w:t xml:space="preserve">, R. (2023). Early Diagnosis of Cardiac Diseases using ECG Images and CNN-2D. </w:t>
      </w:r>
      <w:r w:rsidRPr="009B7072">
        <w:rPr>
          <w:i/>
          <w:iCs/>
        </w:rPr>
        <w:t>Procedia Computer Science</w:t>
      </w:r>
      <w:r w:rsidRPr="009B7072">
        <w:t xml:space="preserve">, </w:t>
      </w:r>
      <w:r w:rsidRPr="009B7072">
        <w:rPr>
          <w:i/>
          <w:iCs/>
        </w:rPr>
        <w:t>225</w:t>
      </w:r>
      <w:r w:rsidRPr="009B7072">
        <w:t>, 2866–2875. https://doi.org/10.1016/j.procs.2023.10.279</w:t>
      </w:r>
    </w:p>
    <w:p w14:paraId="68546210" w14:textId="77777777" w:rsidR="009B7072" w:rsidRPr="009B7072" w:rsidRDefault="009B7072" w:rsidP="00D85492">
      <w:pPr>
        <w:pStyle w:val="Bibliography"/>
        <w:spacing w:line="240" w:lineRule="auto"/>
      </w:pPr>
      <w:r w:rsidRPr="009B7072">
        <w:t xml:space="preserve">Ebrahimi, Z., Loni, M., </w:t>
      </w:r>
      <w:proofErr w:type="spellStart"/>
      <w:r w:rsidRPr="009B7072">
        <w:t>Daneshtalab</w:t>
      </w:r>
      <w:proofErr w:type="spellEnd"/>
      <w:r w:rsidRPr="009B7072">
        <w:t xml:space="preserve">, M., &amp; </w:t>
      </w:r>
      <w:proofErr w:type="spellStart"/>
      <w:r w:rsidRPr="009B7072">
        <w:t>Gharehbaghi</w:t>
      </w:r>
      <w:proofErr w:type="spellEnd"/>
      <w:r w:rsidRPr="009B7072">
        <w:t xml:space="preserve">, A. (2020). A review on deep learning methods for ECG arrhythmia classification. </w:t>
      </w:r>
      <w:r w:rsidRPr="009B7072">
        <w:rPr>
          <w:i/>
          <w:iCs/>
        </w:rPr>
        <w:t>Expert Systems with Applications: X</w:t>
      </w:r>
      <w:r w:rsidRPr="009B7072">
        <w:t xml:space="preserve">, </w:t>
      </w:r>
      <w:r w:rsidRPr="009B7072">
        <w:rPr>
          <w:i/>
          <w:iCs/>
        </w:rPr>
        <w:t>7</w:t>
      </w:r>
      <w:r w:rsidRPr="009B7072">
        <w:t>, 100033. https://doi.org/10.1016/j.eswax.2020.100033</w:t>
      </w:r>
    </w:p>
    <w:p w14:paraId="0842F84D" w14:textId="7242CE9E" w:rsidR="009B7072" w:rsidRPr="009B7072" w:rsidRDefault="009B7072" w:rsidP="00D85492">
      <w:pPr>
        <w:pStyle w:val="Bibliography"/>
        <w:spacing w:line="240" w:lineRule="auto"/>
      </w:pPr>
      <w:proofErr w:type="spellStart"/>
      <w:r w:rsidRPr="009B7072">
        <w:t>Falhi</w:t>
      </w:r>
      <w:proofErr w:type="spellEnd"/>
      <w:r w:rsidRPr="009B7072">
        <w:t xml:space="preserve">, H. M., &amp; </w:t>
      </w:r>
      <w:proofErr w:type="spellStart"/>
      <w:r w:rsidRPr="009B7072">
        <w:t>Khleaf</w:t>
      </w:r>
      <w:proofErr w:type="spellEnd"/>
      <w:r w:rsidRPr="009B7072">
        <w:t xml:space="preserve">, H. K. (2023). Design an Intelligent </w:t>
      </w:r>
      <w:r w:rsidR="00D85492">
        <w:t>Real-Time</w:t>
      </w:r>
      <w:r w:rsidRPr="009B7072">
        <w:t xml:space="preserve"> ECG Monitoring System Using Convolution Neural Network. </w:t>
      </w:r>
      <w:r w:rsidRPr="009B7072">
        <w:rPr>
          <w:i/>
          <w:iCs/>
        </w:rPr>
        <w:t xml:space="preserve">Revue </w:t>
      </w:r>
      <w:proofErr w:type="spellStart"/>
      <w:r w:rsidRPr="009B7072">
        <w:rPr>
          <w:i/>
          <w:iCs/>
        </w:rPr>
        <w:t>d’Intelligence</w:t>
      </w:r>
      <w:proofErr w:type="spellEnd"/>
      <w:r w:rsidRPr="009B7072">
        <w:rPr>
          <w:i/>
          <w:iCs/>
        </w:rPr>
        <w:t xml:space="preserve"> </w:t>
      </w:r>
      <w:proofErr w:type="spellStart"/>
      <w:r w:rsidRPr="009B7072">
        <w:rPr>
          <w:i/>
          <w:iCs/>
        </w:rPr>
        <w:t>Artificielle</w:t>
      </w:r>
      <w:proofErr w:type="spellEnd"/>
      <w:r w:rsidRPr="009B7072">
        <w:t xml:space="preserve">, </w:t>
      </w:r>
      <w:r w:rsidRPr="009B7072">
        <w:rPr>
          <w:i/>
          <w:iCs/>
        </w:rPr>
        <w:t>37</w:t>
      </w:r>
      <w:r w:rsidRPr="009B7072">
        <w:t>(2), 323–329. https://doi.org/10.18280/ria.370210</w:t>
      </w:r>
    </w:p>
    <w:p w14:paraId="0C3C5873" w14:textId="77777777" w:rsidR="009B7072" w:rsidRPr="009B7072" w:rsidRDefault="009B7072" w:rsidP="00D85492">
      <w:pPr>
        <w:pStyle w:val="Bibliography"/>
        <w:spacing w:line="240" w:lineRule="auto"/>
      </w:pPr>
      <w:r w:rsidRPr="009B7072">
        <w:t xml:space="preserve">Gai, N. D. (n.d.). </w:t>
      </w:r>
      <w:r w:rsidRPr="009B7072">
        <w:rPr>
          <w:i/>
          <w:iCs/>
        </w:rPr>
        <w:t>ECG beat classification using machine learning and pre-trained convolutional neural networks</w:t>
      </w:r>
      <w:r w:rsidRPr="009B7072">
        <w:t>.</w:t>
      </w:r>
    </w:p>
    <w:p w14:paraId="0219E948" w14:textId="07FD7512" w:rsidR="009B7072" w:rsidRPr="009B7072" w:rsidRDefault="009B7072" w:rsidP="00D85492">
      <w:pPr>
        <w:pStyle w:val="Bibliography"/>
        <w:spacing w:line="240" w:lineRule="auto"/>
      </w:pPr>
      <w:r w:rsidRPr="009B7072">
        <w:t xml:space="preserve">Government College of Technology, Ch, R., S, N., Government College of Technology, C M., &amp; Government College of Technology. (2021). ECG AND PULSE OXYGEN LEVEL MONITORING AND ARRHYTHMIA CLASSIFICATION USING CNN. </w:t>
      </w:r>
      <w:r w:rsidRPr="009B7072">
        <w:rPr>
          <w:i/>
          <w:iCs/>
        </w:rPr>
        <w:t>International Journal of Engineering Applied Sciences and Technology</w:t>
      </w:r>
      <w:r w:rsidRPr="009B7072">
        <w:t xml:space="preserve">, </w:t>
      </w:r>
      <w:r w:rsidRPr="009B7072">
        <w:rPr>
          <w:i/>
          <w:iCs/>
        </w:rPr>
        <w:t>6</w:t>
      </w:r>
      <w:r w:rsidRPr="009B7072">
        <w:t>(8), 171–176. https://doi.org/10.33564/IJEAST.2021.v06i08.028</w:t>
      </w:r>
    </w:p>
    <w:p w14:paraId="371716CB" w14:textId="77777777" w:rsidR="009B7072" w:rsidRPr="009B7072" w:rsidRDefault="009B7072" w:rsidP="00D85492">
      <w:pPr>
        <w:pStyle w:val="Bibliography"/>
        <w:spacing w:line="240" w:lineRule="auto"/>
      </w:pPr>
      <w:r w:rsidRPr="009B7072">
        <w:t xml:space="preserve">Islam, Md. R., Kabir, Md. M., </w:t>
      </w:r>
      <w:proofErr w:type="spellStart"/>
      <w:r w:rsidRPr="009B7072">
        <w:t>Mridha</w:t>
      </w:r>
      <w:proofErr w:type="spellEnd"/>
      <w:r w:rsidRPr="009B7072">
        <w:t xml:space="preserve">, M. F., </w:t>
      </w:r>
      <w:proofErr w:type="spellStart"/>
      <w:r w:rsidRPr="009B7072">
        <w:t>Alfarhood</w:t>
      </w:r>
      <w:proofErr w:type="spellEnd"/>
      <w:r w:rsidRPr="009B7072">
        <w:t xml:space="preserve">, S., Safran, M., &amp; Che, D. (2023). Deep Learning-Based IoT System for Remote Monitoring and Early Detection of Health Issues in Real-Time. </w:t>
      </w:r>
      <w:r w:rsidRPr="009B7072">
        <w:rPr>
          <w:i/>
          <w:iCs/>
        </w:rPr>
        <w:t>Sensors</w:t>
      </w:r>
      <w:r w:rsidRPr="009B7072">
        <w:t xml:space="preserve">, </w:t>
      </w:r>
      <w:r w:rsidRPr="009B7072">
        <w:rPr>
          <w:i/>
          <w:iCs/>
        </w:rPr>
        <w:t>23</w:t>
      </w:r>
      <w:r w:rsidRPr="009B7072">
        <w:t>(11), 5204. https://doi.org/10.3390/s23115204</w:t>
      </w:r>
    </w:p>
    <w:p w14:paraId="0BD246F6" w14:textId="77777777" w:rsidR="009B7072" w:rsidRPr="009B7072" w:rsidRDefault="009B7072" w:rsidP="00D85492">
      <w:pPr>
        <w:pStyle w:val="Bibliography"/>
        <w:spacing w:line="240" w:lineRule="auto"/>
      </w:pPr>
      <w:proofErr w:type="spellStart"/>
      <w:r w:rsidRPr="009B7072">
        <w:t>Kachuee</w:t>
      </w:r>
      <w:proofErr w:type="spellEnd"/>
      <w:r w:rsidRPr="009B7072">
        <w:t xml:space="preserve">, M., </w:t>
      </w:r>
      <w:proofErr w:type="spellStart"/>
      <w:r w:rsidRPr="009B7072">
        <w:t>Fazeli</w:t>
      </w:r>
      <w:proofErr w:type="spellEnd"/>
      <w:r w:rsidRPr="009B7072">
        <w:t xml:space="preserve">, S., &amp; </w:t>
      </w:r>
      <w:proofErr w:type="spellStart"/>
      <w:r w:rsidRPr="009B7072">
        <w:t>Sarrafzadeh</w:t>
      </w:r>
      <w:proofErr w:type="spellEnd"/>
      <w:r w:rsidRPr="009B7072">
        <w:t xml:space="preserve">, M. (2018). ECG Heartbeat Classification: A Deep Transferable Representation. </w:t>
      </w:r>
      <w:r w:rsidRPr="009B7072">
        <w:rPr>
          <w:i/>
          <w:iCs/>
        </w:rPr>
        <w:t>2018 IEEE International Conference on Healthcare Informatics (ICHI)</w:t>
      </w:r>
      <w:r w:rsidRPr="009B7072">
        <w:t>, 443–444. https://doi.org/10.1109/ICHI.2018.00092</w:t>
      </w:r>
    </w:p>
    <w:p w14:paraId="1CF9145A" w14:textId="77777777" w:rsidR="009B7072" w:rsidRPr="009B7072" w:rsidRDefault="009B7072" w:rsidP="00D85492">
      <w:pPr>
        <w:pStyle w:val="Bibliography"/>
        <w:spacing w:line="240" w:lineRule="auto"/>
      </w:pPr>
      <w:r w:rsidRPr="009B7072">
        <w:t xml:space="preserve">Kaplan </w:t>
      </w:r>
      <w:proofErr w:type="spellStart"/>
      <w:r w:rsidRPr="009B7072">
        <w:t>Berkaya</w:t>
      </w:r>
      <w:proofErr w:type="spellEnd"/>
      <w:r w:rsidRPr="009B7072">
        <w:t xml:space="preserve">, S., </w:t>
      </w:r>
      <w:proofErr w:type="spellStart"/>
      <w:r w:rsidRPr="009B7072">
        <w:t>Uysal</w:t>
      </w:r>
      <w:proofErr w:type="spellEnd"/>
      <w:r w:rsidRPr="009B7072">
        <w:t xml:space="preserve">, A. K., Sora </w:t>
      </w:r>
      <w:proofErr w:type="spellStart"/>
      <w:r w:rsidRPr="009B7072">
        <w:t>Gunal</w:t>
      </w:r>
      <w:proofErr w:type="spellEnd"/>
      <w:r w:rsidRPr="009B7072">
        <w:t xml:space="preserve">, E., </w:t>
      </w:r>
      <w:proofErr w:type="spellStart"/>
      <w:r w:rsidRPr="009B7072">
        <w:t>Ergin</w:t>
      </w:r>
      <w:proofErr w:type="spellEnd"/>
      <w:r w:rsidRPr="009B7072">
        <w:t xml:space="preserve">, S., </w:t>
      </w:r>
      <w:proofErr w:type="spellStart"/>
      <w:r w:rsidRPr="009B7072">
        <w:t>Gunal</w:t>
      </w:r>
      <w:proofErr w:type="spellEnd"/>
      <w:r w:rsidRPr="009B7072">
        <w:t xml:space="preserve">, S., &amp; </w:t>
      </w:r>
      <w:proofErr w:type="spellStart"/>
      <w:r w:rsidRPr="009B7072">
        <w:t>Gulmezoglu</w:t>
      </w:r>
      <w:proofErr w:type="spellEnd"/>
      <w:r w:rsidRPr="009B7072">
        <w:t xml:space="preserve">, M. B. (2018). A survey on ECG analysis. </w:t>
      </w:r>
      <w:r w:rsidRPr="009B7072">
        <w:rPr>
          <w:i/>
          <w:iCs/>
        </w:rPr>
        <w:t>Biomedical Signal Processing and Control</w:t>
      </w:r>
      <w:r w:rsidRPr="009B7072">
        <w:t xml:space="preserve">, </w:t>
      </w:r>
      <w:r w:rsidRPr="009B7072">
        <w:rPr>
          <w:i/>
          <w:iCs/>
        </w:rPr>
        <w:t>43</w:t>
      </w:r>
      <w:r w:rsidRPr="009B7072">
        <w:t>, 216–235. https://doi.org/10.1016/j.bspc.2018.03.003</w:t>
      </w:r>
    </w:p>
    <w:p w14:paraId="1A8E7107" w14:textId="77777777" w:rsidR="009B7072" w:rsidRPr="009B7072" w:rsidRDefault="009B7072" w:rsidP="00D85492">
      <w:pPr>
        <w:pStyle w:val="Bibliography"/>
        <w:spacing w:line="240" w:lineRule="auto"/>
      </w:pPr>
      <w:r w:rsidRPr="009B7072">
        <w:lastRenderedPageBreak/>
        <w:t xml:space="preserve">Kim, J., Kim, E., Kyung, Y., &amp; Ko, H. (2022). A Study on ECG Monitoring Embedded Systems. </w:t>
      </w:r>
      <w:r w:rsidRPr="009B7072">
        <w:rPr>
          <w:i/>
          <w:iCs/>
        </w:rPr>
        <w:t>2022 13th International Conference on Information and Communication Technology Convergence (ICTC)</w:t>
      </w:r>
      <w:r w:rsidRPr="009B7072">
        <w:t>, 1671–1673. https://doi.org/10.1109/ICTC55196.2022.9952978</w:t>
      </w:r>
    </w:p>
    <w:p w14:paraId="6592D316" w14:textId="77777777" w:rsidR="009B7072" w:rsidRPr="009B7072" w:rsidRDefault="009B7072" w:rsidP="00D85492">
      <w:pPr>
        <w:pStyle w:val="Bibliography"/>
        <w:spacing w:line="240" w:lineRule="auto"/>
      </w:pPr>
      <w:proofErr w:type="spellStart"/>
      <w:r w:rsidRPr="009B7072">
        <w:t>Kingma</w:t>
      </w:r>
      <w:proofErr w:type="spellEnd"/>
      <w:r w:rsidRPr="009B7072">
        <w:t xml:space="preserve">, J., Simard, C., &amp; </w:t>
      </w:r>
      <w:proofErr w:type="spellStart"/>
      <w:r w:rsidRPr="009B7072">
        <w:t>Drolet</w:t>
      </w:r>
      <w:proofErr w:type="spellEnd"/>
      <w:r w:rsidRPr="009B7072">
        <w:t xml:space="preserve">, B. (2023). Overview of Cardiac Arrhythmias and Treatment Strategies. </w:t>
      </w:r>
      <w:r w:rsidRPr="009B7072">
        <w:rPr>
          <w:i/>
          <w:iCs/>
        </w:rPr>
        <w:t>Pharmaceuticals</w:t>
      </w:r>
      <w:r w:rsidRPr="009B7072">
        <w:t xml:space="preserve">, </w:t>
      </w:r>
      <w:r w:rsidRPr="009B7072">
        <w:rPr>
          <w:i/>
          <w:iCs/>
        </w:rPr>
        <w:t>16</w:t>
      </w:r>
      <w:r w:rsidRPr="009B7072">
        <w:t>(6), 844. https://doi.org/10.3390/ph16060844</w:t>
      </w:r>
    </w:p>
    <w:p w14:paraId="4CB8E003" w14:textId="77777777" w:rsidR="009B7072" w:rsidRPr="009B7072" w:rsidRDefault="009B7072" w:rsidP="00D85492">
      <w:pPr>
        <w:pStyle w:val="Bibliography"/>
        <w:spacing w:line="240" w:lineRule="auto"/>
      </w:pPr>
      <w:r w:rsidRPr="009B7072">
        <w:t xml:space="preserve">Kumar, C. P., &amp; Rajani, A. (2022). </w:t>
      </w:r>
      <w:r w:rsidRPr="009B7072">
        <w:rPr>
          <w:i/>
          <w:iCs/>
        </w:rPr>
        <w:t>DIAGNOSIS OF TACHYCARDIA ARRHYTHMIA USING MEMD AND CONVOLUTIONAL NEURAL NETWORKS</w:t>
      </w:r>
      <w:r w:rsidRPr="009B7072">
        <w:t xml:space="preserve">. </w:t>
      </w:r>
      <w:r w:rsidRPr="009B7072">
        <w:rPr>
          <w:i/>
          <w:iCs/>
        </w:rPr>
        <w:t>9</w:t>
      </w:r>
      <w:r w:rsidRPr="009B7072">
        <w:t>(10).</w:t>
      </w:r>
    </w:p>
    <w:p w14:paraId="6B76B7F1" w14:textId="77777777" w:rsidR="009B7072" w:rsidRPr="009B7072" w:rsidRDefault="009B7072" w:rsidP="00D85492">
      <w:pPr>
        <w:pStyle w:val="Bibliography"/>
        <w:spacing w:line="240" w:lineRule="auto"/>
      </w:pPr>
      <w:r w:rsidRPr="009B7072">
        <w:t xml:space="preserve">Moody, G. B., &amp; Mark, R. G. (1992). </w:t>
      </w:r>
      <w:r w:rsidRPr="009B7072">
        <w:rPr>
          <w:i/>
          <w:iCs/>
        </w:rPr>
        <w:t>MIT-BIH Arrhythmia Database</w:t>
      </w:r>
      <w:r w:rsidRPr="009B7072">
        <w:t xml:space="preserve"> [Dataset]. physionet.org. https://doi.org/10.13026/C2F305</w:t>
      </w:r>
    </w:p>
    <w:p w14:paraId="447B851F" w14:textId="71B17990" w:rsidR="009B7072" w:rsidRPr="009B7072" w:rsidRDefault="009B7072" w:rsidP="00D85492">
      <w:pPr>
        <w:pStyle w:val="Bibliography"/>
        <w:spacing w:line="240" w:lineRule="auto"/>
      </w:pPr>
      <w:proofErr w:type="spellStart"/>
      <w:r w:rsidRPr="009B7072">
        <w:t>Nachiar</w:t>
      </w:r>
      <w:proofErr w:type="spellEnd"/>
      <w:r w:rsidRPr="009B7072">
        <w:t xml:space="preserve">, C. C., Ambika, N., </w:t>
      </w:r>
      <w:proofErr w:type="spellStart"/>
      <w:r w:rsidRPr="009B7072">
        <w:t>Moulika</w:t>
      </w:r>
      <w:proofErr w:type="spellEnd"/>
      <w:r w:rsidRPr="009B7072">
        <w:t xml:space="preserve">, R., &amp; </w:t>
      </w:r>
      <w:proofErr w:type="spellStart"/>
      <w:r w:rsidRPr="009B7072">
        <w:t>Poovendran</w:t>
      </w:r>
      <w:proofErr w:type="spellEnd"/>
      <w:r w:rsidRPr="009B7072">
        <w:t xml:space="preserve">, R. (2020). Design of Cost-effective Wearable Sensors with </w:t>
      </w:r>
      <w:r w:rsidR="00D85492">
        <w:t>Integrated</w:t>
      </w:r>
      <w:r w:rsidRPr="009B7072">
        <w:t xml:space="preserve"> Health Monitoring System. </w:t>
      </w:r>
      <w:r w:rsidRPr="009B7072">
        <w:rPr>
          <w:i/>
          <w:iCs/>
        </w:rPr>
        <w:t>2020 Fourth International Conference on I-SMAC (IoT in Social, Mobile, Analytics and Cloud) (I-SMAC)</w:t>
      </w:r>
      <w:r w:rsidRPr="009B7072">
        <w:t>, 1289–1292. https://doi.org/10.1109/I-SMAC49090.2020.9243462</w:t>
      </w:r>
    </w:p>
    <w:p w14:paraId="55B457D4" w14:textId="1EC91750" w:rsidR="00943E81" w:rsidRDefault="00943E81" w:rsidP="00D85492">
      <w:pPr>
        <w:pStyle w:val="Bibliography"/>
        <w:spacing w:line="240" w:lineRule="auto"/>
      </w:pPr>
      <w:r w:rsidRPr="00943E81">
        <w:t xml:space="preserve">O. Yildirim, M. </w:t>
      </w:r>
      <w:proofErr w:type="spellStart"/>
      <w:r w:rsidRPr="00943E81">
        <w:t>Talo</w:t>
      </w:r>
      <w:proofErr w:type="spellEnd"/>
      <w:r w:rsidRPr="00943E81">
        <w:t xml:space="preserve">, E. J. </w:t>
      </w:r>
      <w:proofErr w:type="spellStart"/>
      <w:r w:rsidRPr="00943E81">
        <w:t>Ciaccio</w:t>
      </w:r>
      <w:proofErr w:type="spellEnd"/>
      <w:r w:rsidRPr="00943E81">
        <w:t xml:space="preserve">, R. San Tan, and U. R. Acharya, “Accurate deep neural network model to detect cardiac arrhythmia on more than 10,000 individual subject </w:t>
      </w:r>
      <w:proofErr w:type="spellStart"/>
      <w:r w:rsidRPr="00943E81">
        <w:t>ecg</w:t>
      </w:r>
      <w:proofErr w:type="spellEnd"/>
      <w:r w:rsidRPr="00943E81">
        <w:t xml:space="preserve"> records,” Computer methods and programs in biomedicine, vol. 197, p. 105740, 2020.</w:t>
      </w:r>
    </w:p>
    <w:p w14:paraId="51AED7BE" w14:textId="0E39AD27" w:rsidR="009B7072" w:rsidRPr="009B7072" w:rsidRDefault="009B7072" w:rsidP="00D85492">
      <w:pPr>
        <w:pStyle w:val="Bibliography"/>
        <w:spacing w:line="240" w:lineRule="auto"/>
      </w:pPr>
      <w:r w:rsidRPr="009B7072">
        <w:t xml:space="preserve">Opoku Agyeman, M., Guerrero, A. F., &amp; </w:t>
      </w:r>
      <w:proofErr w:type="spellStart"/>
      <w:r w:rsidRPr="009B7072">
        <w:t>Vien</w:t>
      </w:r>
      <w:proofErr w:type="spellEnd"/>
      <w:r w:rsidRPr="009B7072">
        <w:t xml:space="preserve">, Q.-T. (2022). Classification Techniques for Arrhythmia Patterns Using Convolutional Neural Networks and Internet of Things (IoT) Devices. </w:t>
      </w:r>
      <w:r w:rsidRPr="009B7072">
        <w:rPr>
          <w:i/>
          <w:iCs/>
        </w:rPr>
        <w:t>IEEE Access</w:t>
      </w:r>
      <w:r w:rsidRPr="009B7072">
        <w:t xml:space="preserve">, </w:t>
      </w:r>
      <w:r w:rsidRPr="009B7072">
        <w:rPr>
          <w:i/>
          <w:iCs/>
        </w:rPr>
        <w:t>10</w:t>
      </w:r>
      <w:r w:rsidRPr="009B7072">
        <w:t>, 87387–87403. https://doi.org/10.1109/ACCESS.2022.3192390</w:t>
      </w:r>
    </w:p>
    <w:p w14:paraId="3B9779ED" w14:textId="77777777" w:rsidR="009B7072" w:rsidRPr="009B7072" w:rsidRDefault="009B7072" w:rsidP="00D85492">
      <w:pPr>
        <w:pStyle w:val="Bibliography"/>
        <w:spacing w:line="240" w:lineRule="auto"/>
      </w:pPr>
      <w:r w:rsidRPr="009B7072">
        <w:t xml:space="preserve">Park, H., &amp; Lee, K. (2022). A Machine Learning Approach for Predicting Wage Workers’ Suicidal Ideation. </w:t>
      </w:r>
      <w:r w:rsidRPr="009B7072">
        <w:rPr>
          <w:i/>
          <w:iCs/>
        </w:rPr>
        <w:t>Journal of Personalized Medicine</w:t>
      </w:r>
      <w:r w:rsidRPr="009B7072">
        <w:t xml:space="preserve">, </w:t>
      </w:r>
      <w:r w:rsidRPr="009B7072">
        <w:rPr>
          <w:i/>
          <w:iCs/>
        </w:rPr>
        <w:t>12</w:t>
      </w:r>
      <w:r w:rsidRPr="009B7072">
        <w:t>(6), 945. https://doi.org/10.3390/jpm12060945</w:t>
      </w:r>
    </w:p>
    <w:p w14:paraId="3D2D5423" w14:textId="2A721D69" w:rsidR="009B7072" w:rsidRPr="009B7072" w:rsidRDefault="009B7072" w:rsidP="00D85492">
      <w:pPr>
        <w:pStyle w:val="Bibliography"/>
        <w:spacing w:line="240" w:lineRule="auto"/>
      </w:pPr>
      <w:r w:rsidRPr="009B7072">
        <w:t xml:space="preserve">Pereira, T., Tran, N., </w:t>
      </w:r>
      <w:proofErr w:type="spellStart"/>
      <w:r w:rsidRPr="009B7072">
        <w:t>Gadhoumi</w:t>
      </w:r>
      <w:proofErr w:type="spellEnd"/>
      <w:r w:rsidRPr="009B7072">
        <w:t xml:space="preserve">, K., Pelter, M. M., Do, D. H., Lee, R. J., Colorado, R., Meisel, K., &amp; Hu, X. (2020). </w:t>
      </w:r>
      <w:r w:rsidR="00D85492">
        <w:t>Photoplethysmography-based</w:t>
      </w:r>
      <w:r w:rsidRPr="009B7072">
        <w:t xml:space="preserve"> atrial fibrillation detection: A review. </w:t>
      </w:r>
      <w:proofErr w:type="spellStart"/>
      <w:r w:rsidRPr="009B7072">
        <w:rPr>
          <w:i/>
          <w:iCs/>
        </w:rPr>
        <w:t>Npj</w:t>
      </w:r>
      <w:proofErr w:type="spellEnd"/>
      <w:r w:rsidRPr="009B7072">
        <w:rPr>
          <w:i/>
          <w:iCs/>
        </w:rPr>
        <w:t xml:space="preserve"> Digital Medicine</w:t>
      </w:r>
      <w:r w:rsidRPr="009B7072">
        <w:t xml:space="preserve">, </w:t>
      </w:r>
      <w:r w:rsidRPr="009B7072">
        <w:rPr>
          <w:i/>
          <w:iCs/>
        </w:rPr>
        <w:t>3</w:t>
      </w:r>
      <w:r w:rsidRPr="009B7072">
        <w:t>(1), 3. https://doi.org/10.1038/s41746-019-0207-9</w:t>
      </w:r>
    </w:p>
    <w:p w14:paraId="0F0190CB" w14:textId="77777777" w:rsidR="009B7072" w:rsidRPr="009B7072" w:rsidRDefault="009B7072" w:rsidP="00D85492">
      <w:pPr>
        <w:pStyle w:val="Bibliography"/>
        <w:spacing w:line="240" w:lineRule="auto"/>
      </w:pPr>
      <w:r w:rsidRPr="009B7072">
        <w:t xml:space="preserve">Siddiqui, M. M., </w:t>
      </w:r>
      <w:proofErr w:type="spellStart"/>
      <w:r w:rsidRPr="009B7072">
        <w:t>Valsalan</w:t>
      </w:r>
      <w:proofErr w:type="spellEnd"/>
      <w:r w:rsidRPr="009B7072">
        <w:t xml:space="preserve">, P., Abdulrahman, A., &amp; </w:t>
      </w:r>
      <w:proofErr w:type="spellStart"/>
      <w:r w:rsidRPr="009B7072">
        <w:t>Mashani</w:t>
      </w:r>
      <w:proofErr w:type="spellEnd"/>
      <w:r w:rsidRPr="009B7072">
        <w:t xml:space="preserve">, K. S. A. (2024). </w:t>
      </w:r>
      <w:r w:rsidRPr="009B7072">
        <w:rPr>
          <w:i/>
          <w:iCs/>
        </w:rPr>
        <w:t>AI-Based Real-Time Heart Rate (ECG) Monitoring System</w:t>
      </w:r>
      <w:r w:rsidRPr="009B7072">
        <w:t xml:space="preserve">. </w:t>
      </w:r>
      <w:r w:rsidRPr="009B7072">
        <w:rPr>
          <w:i/>
          <w:iCs/>
        </w:rPr>
        <w:t>20</w:t>
      </w:r>
      <w:r w:rsidRPr="009B7072">
        <w:t>.</w:t>
      </w:r>
    </w:p>
    <w:p w14:paraId="6A10803C" w14:textId="45DD0466" w:rsidR="00745B6A" w:rsidRPr="00745B6A" w:rsidRDefault="00B129AE" w:rsidP="00D85492">
      <w:pPr>
        <w:spacing w:line="240" w:lineRule="auto"/>
      </w:pPr>
      <w:r>
        <w:fldChar w:fldCharType="end"/>
      </w:r>
      <w:proofErr w:type="spellStart"/>
      <w:r w:rsidR="00745B6A" w:rsidRPr="00745B6A">
        <w:t>Stătescu</w:t>
      </w:r>
      <w:proofErr w:type="spellEnd"/>
      <w:r w:rsidR="00745B6A" w:rsidRPr="00745B6A">
        <w:t xml:space="preserve">, C.; </w:t>
      </w:r>
      <w:proofErr w:type="spellStart"/>
      <w:r w:rsidR="00745B6A" w:rsidRPr="00745B6A">
        <w:t>Sascău</w:t>
      </w:r>
      <w:proofErr w:type="spellEnd"/>
      <w:r w:rsidR="00745B6A" w:rsidRPr="00745B6A">
        <w:t xml:space="preserve">, R.A.; Georgescu, C.A. Functional Anatomy in Arrhythmias and Vascular Support of the Conduction System. In Cardiac Arrhythmias: From Basic Mechanism to State-of-the-Art </w:t>
      </w:r>
      <w:proofErr w:type="spellStart"/>
      <w:r w:rsidR="00745B6A" w:rsidRPr="00745B6A">
        <w:t>Manag</w:t>
      </w:r>
      <w:proofErr w:type="spellEnd"/>
      <w:r w:rsidR="00D85492">
        <w:t xml:space="preserve"> </w:t>
      </w:r>
      <w:proofErr w:type="spellStart"/>
      <w:r w:rsidR="00745B6A" w:rsidRPr="00745B6A">
        <w:t>ement</w:t>
      </w:r>
      <w:proofErr w:type="spellEnd"/>
      <w:r w:rsidR="00745B6A" w:rsidRPr="00745B6A">
        <w:t xml:space="preserve">; </w:t>
      </w:r>
      <w:proofErr w:type="spellStart"/>
      <w:r w:rsidR="00745B6A" w:rsidRPr="00745B6A">
        <w:t>Kibos</w:t>
      </w:r>
      <w:proofErr w:type="spellEnd"/>
      <w:r w:rsidR="00745B6A" w:rsidRPr="00745B6A">
        <w:t xml:space="preserve">, A.S., Knight, B.P., </w:t>
      </w:r>
      <w:proofErr w:type="spellStart"/>
      <w:r w:rsidR="00745B6A" w:rsidRPr="00745B6A">
        <w:t>Essebag</w:t>
      </w:r>
      <w:proofErr w:type="spellEnd"/>
      <w:r w:rsidR="00745B6A" w:rsidRPr="00745B6A">
        <w:t xml:space="preserve">, V., </w:t>
      </w:r>
      <w:proofErr w:type="spellStart"/>
      <w:r w:rsidR="00745B6A" w:rsidRPr="00745B6A">
        <w:t>Fishberger</w:t>
      </w:r>
      <w:proofErr w:type="spellEnd"/>
      <w:r w:rsidR="00745B6A" w:rsidRPr="00745B6A">
        <w:t xml:space="preserve">, S.B., </w:t>
      </w:r>
      <w:proofErr w:type="spellStart"/>
      <w:r w:rsidR="00745B6A" w:rsidRPr="00745B6A">
        <w:t>Slevin</w:t>
      </w:r>
      <w:proofErr w:type="spellEnd"/>
      <w:r w:rsidR="00745B6A" w:rsidRPr="00745B6A">
        <w:t>, M.</w:t>
      </w:r>
      <w:proofErr w:type="gramStart"/>
      <w:r w:rsidR="00745B6A" w:rsidRPr="00745B6A">
        <w:t>, ,</w:t>
      </w:r>
      <w:proofErr w:type="spellStart"/>
      <w:r w:rsidR="00745B6A" w:rsidRPr="00745B6A">
        <w:t>Tintoiu</w:t>
      </w:r>
      <w:proofErr w:type="spellEnd"/>
      <w:proofErr w:type="gramEnd"/>
      <w:r w:rsidR="00745B6A" w:rsidRPr="00745B6A">
        <w:t>, I.C., Eds.; Springer: London, UK, 2014; pp. 35–42.</w:t>
      </w:r>
    </w:p>
    <w:p w14:paraId="78E5B306" w14:textId="401C44A6" w:rsidR="00B129AE" w:rsidRPr="00B129AE" w:rsidRDefault="005B42A1" w:rsidP="00D85492">
      <w:pPr>
        <w:spacing w:line="240" w:lineRule="auto"/>
      </w:pPr>
      <w:r w:rsidRPr="005B42A1">
        <w:t>X. Xu and H. Liu, “</w:t>
      </w:r>
      <w:r w:rsidR="00D85492">
        <w:t>ECG</w:t>
      </w:r>
      <w:r w:rsidRPr="005B42A1">
        <w:t xml:space="preserve"> heartbeat classification using convolutional neural networks,” IEEE Access, vol. 8, pp. 8614–8619, 2020.</w:t>
      </w:r>
    </w:p>
    <w:sectPr w:rsidR="00B129AE" w:rsidRPr="00B129AE" w:rsidSect="00A8511E">
      <w:footerReference w:type="default" r:id="rId8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B89C4" w14:textId="77777777" w:rsidR="006565ED" w:rsidRDefault="006565ED" w:rsidP="001E5638">
      <w:pPr>
        <w:spacing w:before="0" w:after="0" w:line="240" w:lineRule="auto"/>
      </w:pPr>
      <w:r>
        <w:separator/>
      </w:r>
    </w:p>
  </w:endnote>
  <w:endnote w:type="continuationSeparator" w:id="0">
    <w:p w14:paraId="6AF08592" w14:textId="77777777" w:rsidR="006565ED" w:rsidRDefault="006565ED" w:rsidP="001E563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n-e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734613"/>
      <w:docPartObj>
        <w:docPartGallery w:val="Page Numbers (Bottom of Page)"/>
        <w:docPartUnique/>
      </w:docPartObj>
    </w:sdtPr>
    <w:sdtEndPr>
      <w:rPr>
        <w:noProof/>
      </w:rPr>
    </w:sdtEndPr>
    <w:sdtContent>
      <w:p w14:paraId="5293D9F6" w14:textId="77777777" w:rsidR="00A8511E" w:rsidRDefault="00A851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D1D9D98" w14:textId="77777777" w:rsidR="00A8511E" w:rsidRDefault="00A851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395543"/>
      <w:docPartObj>
        <w:docPartGallery w:val="Page Numbers (Bottom of Page)"/>
        <w:docPartUnique/>
      </w:docPartObj>
    </w:sdtPr>
    <w:sdtEndPr>
      <w:rPr>
        <w:noProof/>
      </w:rPr>
    </w:sdtEndPr>
    <w:sdtContent>
      <w:p w14:paraId="437C176D" w14:textId="77777777" w:rsidR="00A8511E" w:rsidRDefault="00A851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9B8E90" w14:textId="77777777" w:rsidR="00A8511E" w:rsidRDefault="00A851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E4ABC" w14:textId="77777777" w:rsidR="006565ED" w:rsidRDefault="006565ED" w:rsidP="001E5638">
      <w:pPr>
        <w:spacing w:before="0" w:after="0" w:line="240" w:lineRule="auto"/>
      </w:pPr>
      <w:r>
        <w:separator/>
      </w:r>
    </w:p>
  </w:footnote>
  <w:footnote w:type="continuationSeparator" w:id="0">
    <w:p w14:paraId="02147CC6" w14:textId="77777777" w:rsidR="006565ED" w:rsidRDefault="006565ED" w:rsidP="001E563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76D98"/>
    <w:multiLevelType w:val="multilevel"/>
    <w:tmpl w:val="806065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36C4B"/>
    <w:multiLevelType w:val="multilevel"/>
    <w:tmpl w:val="A81CC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571B6E"/>
    <w:multiLevelType w:val="multilevel"/>
    <w:tmpl w:val="11C63B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659C2"/>
    <w:multiLevelType w:val="multilevel"/>
    <w:tmpl w:val="75DAA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D66396"/>
    <w:multiLevelType w:val="multilevel"/>
    <w:tmpl w:val="721E89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B852240"/>
    <w:multiLevelType w:val="multilevel"/>
    <w:tmpl w:val="3B9AE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2440AB"/>
    <w:multiLevelType w:val="multilevel"/>
    <w:tmpl w:val="2E749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BC43AA"/>
    <w:multiLevelType w:val="multilevel"/>
    <w:tmpl w:val="2258FE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2C7FF0"/>
    <w:multiLevelType w:val="hybridMultilevel"/>
    <w:tmpl w:val="E0C8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453D10"/>
    <w:multiLevelType w:val="multilevel"/>
    <w:tmpl w:val="A2A29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9C6788"/>
    <w:multiLevelType w:val="multilevel"/>
    <w:tmpl w:val="18A83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3B3DDF"/>
    <w:multiLevelType w:val="multilevel"/>
    <w:tmpl w:val="A4DE79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8A64BB"/>
    <w:multiLevelType w:val="multilevel"/>
    <w:tmpl w:val="397CA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DB6F60"/>
    <w:multiLevelType w:val="hybridMultilevel"/>
    <w:tmpl w:val="08A86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353F9A"/>
    <w:multiLevelType w:val="multilevel"/>
    <w:tmpl w:val="7870C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662521"/>
    <w:multiLevelType w:val="hybridMultilevel"/>
    <w:tmpl w:val="3B7EA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2B019F"/>
    <w:multiLevelType w:val="hybridMultilevel"/>
    <w:tmpl w:val="BBE49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F80785"/>
    <w:multiLevelType w:val="multilevel"/>
    <w:tmpl w:val="69BA6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843C84"/>
    <w:multiLevelType w:val="multilevel"/>
    <w:tmpl w:val="89144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E45B63"/>
    <w:multiLevelType w:val="multilevel"/>
    <w:tmpl w:val="68C83D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BA7250"/>
    <w:multiLevelType w:val="multilevel"/>
    <w:tmpl w:val="95625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081CA5"/>
    <w:multiLevelType w:val="hybridMultilevel"/>
    <w:tmpl w:val="39386E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0E67D2"/>
    <w:multiLevelType w:val="hybridMultilevel"/>
    <w:tmpl w:val="3BB01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444DC"/>
    <w:multiLevelType w:val="multilevel"/>
    <w:tmpl w:val="FC785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112944"/>
    <w:multiLevelType w:val="multilevel"/>
    <w:tmpl w:val="A7367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9739F8"/>
    <w:multiLevelType w:val="multilevel"/>
    <w:tmpl w:val="4FFC0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E3C7C7D"/>
    <w:multiLevelType w:val="hybridMultilevel"/>
    <w:tmpl w:val="4F6AF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6417EA"/>
    <w:multiLevelType w:val="multilevel"/>
    <w:tmpl w:val="45289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664919"/>
    <w:multiLevelType w:val="multilevel"/>
    <w:tmpl w:val="0C82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6810BA"/>
    <w:multiLevelType w:val="hybridMultilevel"/>
    <w:tmpl w:val="AA1CA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FA0E64"/>
    <w:multiLevelType w:val="multilevel"/>
    <w:tmpl w:val="79F8B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1D0240"/>
    <w:multiLevelType w:val="multilevel"/>
    <w:tmpl w:val="1D0E1A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EF7804"/>
    <w:multiLevelType w:val="hybridMultilevel"/>
    <w:tmpl w:val="1EFE3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091FDB"/>
    <w:multiLevelType w:val="multilevel"/>
    <w:tmpl w:val="BB2C32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5A362A"/>
    <w:multiLevelType w:val="multilevel"/>
    <w:tmpl w:val="2E107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C323E4"/>
    <w:multiLevelType w:val="hybridMultilevel"/>
    <w:tmpl w:val="5AD28B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0E4DAD"/>
    <w:multiLevelType w:val="multilevel"/>
    <w:tmpl w:val="5A50143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6DE7B56"/>
    <w:multiLevelType w:val="multilevel"/>
    <w:tmpl w:val="E9667D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73756DA"/>
    <w:multiLevelType w:val="multilevel"/>
    <w:tmpl w:val="892AA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F17C4D"/>
    <w:multiLevelType w:val="multilevel"/>
    <w:tmpl w:val="F5F41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5B701B"/>
    <w:multiLevelType w:val="multilevel"/>
    <w:tmpl w:val="F828C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911261"/>
    <w:multiLevelType w:val="multilevel"/>
    <w:tmpl w:val="7268A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D61C81"/>
    <w:multiLevelType w:val="hybridMultilevel"/>
    <w:tmpl w:val="7B944F2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6"/>
  </w:num>
  <w:num w:numId="3">
    <w:abstractNumId w:val="12"/>
  </w:num>
  <w:num w:numId="4">
    <w:abstractNumId w:val="14"/>
  </w:num>
  <w:num w:numId="5">
    <w:abstractNumId w:val="31"/>
  </w:num>
  <w:num w:numId="6">
    <w:abstractNumId w:val="6"/>
  </w:num>
  <w:num w:numId="7">
    <w:abstractNumId w:val="30"/>
  </w:num>
  <w:num w:numId="8">
    <w:abstractNumId w:val="16"/>
  </w:num>
  <w:num w:numId="9">
    <w:abstractNumId w:val="41"/>
  </w:num>
  <w:num w:numId="10">
    <w:abstractNumId w:val="39"/>
  </w:num>
  <w:num w:numId="11">
    <w:abstractNumId w:val="18"/>
  </w:num>
  <w:num w:numId="12">
    <w:abstractNumId w:val="23"/>
  </w:num>
  <w:num w:numId="13">
    <w:abstractNumId w:val="10"/>
  </w:num>
  <w:num w:numId="14">
    <w:abstractNumId w:val="9"/>
  </w:num>
  <w:num w:numId="15">
    <w:abstractNumId w:val="5"/>
  </w:num>
  <w:num w:numId="16">
    <w:abstractNumId w:val="34"/>
  </w:num>
  <w:num w:numId="17">
    <w:abstractNumId w:val="40"/>
  </w:num>
  <w:num w:numId="18">
    <w:abstractNumId w:val="7"/>
  </w:num>
  <w:num w:numId="19">
    <w:abstractNumId w:val="24"/>
  </w:num>
  <w:num w:numId="20">
    <w:abstractNumId w:val="0"/>
  </w:num>
  <w:num w:numId="21">
    <w:abstractNumId w:val="11"/>
  </w:num>
  <w:num w:numId="22">
    <w:abstractNumId w:val="4"/>
  </w:num>
  <w:num w:numId="23">
    <w:abstractNumId w:val="28"/>
  </w:num>
  <w:num w:numId="24">
    <w:abstractNumId w:val="17"/>
  </w:num>
  <w:num w:numId="25">
    <w:abstractNumId w:val="27"/>
  </w:num>
  <w:num w:numId="26">
    <w:abstractNumId w:val="20"/>
  </w:num>
  <w:num w:numId="27">
    <w:abstractNumId w:val="2"/>
  </w:num>
  <w:num w:numId="28">
    <w:abstractNumId w:val="19"/>
  </w:num>
  <w:num w:numId="29">
    <w:abstractNumId w:val="37"/>
  </w:num>
  <w:num w:numId="30">
    <w:abstractNumId w:val="38"/>
  </w:num>
  <w:num w:numId="31">
    <w:abstractNumId w:val="33"/>
  </w:num>
  <w:num w:numId="32">
    <w:abstractNumId w:val="3"/>
  </w:num>
  <w:num w:numId="33">
    <w:abstractNumId w:val="25"/>
  </w:num>
  <w:num w:numId="34">
    <w:abstractNumId w:val="8"/>
  </w:num>
  <w:num w:numId="35">
    <w:abstractNumId w:val="21"/>
  </w:num>
  <w:num w:numId="36">
    <w:abstractNumId w:val="29"/>
  </w:num>
  <w:num w:numId="37">
    <w:abstractNumId w:val="42"/>
  </w:num>
  <w:num w:numId="38">
    <w:abstractNumId w:val="26"/>
  </w:num>
  <w:num w:numId="39">
    <w:abstractNumId w:val="32"/>
  </w:num>
  <w:num w:numId="40">
    <w:abstractNumId w:val="15"/>
  </w:num>
  <w:num w:numId="41">
    <w:abstractNumId w:val="22"/>
  </w:num>
  <w:num w:numId="42">
    <w:abstractNumId w:val="13"/>
  </w:num>
  <w:num w:numId="43">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385"/>
    <w:rsid w:val="00012B03"/>
    <w:rsid w:val="0004234C"/>
    <w:rsid w:val="000530B3"/>
    <w:rsid w:val="0007237B"/>
    <w:rsid w:val="000832E7"/>
    <w:rsid w:val="000907E1"/>
    <w:rsid w:val="00092AA7"/>
    <w:rsid w:val="00096C77"/>
    <w:rsid w:val="00097C3E"/>
    <w:rsid w:val="000B00A7"/>
    <w:rsid w:val="0010403D"/>
    <w:rsid w:val="00106FE5"/>
    <w:rsid w:val="00114941"/>
    <w:rsid w:val="00120D33"/>
    <w:rsid w:val="00146A5B"/>
    <w:rsid w:val="001606BB"/>
    <w:rsid w:val="0018052B"/>
    <w:rsid w:val="00195385"/>
    <w:rsid w:val="001C4E90"/>
    <w:rsid w:val="001D4930"/>
    <w:rsid w:val="001E08EE"/>
    <w:rsid w:val="001E1F66"/>
    <w:rsid w:val="001E5638"/>
    <w:rsid w:val="001F0C86"/>
    <w:rsid w:val="001F2B1D"/>
    <w:rsid w:val="001F589A"/>
    <w:rsid w:val="00201B9C"/>
    <w:rsid w:val="002128B9"/>
    <w:rsid w:val="00227830"/>
    <w:rsid w:val="00237F36"/>
    <w:rsid w:val="002673D9"/>
    <w:rsid w:val="002D3EAC"/>
    <w:rsid w:val="002F5B49"/>
    <w:rsid w:val="002F5F7E"/>
    <w:rsid w:val="00303EE4"/>
    <w:rsid w:val="003048F2"/>
    <w:rsid w:val="00311851"/>
    <w:rsid w:val="0031232F"/>
    <w:rsid w:val="003245FB"/>
    <w:rsid w:val="00342AF3"/>
    <w:rsid w:val="00345A05"/>
    <w:rsid w:val="0034725B"/>
    <w:rsid w:val="003574BC"/>
    <w:rsid w:val="00377D33"/>
    <w:rsid w:val="003957F5"/>
    <w:rsid w:val="003A6928"/>
    <w:rsid w:val="003B3C7C"/>
    <w:rsid w:val="003C1BAF"/>
    <w:rsid w:val="003D4C64"/>
    <w:rsid w:val="003D50B0"/>
    <w:rsid w:val="003D6C9C"/>
    <w:rsid w:val="003D6FFB"/>
    <w:rsid w:val="0040079A"/>
    <w:rsid w:val="0043144C"/>
    <w:rsid w:val="004325C4"/>
    <w:rsid w:val="00472C17"/>
    <w:rsid w:val="0047442B"/>
    <w:rsid w:val="00480A08"/>
    <w:rsid w:val="004A3DD3"/>
    <w:rsid w:val="004B73FB"/>
    <w:rsid w:val="004B77D4"/>
    <w:rsid w:val="004D1571"/>
    <w:rsid w:val="004D5E86"/>
    <w:rsid w:val="004E6F84"/>
    <w:rsid w:val="004F4219"/>
    <w:rsid w:val="00500377"/>
    <w:rsid w:val="00511E28"/>
    <w:rsid w:val="00530163"/>
    <w:rsid w:val="0054786C"/>
    <w:rsid w:val="00562C53"/>
    <w:rsid w:val="005868BD"/>
    <w:rsid w:val="005B42A1"/>
    <w:rsid w:val="005B5393"/>
    <w:rsid w:val="005B70EC"/>
    <w:rsid w:val="005C18FC"/>
    <w:rsid w:val="005C787C"/>
    <w:rsid w:val="005D1B61"/>
    <w:rsid w:val="005E52C3"/>
    <w:rsid w:val="005F388F"/>
    <w:rsid w:val="006063D4"/>
    <w:rsid w:val="00634EE9"/>
    <w:rsid w:val="00651043"/>
    <w:rsid w:val="00654160"/>
    <w:rsid w:val="006565ED"/>
    <w:rsid w:val="006571A8"/>
    <w:rsid w:val="00661305"/>
    <w:rsid w:val="006624BF"/>
    <w:rsid w:val="00670A28"/>
    <w:rsid w:val="00676D93"/>
    <w:rsid w:val="006B1F16"/>
    <w:rsid w:val="006B79DF"/>
    <w:rsid w:val="006B7C47"/>
    <w:rsid w:val="006C4FD5"/>
    <w:rsid w:val="006D1919"/>
    <w:rsid w:val="006E14F6"/>
    <w:rsid w:val="006F2C44"/>
    <w:rsid w:val="006F4AC9"/>
    <w:rsid w:val="006F6635"/>
    <w:rsid w:val="006F7139"/>
    <w:rsid w:val="00713C04"/>
    <w:rsid w:val="007166F7"/>
    <w:rsid w:val="00721147"/>
    <w:rsid w:val="00723B6F"/>
    <w:rsid w:val="00745B6A"/>
    <w:rsid w:val="00773219"/>
    <w:rsid w:val="00781B82"/>
    <w:rsid w:val="00782F16"/>
    <w:rsid w:val="007A7C63"/>
    <w:rsid w:val="007B76EA"/>
    <w:rsid w:val="007C2B25"/>
    <w:rsid w:val="007D07E7"/>
    <w:rsid w:val="007D244C"/>
    <w:rsid w:val="007D3D44"/>
    <w:rsid w:val="007E4E8E"/>
    <w:rsid w:val="007F5D5D"/>
    <w:rsid w:val="007F5EE2"/>
    <w:rsid w:val="007F663C"/>
    <w:rsid w:val="007F7619"/>
    <w:rsid w:val="008000D0"/>
    <w:rsid w:val="00807482"/>
    <w:rsid w:val="00807E61"/>
    <w:rsid w:val="00826A39"/>
    <w:rsid w:val="00833318"/>
    <w:rsid w:val="00842558"/>
    <w:rsid w:val="00845969"/>
    <w:rsid w:val="00845FD6"/>
    <w:rsid w:val="0088203D"/>
    <w:rsid w:val="00885E4E"/>
    <w:rsid w:val="0088770A"/>
    <w:rsid w:val="008975DB"/>
    <w:rsid w:val="008A4B16"/>
    <w:rsid w:val="008B06CC"/>
    <w:rsid w:val="008C6E8D"/>
    <w:rsid w:val="008D2911"/>
    <w:rsid w:val="008D30DD"/>
    <w:rsid w:val="008D7912"/>
    <w:rsid w:val="00902D9E"/>
    <w:rsid w:val="00943E81"/>
    <w:rsid w:val="0096172D"/>
    <w:rsid w:val="0096217B"/>
    <w:rsid w:val="0097234E"/>
    <w:rsid w:val="00974302"/>
    <w:rsid w:val="009B26B7"/>
    <w:rsid w:val="009B42EF"/>
    <w:rsid w:val="009B7072"/>
    <w:rsid w:val="009C69ED"/>
    <w:rsid w:val="009F0104"/>
    <w:rsid w:val="00A015A8"/>
    <w:rsid w:val="00A2025E"/>
    <w:rsid w:val="00A30126"/>
    <w:rsid w:val="00A422D9"/>
    <w:rsid w:val="00A44BA8"/>
    <w:rsid w:val="00A500A5"/>
    <w:rsid w:val="00A506F5"/>
    <w:rsid w:val="00A52ED5"/>
    <w:rsid w:val="00A8511E"/>
    <w:rsid w:val="00A964E7"/>
    <w:rsid w:val="00A96C94"/>
    <w:rsid w:val="00A97DD0"/>
    <w:rsid w:val="00AC1BB9"/>
    <w:rsid w:val="00AE1B83"/>
    <w:rsid w:val="00AE72B0"/>
    <w:rsid w:val="00AF36FD"/>
    <w:rsid w:val="00AF6A12"/>
    <w:rsid w:val="00B129AE"/>
    <w:rsid w:val="00B16003"/>
    <w:rsid w:val="00B17630"/>
    <w:rsid w:val="00B22395"/>
    <w:rsid w:val="00B25248"/>
    <w:rsid w:val="00B37BF7"/>
    <w:rsid w:val="00B52F81"/>
    <w:rsid w:val="00B568DB"/>
    <w:rsid w:val="00B616C4"/>
    <w:rsid w:val="00B63682"/>
    <w:rsid w:val="00BB44C0"/>
    <w:rsid w:val="00BD144A"/>
    <w:rsid w:val="00BD262C"/>
    <w:rsid w:val="00C21698"/>
    <w:rsid w:val="00C30860"/>
    <w:rsid w:val="00C44594"/>
    <w:rsid w:val="00C47BF5"/>
    <w:rsid w:val="00C71338"/>
    <w:rsid w:val="00C71918"/>
    <w:rsid w:val="00C9124B"/>
    <w:rsid w:val="00C947EB"/>
    <w:rsid w:val="00CB2578"/>
    <w:rsid w:val="00CD402F"/>
    <w:rsid w:val="00CE5F97"/>
    <w:rsid w:val="00D11CA5"/>
    <w:rsid w:val="00D22643"/>
    <w:rsid w:val="00D25E8C"/>
    <w:rsid w:val="00D37252"/>
    <w:rsid w:val="00D42976"/>
    <w:rsid w:val="00D457FE"/>
    <w:rsid w:val="00D50B12"/>
    <w:rsid w:val="00D85492"/>
    <w:rsid w:val="00D93761"/>
    <w:rsid w:val="00D97E33"/>
    <w:rsid w:val="00DD10C4"/>
    <w:rsid w:val="00DD432B"/>
    <w:rsid w:val="00DE1C26"/>
    <w:rsid w:val="00DE638C"/>
    <w:rsid w:val="00DF1D8A"/>
    <w:rsid w:val="00DF7A24"/>
    <w:rsid w:val="00E05A0E"/>
    <w:rsid w:val="00E12CDB"/>
    <w:rsid w:val="00E35B34"/>
    <w:rsid w:val="00E520FF"/>
    <w:rsid w:val="00E52512"/>
    <w:rsid w:val="00E5749C"/>
    <w:rsid w:val="00E74EF5"/>
    <w:rsid w:val="00E81B6E"/>
    <w:rsid w:val="00E96D6D"/>
    <w:rsid w:val="00EA531F"/>
    <w:rsid w:val="00EB7FA0"/>
    <w:rsid w:val="00ED6D6D"/>
    <w:rsid w:val="00F138BD"/>
    <w:rsid w:val="00F1603F"/>
    <w:rsid w:val="00F34590"/>
    <w:rsid w:val="00F45DD5"/>
    <w:rsid w:val="00F54811"/>
    <w:rsid w:val="00F63BB1"/>
    <w:rsid w:val="00F70263"/>
    <w:rsid w:val="00F70D8C"/>
    <w:rsid w:val="00F93E16"/>
    <w:rsid w:val="00F964C0"/>
    <w:rsid w:val="00FC4832"/>
    <w:rsid w:val="00FC5B6D"/>
    <w:rsid w:val="00FD1DE7"/>
    <w:rsid w:val="00FE62A1"/>
    <w:rsid w:val="00FF2740"/>
    <w:rsid w:val="00FF6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BC6A30"/>
  <w15:chartTrackingRefBased/>
  <w15:docId w15:val="{66057ADE-F93E-49BC-8F2C-9FAD082D5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before="100" w:beforeAutospacing="1" w:after="100" w:afterAutospacing="1"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234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2D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7EB"/>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947E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64C0"/>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6003"/>
    <w:pPr>
      <w:spacing w:line="240" w:lineRule="auto"/>
    </w:pPr>
    <w:rPr>
      <w:rFonts w:eastAsia="Times New Roman"/>
    </w:rPr>
  </w:style>
  <w:style w:type="character" w:styleId="Strong">
    <w:name w:val="Strong"/>
    <w:basedOn w:val="DefaultParagraphFont"/>
    <w:uiPriority w:val="22"/>
    <w:qFormat/>
    <w:rsid w:val="00B16003"/>
    <w:rPr>
      <w:b/>
      <w:bCs/>
    </w:rPr>
  </w:style>
  <w:style w:type="character" w:customStyle="1" w:styleId="Heading1Char">
    <w:name w:val="Heading 1 Char"/>
    <w:basedOn w:val="DefaultParagraphFont"/>
    <w:link w:val="Heading1"/>
    <w:uiPriority w:val="9"/>
    <w:rsid w:val="0097234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7234E"/>
    <w:pPr>
      <w:outlineLvl w:val="9"/>
    </w:pPr>
  </w:style>
  <w:style w:type="paragraph" w:styleId="TOC1">
    <w:name w:val="toc 1"/>
    <w:basedOn w:val="Normal"/>
    <w:next w:val="Normal"/>
    <w:autoRedefine/>
    <w:uiPriority w:val="39"/>
    <w:unhideWhenUsed/>
    <w:rsid w:val="0097234E"/>
  </w:style>
  <w:style w:type="character" w:styleId="Hyperlink">
    <w:name w:val="Hyperlink"/>
    <w:basedOn w:val="DefaultParagraphFont"/>
    <w:uiPriority w:val="99"/>
    <w:unhideWhenUsed/>
    <w:rsid w:val="0097234E"/>
    <w:rPr>
      <w:color w:val="0563C1" w:themeColor="hyperlink"/>
      <w:u w:val="single"/>
    </w:rPr>
  </w:style>
  <w:style w:type="character" w:customStyle="1" w:styleId="Heading2Char">
    <w:name w:val="Heading 2 Char"/>
    <w:basedOn w:val="DefaultParagraphFont"/>
    <w:link w:val="Heading2"/>
    <w:uiPriority w:val="9"/>
    <w:rsid w:val="00902D9E"/>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80A08"/>
  </w:style>
  <w:style w:type="paragraph" w:styleId="TOC2">
    <w:name w:val="toc 2"/>
    <w:basedOn w:val="Normal"/>
    <w:next w:val="Normal"/>
    <w:autoRedefine/>
    <w:uiPriority w:val="39"/>
    <w:unhideWhenUsed/>
    <w:rsid w:val="00C947EB"/>
    <w:pPr>
      <w:ind w:left="240"/>
    </w:pPr>
  </w:style>
  <w:style w:type="character" w:customStyle="1" w:styleId="Heading3Char">
    <w:name w:val="Heading 3 Char"/>
    <w:basedOn w:val="DefaultParagraphFont"/>
    <w:link w:val="Heading3"/>
    <w:uiPriority w:val="9"/>
    <w:rsid w:val="00C947E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947EB"/>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4D1571"/>
    <w:rPr>
      <w:i/>
      <w:iCs/>
    </w:rPr>
  </w:style>
  <w:style w:type="paragraph" w:styleId="ListParagraph">
    <w:name w:val="List Paragraph"/>
    <w:basedOn w:val="Normal"/>
    <w:uiPriority w:val="34"/>
    <w:qFormat/>
    <w:rsid w:val="004D1571"/>
    <w:pPr>
      <w:ind w:left="720"/>
      <w:contextualSpacing/>
    </w:pPr>
  </w:style>
  <w:style w:type="paragraph" w:styleId="Header">
    <w:name w:val="header"/>
    <w:basedOn w:val="Normal"/>
    <w:link w:val="HeaderChar"/>
    <w:uiPriority w:val="99"/>
    <w:unhideWhenUsed/>
    <w:rsid w:val="001E5638"/>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E5638"/>
  </w:style>
  <w:style w:type="paragraph" w:styleId="Footer">
    <w:name w:val="footer"/>
    <w:basedOn w:val="Normal"/>
    <w:link w:val="FooterChar"/>
    <w:uiPriority w:val="99"/>
    <w:unhideWhenUsed/>
    <w:rsid w:val="001E5638"/>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E5638"/>
  </w:style>
  <w:style w:type="character" w:styleId="UnresolvedMention">
    <w:name w:val="Unresolved Mention"/>
    <w:basedOn w:val="DefaultParagraphFont"/>
    <w:uiPriority w:val="99"/>
    <w:semiHidden/>
    <w:unhideWhenUsed/>
    <w:rsid w:val="001E5638"/>
    <w:rPr>
      <w:color w:val="605E5C"/>
      <w:shd w:val="clear" w:color="auto" w:fill="E1DFDD"/>
    </w:rPr>
  </w:style>
  <w:style w:type="character" w:styleId="FollowedHyperlink">
    <w:name w:val="FollowedHyperlink"/>
    <w:basedOn w:val="DefaultParagraphFont"/>
    <w:uiPriority w:val="99"/>
    <w:semiHidden/>
    <w:unhideWhenUsed/>
    <w:rsid w:val="00DD10C4"/>
    <w:rPr>
      <w:color w:val="954F72" w:themeColor="followedHyperlink"/>
      <w:u w:val="single"/>
    </w:rPr>
  </w:style>
  <w:style w:type="table" w:styleId="TableGrid">
    <w:name w:val="Table Grid"/>
    <w:basedOn w:val="TableNormal"/>
    <w:uiPriority w:val="39"/>
    <w:rsid w:val="006B1F16"/>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F964C0"/>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4D5E86"/>
    <w:pPr>
      <w:ind w:left="480"/>
    </w:pPr>
  </w:style>
  <w:style w:type="paragraph" w:customStyle="1" w:styleId="ParaAttribute0">
    <w:name w:val="ParaAttribute0"/>
    <w:rsid w:val="00D457FE"/>
    <w:pPr>
      <w:widowControl w:val="0"/>
      <w:wordWrap w:val="0"/>
      <w:spacing w:before="0" w:beforeAutospacing="0" w:after="0" w:afterAutospacing="0" w:line="240" w:lineRule="auto"/>
    </w:pPr>
    <w:rPr>
      <w:rFonts w:eastAsia="Batang"/>
      <w:sz w:val="20"/>
      <w:szCs w:val="20"/>
    </w:rPr>
  </w:style>
  <w:style w:type="character" w:customStyle="1" w:styleId="CharAttribute0">
    <w:name w:val="CharAttribute0"/>
    <w:rsid w:val="00D457FE"/>
    <w:rPr>
      <w:rFonts w:ascii="Times New Roman" w:eastAsia="Times New Roman"/>
    </w:rPr>
  </w:style>
  <w:style w:type="table" w:styleId="TableGridLight">
    <w:name w:val="Grid Table Light"/>
    <w:basedOn w:val="TableNormal"/>
    <w:uiPriority w:val="40"/>
    <w:rsid w:val="006F713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C44594"/>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96D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44795">
      <w:bodyDiv w:val="1"/>
      <w:marLeft w:val="0"/>
      <w:marRight w:val="0"/>
      <w:marTop w:val="0"/>
      <w:marBottom w:val="0"/>
      <w:divBdr>
        <w:top w:val="none" w:sz="0" w:space="0" w:color="auto"/>
        <w:left w:val="none" w:sz="0" w:space="0" w:color="auto"/>
        <w:bottom w:val="none" w:sz="0" w:space="0" w:color="auto"/>
        <w:right w:val="none" w:sz="0" w:space="0" w:color="auto"/>
      </w:divBdr>
    </w:div>
    <w:div w:id="59644267">
      <w:bodyDiv w:val="1"/>
      <w:marLeft w:val="0"/>
      <w:marRight w:val="0"/>
      <w:marTop w:val="0"/>
      <w:marBottom w:val="0"/>
      <w:divBdr>
        <w:top w:val="none" w:sz="0" w:space="0" w:color="auto"/>
        <w:left w:val="none" w:sz="0" w:space="0" w:color="auto"/>
        <w:bottom w:val="none" w:sz="0" w:space="0" w:color="auto"/>
        <w:right w:val="none" w:sz="0" w:space="0" w:color="auto"/>
      </w:divBdr>
    </w:div>
    <w:div w:id="73629499">
      <w:bodyDiv w:val="1"/>
      <w:marLeft w:val="0"/>
      <w:marRight w:val="0"/>
      <w:marTop w:val="0"/>
      <w:marBottom w:val="0"/>
      <w:divBdr>
        <w:top w:val="none" w:sz="0" w:space="0" w:color="auto"/>
        <w:left w:val="none" w:sz="0" w:space="0" w:color="auto"/>
        <w:bottom w:val="none" w:sz="0" w:space="0" w:color="auto"/>
        <w:right w:val="none" w:sz="0" w:space="0" w:color="auto"/>
      </w:divBdr>
    </w:div>
    <w:div w:id="75902620">
      <w:bodyDiv w:val="1"/>
      <w:marLeft w:val="0"/>
      <w:marRight w:val="0"/>
      <w:marTop w:val="0"/>
      <w:marBottom w:val="0"/>
      <w:divBdr>
        <w:top w:val="none" w:sz="0" w:space="0" w:color="auto"/>
        <w:left w:val="none" w:sz="0" w:space="0" w:color="auto"/>
        <w:bottom w:val="none" w:sz="0" w:space="0" w:color="auto"/>
        <w:right w:val="none" w:sz="0" w:space="0" w:color="auto"/>
      </w:divBdr>
    </w:div>
    <w:div w:id="105660286">
      <w:bodyDiv w:val="1"/>
      <w:marLeft w:val="0"/>
      <w:marRight w:val="0"/>
      <w:marTop w:val="0"/>
      <w:marBottom w:val="0"/>
      <w:divBdr>
        <w:top w:val="none" w:sz="0" w:space="0" w:color="auto"/>
        <w:left w:val="none" w:sz="0" w:space="0" w:color="auto"/>
        <w:bottom w:val="none" w:sz="0" w:space="0" w:color="auto"/>
        <w:right w:val="none" w:sz="0" w:space="0" w:color="auto"/>
      </w:divBdr>
    </w:div>
    <w:div w:id="107047670">
      <w:bodyDiv w:val="1"/>
      <w:marLeft w:val="0"/>
      <w:marRight w:val="0"/>
      <w:marTop w:val="0"/>
      <w:marBottom w:val="0"/>
      <w:divBdr>
        <w:top w:val="none" w:sz="0" w:space="0" w:color="auto"/>
        <w:left w:val="none" w:sz="0" w:space="0" w:color="auto"/>
        <w:bottom w:val="none" w:sz="0" w:space="0" w:color="auto"/>
        <w:right w:val="none" w:sz="0" w:space="0" w:color="auto"/>
      </w:divBdr>
    </w:div>
    <w:div w:id="210651141">
      <w:bodyDiv w:val="1"/>
      <w:marLeft w:val="0"/>
      <w:marRight w:val="0"/>
      <w:marTop w:val="0"/>
      <w:marBottom w:val="0"/>
      <w:divBdr>
        <w:top w:val="none" w:sz="0" w:space="0" w:color="auto"/>
        <w:left w:val="none" w:sz="0" w:space="0" w:color="auto"/>
        <w:bottom w:val="none" w:sz="0" w:space="0" w:color="auto"/>
        <w:right w:val="none" w:sz="0" w:space="0" w:color="auto"/>
      </w:divBdr>
    </w:div>
    <w:div w:id="275993067">
      <w:bodyDiv w:val="1"/>
      <w:marLeft w:val="0"/>
      <w:marRight w:val="0"/>
      <w:marTop w:val="0"/>
      <w:marBottom w:val="0"/>
      <w:divBdr>
        <w:top w:val="none" w:sz="0" w:space="0" w:color="auto"/>
        <w:left w:val="none" w:sz="0" w:space="0" w:color="auto"/>
        <w:bottom w:val="none" w:sz="0" w:space="0" w:color="auto"/>
        <w:right w:val="none" w:sz="0" w:space="0" w:color="auto"/>
      </w:divBdr>
    </w:div>
    <w:div w:id="283772360">
      <w:bodyDiv w:val="1"/>
      <w:marLeft w:val="0"/>
      <w:marRight w:val="0"/>
      <w:marTop w:val="0"/>
      <w:marBottom w:val="0"/>
      <w:divBdr>
        <w:top w:val="none" w:sz="0" w:space="0" w:color="auto"/>
        <w:left w:val="none" w:sz="0" w:space="0" w:color="auto"/>
        <w:bottom w:val="none" w:sz="0" w:space="0" w:color="auto"/>
        <w:right w:val="none" w:sz="0" w:space="0" w:color="auto"/>
      </w:divBdr>
    </w:div>
    <w:div w:id="291786105">
      <w:bodyDiv w:val="1"/>
      <w:marLeft w:val="0"/>
      <w:marRight w:val="0"/>
      <w:marTop w:val="0"/>
      <w:marBottom w:val="0"/>
      <w:divBdr>
        <w:top w:val="none" w:sz="0" w:space="0" w:color="auto"/>
        <w:left w:val="none" w:sz="0" w:space="0" w:color="auto"/>
        <w:bottom w:val="none" w:sz="0" w:space="0" w:color="auto"/>
        <w:right w:val="none" w:sz="0" w:space="0" w:color="auto"/>
      </w:divBdr>
    </w:div>
    <w:div w:id="326330808">
      <w:bodyDiv w:val="1"/>
      <w:marLeft w:val="0"/>
      <w:marRight w:val="0"/>
      <w:marTop w:val="0"/>
      <w:marBottom w:val="0"/>
      <w:divBdr>
        <w:top w:val="none" w:sz="0" w:space="0" w:color="auto"/>
        <w:left w:val="none" w:sz="0" w:space="0" w:color="auto"/>
        <w:bottom w:val="none" w:sz="0" w:space="0" w:color="auto"/>
        <w:right w:val="none" w:sz="0" w:space="0" w:color="auto"/>
      </w:divBdr>
    </w:div>
    <w:div w:id="343358949">
      <w:bodyDiv w:val="1"/>
      <w:marLeft w:val="0"/>
      <w:marRight w:val="0"/>
      <w:marTop w:val="0"/>
      <w:marBottom w:val="0"/>
      <w:divBdr>
        <w:top w:val="none" w:sz="0" w:space="0" w:color="auto"/>
        <w:left w:val="none" w:sz="0" w:space="0" w:color="auto"/>
        <w:bottom w:val="none" w:sz="0" w:space="0" w:color="auto"/>
        <w:right w:val="none" w:sz="0" w:space="0" w:color="auto"/>
      </w:divBdr>
    </w:div>
    <w:div w:id="353926916">
      <w:bodyDiv w:val="1"/>
      <w:marLeft w:val="0"/>
      <w:marRight w:val="0"/>
      <w:marTop w:val="0"/>
      <w:marBottom w:val="0"/>
      <w:divBdr>
        <w:top w:val="none" w:sz="0" w:space="0" w:color="auto"/>
        <w:left w:val="none" w:sz="0" w:space="0" w:color="auto"/>
        <w:bottom w:val="none" w:sz="0" w:space="0" w:color="auto"/>
        <w:right w:val="none" w:sz="0" w:space="0" w:color="auto"/>
      </w:divBdr>
    </w:div>
    <w:div w:id="373118529">
      <w:bodyDiv w:val="1"/>
      <w:marLeft w:val="0"/>
      <w:marRight w:val="0"/>
      <w:marTop w:val="0"/>
      <w:marBottom w:val="0"/>
      <w:divBdr>
        <w:top w:val="none" w:sz="0" w:space="0" w:color="auto"/>
        <w:left w:val="none" w:sz="0" w:space="0" w:color="auto"/>
        <w:bottom w:val="none" w:sz="0" w:space="0" w:color="auto"/>
        <w:right w:val="none" w:sz="0" w:space="0" w:color="auto"/>
      </w:divBdr>
    </w:div>
    <w:div w:id="392628711">
      <w:bodyDiv w:val="1"/>
      <w:marLeft w:val="0"/>
      <w:marRight w:val="0"/>
      <w:marTop w:val="0"/>
      <w:marBottom w:val="0"/>
      <w:divBdr>
        <w:top w:val="none" w:sz="0" w:space="0" w:color="auto"/>
        <w:left w:val="none" w:sz="0" w:space="0" w:color="auto"/>
        <w:bottom w:val="none" w:sz="0" w:space="0" w:color="auto"/>
        <w:right w:val="none" w:sz="0" w:space="0" w:color="auto"/>
      </w:divBdr>
    </w:div>
    <w:div w:id="414981775">
      <w:bodyDiv w:val="1"/>
      <w:marLeft w:val="0"/>
      <w:marRight w:val="0"/>
      <w:marTop w:val="0"/>
      <w:marBottom w:val="0"/>
      <w:divBdr>
        <w:top w:val="none" w:sz="0" w:space="0" w:color="auto"/>
        <w:left w:val="none" w:sz="0" w:space="0" w:color="auto"/>
        <w:bottom w:val="none" w:sz="0" w:space="0" w:color="auto"/>
        <w:right w:val="none" w:sz="0" w:space="0" w:color="auto"/>
      </w:divBdr>
    </w:div>
    <w:div w:id="444424744">
      <w:bodyDiv w:val="1"/>
      <w:marLeft w:val="0"/>
      <w:marRight w:val="0"/>
      <w:marTop w:val="0"/>
      <w:marBottom w:val="0"/>
      <w:divBdr>
        <w:top w:val="none" w:sz="0" w:space="0" w:color="auto"/>
        <w:left w:val="none" w:sz="0" w:space="0" w:color="auto"/>
        <w:bottom w:val="none" w:sz="0" w:space="0" w:color="auto"/>
        <w:right w:val="none" w:sz="0" w:space="0" w:color="auto"/>
      </w:divBdr>
    </w:div>
    <w:div w:id="446387722">
      <w:bodyDiv w:val="1"/>
      <w:marLeft w:val="0"/>
      <w:marRight w:val="0"/>
      <w:marTop w:val="0"/>
      <w:marBottom w:val="0"/>
      <w:divBdr>
        <w:top w:val="none" w:sz="0" w:space="0" w:color="auto"/>
        <w:left w:val="none" w:sz="0" w:space="0" w:color="auto"/>
        <w:bottom w:val="none" w:sz="0" w:space="0" w:color="auto"/>
        <w:right w:val="none" w:sz="0" w:space="0" w:color="auto"/>
      </w:divBdr>
    </w:div>
    <w:div w:id="497578195">
      <w:bodyDiv w:val="1"/>
      <w:marLeft w:val="0"/>
      <w:marRight w:val="0"/>
      <w:marTop w:val="0"/>
      <w:marBottom w:val="0"/>
      <w:divBdr>
        <w:top w:val="none" w:sz="0" w:space="0" w:color="auto"/>
        <w:left w:val="none" w:sz="0" w:space="0" w:color="auto"/>
        <w:bottom w:val="none" w:sz="0" w:space="0" w:color="auto"/>
        <w:right w:val="none" w:sz="0" w:space="0" w:color="auto"/>
      </w:divBdr>
    </w:div>
    <w:div w:id="506986571">
      <w:bodyDiv w:val="1"/>
      <w:marLeft w:val="0"/>
      <w:marRight w:val="0"/>
      <w:marTop w:val="0"/>
      <w:marBottom w:val="0"/>
      <w:divBdr>
        <w:top w:val="none" w:sz="0" w:space="0" w:color="auto"/>
        <w:left w:val="none" w:sz="0" w:space="0" w:color="auto"/>
        <w:bottom w:val="none" w:sz="0" w:space="0" w:color="auto"/>
        <w:right w:val="none" w:sz="0" w:space="0" w:color="auto"/>
      </w:divBdr>
    </w:div>
    <w:div w:id="507526111">
      <w:bodyDiv w:val="1"/>
      <w:marLeft w:val="0"/>
      <w:marRight w:val="0"/>
      <w:marTop w:val="0"/>
      <w:marBottom w:val="0"/>
      <w:divBdr>
        <w:top w:val="none" w:sz="0" w:space="0" w:color="auto"/>
        <w:left w:val="none" w:sz="0" w:space="0" w:color="auto"/>
        <w:bottom w:val="none" w:sz="0" w:space="0" w:color="auto"/>
        <w:right w:val="none" w:sz="0" w:space="0" w:color="auto"/>
      </w:divBdr>
    </w:div>
    <w:div w:id="548418638">
      <w:bodyDiv w:val="1"/>
      <w:marLeft w:val="0"/>
      <w:marRight w:val="0"/>
      <w:marTop w:val="0"/>
      <w:marBottom w:val="0"/>
      <w:divBdr>
        <w:top w:val="none" w:sz="0" w:space="0" w:color="auto"/>
        <w:left w:val="none" w:sz="0" w:space="0" w:color="auto"/>
        <w:bottom w:val="none" w:sz="0" w:space="0" w:color="auto"/>
        <w:right w:val="none" w:sz="0" w:space="0" w:color="auto"/>
      </w:divBdr>
    </w:div>
    <w:div w:id="560362047">
      <w:bodyDiv w:val="1"/>
      <w:marLeft w:val="0"/>
      <w:marRight w:val="0"/>
      <w:marTop w:val="0"/>
      <w:marBottom w:val="0"/>
      <w:divBdr>
        <w:top w:val="none" w:sz="0" w:space="0" w:color="auto"/>
        <w:left w:val="none" w:sz="0" w:space="0" w:color="auto"/>
        <w:bottom w:val="none" w:sz="0" w:space="0" w:color="auto"/>
        <w:right w:val="none" w:sz="0" w:space="0" w:color="auto"/>
      </w:divBdr>
    </w:div>
    <w:div w:id="585529234">
      <w:bodyDiv w:val="1"/>
      <w:marLeft w:val="0"/>
      <w:marRight w:val="0"/>
      <w:marTop w:val="0"/>
      <w:marBottom w:val="0"/>
      <w:divBdr>
        <w:top w:val="none" w:sz="0" w:space="0" w:color="auto"/>
        <w:left w:val="none" w:sz="0" w:space="0" w:color="auto"/>
        <w:bottom w:val="none" w:sz="0" w:space="0" w:color="auto"/>
        <w:right w:val="none" w:sz="0" w:space="0" w:color="auto"/>
      </w:divBdr>
    </w:div>
    <w:div w:id="620692516">
      <w:bodyDiv w:val="1"/>
      <w:marLeft w:val="0"/>
      <w:marRight w:val="0"/>
      <w:marTop w:val="0"/>
      <w:marBottom w:val="0"/>
      <w:divBdr>
        <w:top w:val="none" w:sz="0" w:space="0" w:color="auto"/>
        <w:left w:val="none" w:sz="0" w:space="0" w:color="auto"/>
        <w:bottom w:val="none" w:sz="0" w:space="0" w:color="auto"/>
        <w:right w:val="none" w:sz="0" w:space="0" w:color="auto"/>
      </w:divBdr>
    </w:div>
    <w:div w:id="645430371">
      <w:bodyDiv w:val="1"/>
      <w:marLeft w:val="0"/>
      <w:marRight w:val="0"/>
      <w:marTop w:val="0"/>
      <w:marBottom w:val="0"/>
      <w:divBdr>
        <w:top w:val="none" w:sz="0" w:space="0" w:color="auto"/>
        <w:left w:val="none" w:sz="0" w:space="0" w:color="auto"/>
        <w:bottom w:val="none" w:sz="0" w:space="0" w:color="auto"/>
        <w:right w:val="none" w:sz="0" w:space="0" w:color="auto"/>
      </w:divBdr>
    </w:div>
    <w:div w:id="654576959">
      <w:bodyDiv w:val="1"/>
      <w:marLeft w:val="0"/>
      <w:marRight w:val="0"/>
      <w:marTop w:val="0"/>
      <w:marBottom w:val="0"/>
      <w:divBdr>
        <w:top w:val="none" w:sz="0" w:space="0" w:color="auto"/>
        <w:left w:val="none" w:sz="0" w:space="0" w:color="auto"/>
        <w:bottom w:val="none" w:sz="0" w:space="0" w:color="auto"/>
        <w:right w:val="none" w:sz="0" w:space="0" w:color="auto"/>
      </w:divBdr>
    </w:div>
    <w:div w:id="665473439">
      <w:bodyDiv w:val="1"/>
      <w:marLeft w:val="0"/>
      <w:marRight w:val="0"/>
      <w:marTop w:val="0"/>
      <w:marBottom w:val="0"/>
      <w:divBdr>
        <w:top w:val="none" w:sz="0" w:space="0" w:color="auto"/>
        <w:left w:val="none" w:sz="0" w:space="0" w:color="auto"/>
        <w:bottom w:val="none" w:sz="0" w:space="0" w:color="auto"/>
        <w:right w:val="none" w:sz="0" w:space="0" w:color="auto"/>
      </w:divBdr>
    </w:div>
    <w:div w:id="703596586">
      <w:bodyDiv w:val="1"/>
      <w:marLeft w:val="0"/>
      <w:marRight w:val="0"/>
      <w:marTop w:val="0"/>
      <w:marBottom w:val="0"/>
      <w:divBdr>
        <w:top w:val="none" w:sz="0" w:space="0" w:color="auto"/>
        <w:left w:val="none" w:sz="0" w:space="0" w:color="auto"/>
        <w:bottom w:val="none" w:sz="0" w:space="0" w:color="auto"/>
        <w:right w:val="none" w:sz="0" w:space="0" w:color="auto"/>
      </w:divBdr>
    </w:div>
    <w:div w:id="705133817">
      <w:bodyDiv w:val="1"/>
      <w:marLeft w:val="0"/>
      <w:marRight w:val="0"/>
      <w:marTop w:val="0"/>
      <w:marBottom w:val="0"/>
      <w:divBdr>
        <w:top w:val="none" w:sz="0" w:space="0" w:color="auto"/>
        <w:left w:val="none" w:sz="0" w:space="0" w:color="auto"/>
        <w:bottom w:val="none" w:sz="0" w:space="0" w:color="auto"/>
        <w:right w:val="none" w:sz="0" w:space="0" w:color="auto"/>
      </w:divBdr>
    </w:div>
    <w:div w:id="745345182">
      <w:bodyDiv w:val="1"/>
      <w:marLeft w:val="0"/>
      <w:marRight w:val="0"/>
      <w:marTop w:val="0"/>
      <w:marBottom w:val="0"/>
      <w:divBdr>
        <w:top w:val="none" w:sz="0" w:space="0" w:color="auto"/>
        <w:left w:val="none" w:sz="0" w:space="0" w:color="auto"/>
        <w:bottom w:val="none" w:sz="0" w:space="0" w:color="auto"/>
        <w:right w:val="none" w:sz="0" w:space="0" w:color="auto"/>
      </w:divBdr>
    </w:div>
    <w:div w:id="758790439">
      <w:bodyDiv w:val="1"/>
      <w:marLeft w:val="0"/>
      <w:marRight w:val="0"/>
      <w:marTop w:val="0"/>
      <w:marBottom w:val="0"/>
      <w:divBdr>
        <w:top w:val="none" w:sz="0" w:space="0" w:color="auto"/>
        <w:left w:val="none" w:sz="0" w:space="0" w:color="auto"/>
        <w:bottom w:val="none" w:sz="0" w:space="0" w:color="auto"/>
        <w:right w:val="none" w:sz="0" w:space="0" w:color="auto"/>
      </w:divBdr>
    </w:div>
    <w:div w:id="851526237">
      <w:bodyDiv w:val="1"/>
      <w:marLeft w:val="0"/>
      <w:marRight w:val="0"/>
      <w:marTop w:val="0"/>
      <w:marBottom w:val="0"/>
      <w:divBdr>
        <w:top w:val="none" w:sz="0" w:space="0" w:color="auto"/>
        <w:left w:val="none" w:sz="0" w:space="0" w:color="auto"/>
        <w:bottom w:val="none" w:sz="0" w:space="0" w:color="auto"/>
        <w:right w:val="none" w:sz="0" w:space="0" w:color="auto"/>
      </w:divBdr>
      <w:divsChild>
        <w:div w:id="149176162">
          <w:marLeft w:val="0"/>
          <w:marRight w:val="0"/>
          <w:marTop w:val="60"/>
          <w:marBottom w:val="60"/>
          <w:divBdr>
            <w:top w:val="none" w:sz="0" w:space="0" w:color="auto"/>
            <w:left w:val="none" w:sz="0" w:space="0" w:color="auto"/>
            <w:bottom w:val="none" w:sz="0" w:space="0" w:color="auto"/>
            <w:right w:val="none" w:sz="0" w:space="0" w:color="auto"/>
          </w:divBdr>
        </w:div>
      </w:divsChild>
    </w:div>
    <w:div w:id="853496781">
      <w:bodyDiv w:val="1"/>
      <w:marLeft w:val="0"/>
      <w:marRight w:val="0"/>
      <w:marTop w:val="0"/>
      <w:marBottom w:val="0"/>
      <w:divBdr>
        <w:top w:val="none" w:sz="0" w:space="0" w:color="auto"/>
        <w:left w:val="none" w:sz="0" w:space="0" w:color="auto"/>
        <w:bottom w:val="none" w:sz="0" w:space="0" w:color="auto"/>
        <w:right w:val="none" w:sz="0" w:space="0" w:color="auto"/>
      </w:divBdr>
    </w:div>
    <w:div w:id="857625512">
      <w:bodyDiv w:val="1"/>
      <w:marLeft w:val="0"/>
      <w:marRight w:val="0"/>
      <w:marTop w:val="0"/>
      <w:marBottom w:val="0"/>
      <w:divBdr>
        <w:top w:val="none" w:sz="0" w:space="0" w:color="auto"/>
        <w:left w:val="none" w:sz="0" w:space="0" w:color="auto"/>
        <w:bottom w:val="none" w:sz="0" w:space="0" w:color="auto"/>
        <w:right w:val="none" w:sz="0" w:space="0" w:color="auto"/>
      </w:divBdr>
    </w:div>
    <w:div w:id="961693492">
      <w:bodyDiv w:val="1"/>
      <w:marLeft w:val="0"/>
      <w:marRight w:val="0"/>
      <w:marTop w:val="0"/>
      <w:marBottom w:val="0"/>
      <w:divBdr>
        <w:top w:val="none" w:sz="0" w:space="0" w:color="auto"/>
        <w:left w:val="none" w:sz="0" w:space="0" w:color="auto"/>
        <w:bottom w:val="none" w:sz="0" w:space="0" w:color="auto"/>
        <w:right w:val="none" w:sz="0" w:space="0" w:color="auto"/>
      </w:divBdr>
    </w:div>
    <w:div w:id="985858141">
      <w:bodyDiv w:val="1"/>
      <w:marLeft w:val="0"/>
      <w:marRight w:val="0"/>
      <w:marTop w:val="0"/>
      <w:marBottom w:val="0"/>
      <w:divBdr>
        <w:top w:val="none" w:sz="0" w:space="0" w:color="auto"/>
        <w:left w:val="none" w:sz="0" w:space="0" w:color="auto"/>
        <w:bottom w:val="none" w:sz="0" w:space="0" w:color="auto"/>
        <w:right w:val="none" w:sz="0" w:space="0" w:color="auto"/>
      </w:divBdr>
    </w:div>
    <w:div w:id="1003631828">
      <w:bodyDiv w:val="1"/>
      <w:marLeft w:val="0"/>
      <w:marRight w:val="0"/>
      <w:marTop w:val="0"/>
      <w:marBottom w:val="0"/>
      <w:divBdr>
        <w:top w:val="none" w:sz="0" w:space="0" w:color="auto"/>
        <w:left w:val="none" w:sz="0" w:space="0" w:color="auto"/>
        <w:bottom w:val="none" w:sz="0" w:space="0" w:color="auto"/>
        <w:right w:val="none" w:sz="0" w:space="0" w:color="auto"/>
      </w:divBdr>
    </w:div>
    <w:div w:id="1030761227">
      <w:bodyDiv w:val="1"/>
      <w:marLeft w:val="0"/>
      <w:marRight w:val="0"/>
      <w:marTop w:val="0"/>
      <w:marBottom w:val="0"/>
      <w:divBdr>
        <w:top w:val="none" w:sz="0" w:space="0" w:color="auto"/>
        <w:left w:val="none" w:sz="0" w:space="0" w:color="auto"/>
        <w:bottom w:val="none" w:sz="0" w:space="0" w:color="auto"/>
        <w:right w:val="none" w:sz="0" w:space="0" w:color="auto"/>
      </w:divBdr>
    </w:div>
    <w:div w:id="1034648902">
      <w:bodyDiv w:val="1"/>
      <w:marLeft w:val="0"/>
      <w:marRight w:val="0"/>
      <w:marTop w:val="0"/>
      <w:marBottom w:val="0"/>
      <w:divBdr>
        <w:top w:val="none" w:sz="0" w:space="0" w:color="auto"/>
        <w:left w:val="none" w:sz="0" w:space="0" w:color="auto"/>
        <w:bottom w:val="none" w:sz="0" w:space="0" w:color="auto"/>
        <w:right w:val="none" w:sz="0" w:space="0" w:color="auto"/>
      </w:divBdr>
    </w:div>
    <w:div w:id="1051463190">
      <w:bodyDiv w:val="1"/>
      <w:marLeft w:val="0"/>
      <w:marRight w:val="0"/>
      <w:marTop w:val="0"/>
      <w:marBottom w:val="0"/>
      <w:divBdr>
        <w:top w:val="none" w:sz="0" w:space="0" w:color="auto"/>
        <w:left w:val="none" w:sz="0" w:space="0" w:color="auto"/>
        <w:bottom w:val="none" w:sz="0" w:space="0" w:color="auto"/>
        <w:right w:val="none" w:sz="0" w:space="0" w:color="auto"/>
      </w:divBdr>
    </w:div>
    <w:div w:id="1063138651">
      <w:bodyDiv w:val="1"/>
      <w:marLeft w:val="0"/>
      <w:marRight w:val="0"/>
      <w:marTop w:val="0"/>
      <w:marBottom w:val="0"/>
      <w:divBdr>
        <w:top w:val="none" w:sz="0" w:space="0" w:color="auto"/>
        <w:left w:val="none" w:sz="0" w:space="0" w:color="auto"/>
        <w:bottom w:val="none" w:sz="0" w:space="0" w:color="auto"/>
        <w:right w:val="none" w:sz="0" w:space="0" w:color="auto"/>
      </w:divBdr>
    </w:div>
    <w:div w:id="1063217392">
      <w:bodyDiv w:val="1"/>
      <w:marLeft w:val="0"/>
      <w:marRight w:val="0"/>
      <w:marTop w:val="0"/>
      <w:marBottom w:val="0"/>
      <w:divBdr>
        <w:top w:val="none" w:sz="0" w:space="0" w:color="auto"/>
        <w:left w:val="none" w:sz="0" w:space="0" w:color="auto"/>
        <w:bottom w:val="none" w:sz="0" w:space="0" w:color="auto"/>
        <w:right w:val="none" w:sz="0" w:space="0" w:color="auto"/>
      </w:divBdr>
    </w:div>
    <w:div w:id="1083574728">
      <w:bodyDiv w:val="1"/>
      <w:marLeft w:val="0"/>
      <w:marRight w:val="0"/>
      <w:marTop w:val="0"/>
      <w:marBottom w:val="0"/>
      <w:divBdr>
        <w:top w:val="none" w:sz="0" w:space="0" w:color="auto"/>
        <w:left w:val="none" w:sz="0" w:space="0" w:color="auto"/>
        <w:bottom w:val="none" w:sz="0" w:space="0" w:color="auto"/>
        <w:right w:val="none" w:sz="0" w:space="0" w:color="auto"/>
      </w:divBdr>
    </w:div>
    <w:div w:id="1124886178">
      <w:bodyDiv w:val="1"/>
      <w:marLeft w:val="0"/>
      <w:marRight w:val="0"/>
      <w:marTop w:val="0"/>
      <w:marBottom w:val="0"/>
      <w:divBdr>
        <w:top w:val="none" w:sz="0" w:space="0" w:color="auto"/>
        <w:left w:val="none" w:sz="0" w:space="0" w:color="auto"/>
        <w:bottom w:val="none" w:sz="0" w:space="0" w:color="auto"/>
        <w:right w:val="none" w:sz="0" w:space="0" w:color="auto"/>
      </w:divBdr>
    </w:div>
    <w:div w:id="1125780239">
      <w:bodyDiv w:val="1"/>
      <w:marLeft w:val="0"/>
      <w:marRight w:val="0"/>
      <w:marTop w:val="0"/>
      <w:marBottom w:val="0"/>
      <w:divBdr>
        <w:top w:val="none" w:sz="0" w:space="0" w:color="auto"/>
        <w:left w:val="none" w:sz="0" w:space="0" w:color="auto"/>
        <w:bottom w:val="none" w:sz="0" w:space="0" w:color="auto"/>
        <w:right w:val="none" w:sz="0" w:space="0" w:color="auto"/>
      </w:divBdr>
    </w:div>
    <w:div w:id="1146774773">
      <w:bodyDiv w:val="1"/>
      <w:marLeft w:val="0"/>
      <w:marRight w:val="0"/>
      <w:marTop w:val="0"/>
      <w:marBottom w:val="0"/>
      <w:divBdr>
        <w:top w:val="none" w:sz="0" w:space="0" w:color="auto"/>
        <w:left w:val="none" w:sz="0" w:space="0" w:color="auto"/>
        <w:bottom w:val="none" w:sz="0" w:space="0" w:color="auto"/>
        <w:right w:val="none" w:sz="0" w:space="0" w:color="auto"/>
      </w:divBdr>
    </w:div>
    <w:div w:id="1194421015">
      <w:bodyDiv w:val="1"/>
      <w:marLeft w:val="0"/>
      <w:marRight w:val="0"/>
      <w:marTop w:val="0"/>
      <w:marBottom w:val="0"/>
      <w:divBdr>
        <w:top w:val="none" w:sz="0" w:space="0" w:color="auto"/>
        <w:left w:val="none" w:sz="0" w:space="0" w:color="auto"/>
        <w:bottom w:val="none" w:sz="0" w:space="0" w:color="auto"/>
        <w:right w:val="none" w:sz="0" w:space="0" w:color="auto"/>
      </w:divBdr>
    </w:div>
    <w:div w:id="1195658563">
      <w:bodyDiv w:val="1"/>
      <w:marLeft w:val="0"/>
      <w:marRight w:val="0"/>
      <w:marTop w:val="0"/>
      <w:marBottom w:val="0"/>
      <w:divBdr>
        <w:top w:val="none" w:sz="0" w:space="0" w:color="auto"/>
        <w:left w:val="none" w:sz="0" w:space="0" w:color="auto"/>
        <w:bottom w:val="none" w:sz="0" w:space="0" w:color="auto"/>
        <w:right w:val="none" w:sz="0" w:space="0" w:color="auto"/>
      </w:divBdr>
    </w:div>
    <w:div w:id="1203791673">
      <w:bodyDiv w:val="1"/>
      <w:marLeft w:val="0"/>
      <w:marRight w:val="0"/>
      <w:marTop w:val="0"/>
      <w:marBottom w:val="0"/>
      <w:divBdr>
        <w:top w:val="none" w:sz="0" w:space="0" w:color="auto"/>
        <w:left w:val="none" w:sz="0" w:space="0" w:color="auto"/>
        <w:bottom w:val="none" w:sz="0" w:space="0" w:color="auto"/>
        <w:right w:val="none" w:sz="0" w:space="0" w:color="auto"/>
      </w:divBdr>
    </w:div>
    <w:div w:id="1405642319">
      <w:bodyDiv w:val="1"/>
      <w:marLeft w:val="0"/>
      <w:marRight w:val="0"/>
      <w:marTop w:val="0"/>
      <w:marBottom w:val="0"/>
      <w:divBdr>
        <w:top w:val="none" w:sz="0" w:space="0" w:color="auto"/>
        <w:left w:val="none" w:sz="0" w:space="0" w:color="auto"/>
        <w:bottom w:val="none" w:sz="0" w:space="0" w:color="auto"/>
        <w:right w:val="none" w:sz="0" w:space="0" w:color="auto"/>
      </w:divBdr>
    </w:div>
    <w:div w:id="1407916231">
      <w:bodyDiv w:val="1"/>
      <w:marLeft w:val="0"/>
      <w:marRight w:val="0"/>
      <w:marTop w:val="0"/>
      <w:marBottom w:val="0"/>
      <w:divBdr>
        <w:top w:val="none" w:sz="0" w:space="0" w:color="auto"/>
        <w:left w:val="none" w:sz="0" w:space="0" w:color="auto"/>
        <w:bottom w:val="none" w:sz="0" w:space="0" w:color="auto"/>
        <w:right w:val="none" w:sz="0" w:space="0" w:color="auto"/>
      </w:divBdr>
    </w:div>
    <w:div w:id="1532717305">
      <w:bodyDiv w:val="1"/>
      <w:marLeft w:val="0"/>
      <w:marRight w:val="0"/>
      <w:marTop w:val="0"/>
      <w:marBottom w:val="0"/>
      <w:divBdr>
        <w:top w:val="none" w:sz="0" w:space="0" w:color="auto"/>
        <w:left w:val="none" w:sz="0" w:space="0" w:color="auto"/>
        <w:bottom w:val="none" w:sz="0" w:space="0" w:color="auto"/>
        <w:right w:val="none" w:sz="0" w:space="0" w:color="auto"/>
      </w:divBdr>
      <w:divsChild>
        <w:div w:id="1648513746">
          <w:marLeft w:val="0"/>
          <w:marRight w:val="0"/>
          <w:marTop w:val="60"/>
          <w:marBottom w:val="60"/>
          <w:divBdr>
            <w:top w:val="none" w:sz="0" w:space="0" w:color="auto"/>
            <w:left w:val="none" w:sz="0" w:space="0" w:color="auto"/>
            <w:bottom w:val="none" w:sz="0" w:space="0" w:color="auto"/>
            <w:right w:val="none" w:sz="0" w:space="0" w:color="auto"/>
          </w:divBdr>
        </w:div>
      </w:divsChild>
    </w:div>
    <w:div w:id="1533809783">
      <w:bodyDiv w:val="1"/>
      <w:marLeft w:val="0"/>
      <w:marRight w:val="0"/>
      <w:marTop w:val="0"/>
      <w:marBottom w:val="0"/>
      <w:divBdr>
        <w:top w:val="none" w:sz="0" w:space="0" w:color="auto"/>
        <w:left w:val="none" w:sz="0" w:space="0" w:color="auto"/>
        <w:bottom w:val="none" w:sz="0" w:space="0" w:color="auto"/>
        <w:right w:val="none" w:sz="0" w:space="0" w:color="auto"/>
      </w:divBdr>
    </w:div>
    <w:div w:id="1603338890">
      <w:bodyDiv w:val="1"/>
      <w:marLeft w:val="0"/>
      <w:marRight w:val="0"/>
      <w:marTop w:val="0"/>
      <w:marBottom w:val="0"/>
      <w:divBdr>
        <w:top w:val="none" w:sz="0" w:space="0" w:color="auto"/>
        <w:left w:val="none" w:sz="0" w:space="0" w:color="auto"/>
        <w:bottom w:val="none" w:sz="0" w:space="0" w:color="auto"/>
        <w:right w:val="none" w:sz="0" w:space="0" w:color="auto"/>
      </w:divBdr>
    </w:div>
    <w:div w:id="1661956362">
      <w:bodyDiv w:val="1"/>
      <w:marLeft w:val="0"/>
      <w:marRight w:val="0"/>
      <w:marTop w:val="0"/>
      <w:marBottom w:val="0"/>
      <w:divBdr>
        <w:top w:val="none" w:sz="0" w:space="0" w:color="auto"/>
        <w:left w:val="none" w:sz="0" w:space="0" w:color="auto"/>
        <w:bottom w:val="none" w:sz="0" w:space="0" w:color="auto"/>
        <w:right w:val="none" w:sz="0" w:space="0" w:color="auto"/>
      </w:divBdr>
    </w:div>
    <w:div w:id="1666516781">
      <w:bodyDiv w:val="1"/>
      <w:marLeft w:val="0"/>
      <w:marRight w:val="0"/>
      <w:marTop w:val="0"/>
      <w:marBottom w:val="0"/>
      <w:divBdr>
        <w:top w:val="none" w:sz="0" w:space="0" w:color="auto"/>
        <w:left w:val="none" w:sz="0" w:space="0" w:color="auto"/>
        <w:bottom w:val="none" w:sz="0" w:space="0" w:color="auto"/>
        <w:right w:val="none" w:sz="0" w:space="0" w:color="auto"/>
      </w:divBdr>
    </w:div>
    <w:div w:id="1687174641">
      <w:bodyDiv w:val="1"/>
      <w:marLeft w:val="0"/>
      <w:marRight w:val="0"/>
      <w:marTop w:val="0"/>
      <w:marBottom w:val="0"/>
      <w:divBdr>
        <w:top w:val="none" w:sz="0" w:space="0" w:color="auto"/>
        <w:left w:val="none" w:sz="0" w:space="0" w:color="auto"/>
        <w:bottom w:val="none" w:sz="0" w:space="0" w:color="auto"/>
        <w:right w:val="none" w:sz="0" w:space="0" w:color="auto"/>
      </w:divBdr>
    </w:div>
    <w:div w:id="1720090168">
      <w:bodyDiv w:val="1"/>
      <w:marLeft w:val="0"/>
      <w:marRight w:val="0"/>
      <w:marTop w:val="0"/>
      <w:marBottom w:val="0"/>
      <w:divBdr>
        <w:top w:val="none" w:sz="0" w:space="0" w:color="auto"/>
        <w:left w:val="none" w:sz="0" w:space="0" w:color="auto"/>
        <w:bottom w:val="none" w:sz="0" w:space="0" w:color="auto"/>
        <w:right w:val="none" w:sz="0" w:space="0" w:color="auto"/>
      </w:divBdr>
    </w:div>
    <w:div w:id="1729301233">
      <w:bodyDiv w:val="1"/>
      <w:marLeft w:val="0"/>
      <w:marRight w:val="0"/>
      <w:marTop w:val="0"/>
      <w:marBottom w:val="0"/>
      <w:divBdr>
        <w:top w:val="none" w:sz="0" w:space="0" w:color="auto"/>
        <w:left w:val="none" w:sz="0" w:space="0" w:color="auto"/>
        <w:bottom w:val="none" w:sz="0" w:space="0" w:color="auto"/>
        <w:right w:val="none" w:sz="0" w:space="0" w:color="auto"/>
      </w:divBdr>
    </w:div>
    <w:div w:id="1733190138">
      <w:bodyDiv w:val="1"/>
      <w:marLeft w:val="0"/>
      <w:marRight w:val="0"/>
      <w:marTop w:val="0"/>
      <w:marBottom w:val="0"/>
      <w:divBdr>
        <w:top w:val="none" w:sz="0" w:space="0" w:color="auto"/>
        <w:left w:val="none" w:sz="0" w:space="0" w:color="auto"/>
        <w:bottom w:val="none" w:sz="0" w:space="0" w:color="auto"/>
        <w:right w:val="none" w:sz="0" w:space="0" w:color="auto"/>
      </w:divBdr>
    </w:div>
    <w:div w:id="1782382817">
      <w:bodyDiv w:val="1"/>
      <w:marLeft w:val="0"/>
      <w:marRight w:val="0"/>
      <w:marTop w:val="0"/>
      <w:marBottom w:val="0"/>
      <w:divBdr>
        <w:top w:val="none" w:sz="0" w:space="0" w:color="auto"/>
        <w:left w:val="none" w:sz="0" w:space="0" w:color="auto"/>
        <w:bottom w:val="none" w:sz="0" w:space="0" w:color="auto"/>
        <w:right w:val="none" w:sz="0" w:space="0" w:color="auto"/>
      </w:divBdr>
    </w:div>
    <w:div w:id="1820803236">
      <w:bodyDiv w:val="1"/>
      <w:marLeft w:val="0"/>
      <w:marRight w:val="0"/>
      <w:marTop w:val="0"/>
      <w:marBottom w:val="0"/>
      <w:divBdr>
        <w:top w:val="none" w:sz="0" w:space="0" w:color="auto"/>
        <w:left w:val="none" w:sz="0" w:space="0" w:color="auto"/>
        <w:bottom w:val="none" w:sz="0" w:space="0" w:color="auto"/>
        <w:right w:val="none" w:sz="0" w:space="0" w:color="auto"/>
      </w:divBdr>
    </w:div>
    <w:div w:id="1851289338">
      <w:bodyDiv w:val="1"/>
      <w:marLeft w:val="0"/>
      <w:marRight w:val="0"/>
      <w:marTop w:val="0"/>
      <w:marBottom w:val="0"/>
      <w:divBdr>
        <w:top w:val="none" w:sz="0" w:space="0" w:color="auto"/>
        <w:left w:val="none" w:sz="0" w:space="0" w:color="auto"/>
        <w:bottom w:val="none" w:sz="0" w:space="0" w:color="auto"/>
        <w:right w:val="none" w:sz="0" w:space="0" w:color="auto"/>
      </w:divBdr>
    </w:div>
    <w:div w:id="1859806423">
      <w:bodyDiv w:val="1"/>
      <w:marLeft w:val="0"/>
      <w:marRight w:val="0"/>
      <w:marTop w:val="0"/>
      <w:marBottom w:val="0"/>
      <w:divBdr>
        <w:top w:val="none" w:sz="0" w:space="0" w:color="auto"/>
        <w:left w:val="none" w:sz="0" w:space="0" w:color="auto"/>
        <w:bottom w:val="none" w:sz="0" w:space="0" w:color="auto"/>
        <w:right w:val="none" w:sz="0" w:space="0" w:color="auto"/>
      </w:divBdr>
    </w:div>
    <w:div w:id="1867208514">
      <w:bodyDiv w:val="1"/>
      <w:marLeft w:val="0"/>
      <w:marRight w:val="0"/>
      <w:marTop w:val="0"/>
      <w:marBottom w:val="0"/>
      <w:divBdr>
        <w:top w:val="none" w:sz="0" w:space="0" w:color="auto"/>
        <w:left w:val="none" w:sz="0" w:space="0" w:color="auto"/>
        <w:bottom w:val="none" w:sz="0" w:space="0" w:color="auto"/>
        <w:right w:val="none" w:sz="0" w:space="0" w:color="auto"/>
      </w:divBdr>
    </w:div>
    <w:div w:id="1925841664">
      <w:bodyDiv w:val="1"/>
      <w:marLeft w:val="0"/>
      <w:marRight w:val="0"/>
      <w:marTop w:val="0"/>
      <w:marBottom w:val="0"/>
      <w:divBdr>
        <w:top w:val="none" w:sz="0" w:space="0" w:color="auto"/>
        <w:left w:val="none" w:sz="0" w:space="0" w:color="auto"/>
        <w:bottom w:val="none" w:sz="0" w:space="0" w:color="auto"/>
        <w:right w:val="none" w:sz="0" w:space="0" w:color="auto"/>
      </w:divBdr>
    </w:div>
    <w:div w:id="1959529474">
      <w:bodyDiv w:val="1"/>
      <w:marLeft w:val="0"/>
      <w:marRight w:val="0"/>
      <w:marTop w:val="0"/>
      <w:marBottom w:val="0"/>
      <w:divBdr>
        <w:top w:val="none" w:sz="0" w:space="0" w:color="auto"/>
        <w:left w:val="none" w:sz="0" w:space="0" w:color="auto"/>
        <w:bottom w:val="none" w:sz="0" w:space="0" w:color="auto"/>
        <w:right w:val="none" w:sz="0" w:space="0" w:color="auto"/>
      </w:divBdr>
    </w:div>
    <w:div w:id="2019966493">
      <w:bodyDiv w:val="1"/>
      <w:marLeft w:val="0"/>
      <w:marRight w:val="0"/>
      <w:marTop w:val="0"/>
      <w:marBottom w:val="0"/>
      <w:divBdr>
        <w:top w:val="none" w:sz="0" w:space="0" w:color="auto"/>
        <w:left w:val="none" w:sz="0" w:space="0" w:color="auto"/>
        <w:bottom w:val="none" w:sz="0" w:space="0" w:color="auto"/>
        <w:right w:val="none" w:sz="0" w:space="0" w:color="auto"/>
      </w:divBdr>
    </w:div>
    <w:div w:id="2036105046">
      <w:bodyDiv w:val="1"/>
      <w:marLeft w:val="0"/>
      <w:marRight w:val="0"/>
      <w:marTop w:val="0"/>
      <w:marBottom w:val="0"/>
      <w:divBdr>
        <w:top w:val="none" w:sz="0" w:space="0" w:color="auto"/>
        <w:left w:val="none" w:sz="0" w:space="0" w:color="auto"/>
        <w:bottom w:val="none" w:sz="0" w:space="0" w:color="auto"/>
        <w:right w:val="none" w:sz="0" w:space="0" w:color="auto"/>
      </w:divBdr>
    </w:div>
    <w:div w:id="2050372179">
      <w:bodyDiv w:val="1"/>
      <w:marLeft w:val="0"/>
      <w:marRight w:val="0"/>
      <w:marTop w:val="0"/>
      <w:marBottom w:val="0"/>
      <w:divBdr>
        <w:top w:val="none" w:sz="0" w:space="0" w:color="auto"/>
        <w:left w:val="none" w:sz="0" w:space="0" w:color="auto"/>
        <w:bottom w:val="none" w:sz="0" w:space="0" w:color="auto"/>
        <w:right w:val="none" w:sz="0" w:space="0" w:color="auto"/>
      </w:divBdr>
    </w:div>
    <w:div w:id="2060207812">
      <w:bodyDiv w:val="1"/>
      <w:marLeft w:val="0"/>
      <w:marRight w:val="0"/>
      <w:marTop w:val="0"/>
      <w:marBottom w:val="0"/>
      <w:divBdr>
        <w:top w:val="none" w:sz="0" w:space="0" w:color="auto"/>
        <w:left w:val="none" w:sz="0" w:space="0" w:color="auto"/>
        <w:bottom w:val="none" w:sz="0" w:space="0" w:color="auto"/>
        <w:right w:val="none" w:sz="0" w:space="0" w:color="auto"/>
      </w:divBdr>
    </w:div>
    <w:div w:id="211258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11.png"/><Relationship Id="rId42" Type="http://schemas.openxmlformats.org/officeDocument/2006/relationships/hyperlink" Target="https://creativecommons.org/licenses/by/3.0/" TargetMode="External"/><Relationship Id="rId47" Type="http://schemas.openxmlformats.org/officeDocument/2006/relationships/image" Target="media/image19.jpeg"/><Relationship Id="rId63" Type="http://schemas.openxmlformats.org/officeDocument/2006/relationships/hyperlink" Target="https://creativecommons.org/licenses/by/3.0/" TargetMode="External"/><Relationship Id="rId68" Type="http://schemas.openxmlformats.org/officeDocument/2006/relationships/image" Target="media/image28.png"/><Relationship Id="rId16" Type="http://schemas.openxmlformats.org/officeDocument/2006/relationships/image" Target="media/image6.jpg"/><Relationship Id="rId11" Type="http://schemas.openxmlformats.org/officeDocument/2006/relationships/image" Target="media/image3.png"/><Relationship Id="rId32" Type="http://schemas.openxmlformats.org/officeDocument/2006/relationships/hyperlink" Target="https://creativecommons.org/licenses/by-nc-nd/3.0/" TargetMode="External"/><Relationship Id="rId37" Type="http://schemas.openxmlformats.org/officeDocument/2006/relationships/hyperlink" Target="https://www.flickr.com/photos/41898857@N04/14312245468" TargetMode="External"/><Relationship Id="rId53" Type="http://schemas.openxmlformats.org/officeDocument/2006/relationships/hyperlink" Target="https://creativecommons.org/licenses/by-sa/3.0/" TargetMode="External"/><Relationship Id="rId58" Type="http://schemas.openxmlformats.org/officeDocument/2006/relationships/hyperlink" Target="https://be189.github.io/lessons/18/lcd.html" TargetMode="External"/><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23.jpe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5.jpg"/><Relationship Id="rId22" Type="http://schemas.openxmlformats.org/officeDocument/2006/relationships/image" Target="media/image12.jpg"/><Relationship Id="rId27" Type="http://schemas.openxmlformats.org/officeDocument/2006/relationships/hyperlink" Target="https://jpralves.net/post/2016/11/15/esp8266.html" TargetMode="External"/><Relationship Id="rId30" Type="http://schemas.openxmlformats.org/officeDocument/2006/relationships/hyperlink" Target="https://uelectronics.com/producto/ad8232-ecg-modulo-monitor-de-pulso-cardiaco/" TargetMode="External"/><Relationship Id="rId35" Type="http://schemas.openxmlformats.org/officeDocument/2006/relationships/hyperlink" Target="https://creativecommons.org/licenses/by-nc-nd/3.0/" TargetMode="External"/><Relationship Id="rId43" Type="http://schemas.openxmlformats.org/officeDocument/2006/relationships/image" Target="media/image18.jpg"/><Relationship Id="rId48" Type="http://schemas.openxmlformats.org/officeDocument/2006/relationships/hyperlink" Target="https://www.electronics-lab.com/project/how-to-use-stonetech-stvc035wt-01-intelligent-tft-lcd-module-with-arduino/max30102-heart-rate-pulse-breakout-blood-oxygen-sensor-module-max30100-pulse-oximeter-heart-rate-sensor-jpg/" TargetMode="External"/><Relationship Id="rId56" Type="http://schemas.openxmlformats.org/officeDocument/2006/relationships/hyperlink" Target="https://creativecommons.org/licenses/by-sa/3.0/" TargetMode="External"/><Relationship Id="rId64" Type="http://schemas.openxmlformats.org/officeDocument/2006/relationships/image" Target="media/image24.jpg"/><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hyperlink" Target="https://www.electronics-lab.com/max30102/" TargetMode="External"/><Relationship Id="rId72" Type="http://schemas.openxmlformats.org/officeDocument/2006/relationships/image" Target="media/image32.png"/><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en.wikipedia.org/wiki/Electrocardiography" TargetMode="External"/><Relationship Id="rId17" Type="http://schemas.openxmlformats.org/officeDocument/2006/relationships/image" Target="media/image7.jpg"/><Relationship Id="rId25" Type="http://schemas.openxmlformats.org/officeDocument/2006/relationships/hyperlink" Target="https://creativecommons.org/licenses/by-nc-nd/3.0/" TargetMode="External"/><Relationship Id="rId33" Type="http://schemas.openxmlformats.org/officeDocument/2006/relationships/image" Target="media/image15.jpeg"/><Relationship Id="rId38" Type="http://schemas.openxmlformats.org/officeDocument/2006/relationships/hyperlink" Target="https://www.flickr.com/photos/41898857@N04/14312245468" TargetMode="External"/><Relationship Id="rId46" Type="http://schemas.openxmlformats.org/officeDocument/2006/relationships/hyperlink" Target="https://creativecommons.org/licenses/by-sa/3.0/" TargetMode="External"/><Relationship Id="rId59" Type="http://schemas.openxmlformats.org/officeDocument/2006/relationships/hyperlink" Target="https://be189.github.io/lessons/18/lcd.html" TargetMode="External"/><Relationship Id="rId67"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hyperlink" Target="https://www.flickr.com/photos/41898857@N04/14312245468" TargetMode="External"/><Relationship Id="rId54" Type="http://schemas.openxmlformats.org/officeDocument/2006/relationships/image" Target="media/image21.jpeg"/><Relationship Id="rId62" Type="http://schemas.openxmlformats.org/officeDocument/2006/relationships/hyperlink" Target="https://be189.github.io/lessons/18/lcd.html" TargetMode="External"/><Relationship Id="rId70" Type="http://schemas.openxmlformats.org/officeDocument/2006/relationships/image" Target="media/image30.png"/><Relationship Id="rId75"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imcardio.com/blog/12-lead-placement-guide-with-diagram/" TargetMode="External"/><Relationship Id="rId23" Type="http://schemas.openxmlformats.org/officeDocument/2006/relationships/hyperlink" Target="https://jpralves.net/post/2016/11/15/esp8266.html" TargetMode="External"/><Relationship Id="rId28" Type="http://schemas.openxmlformats.org/officeDocument/2006/relationships/hyperlink" Target="https://creativecommons.org/licenses/by-nc-nd/3.0/" TargetMode="External"/><Relationship Id="rId36" Type="http://schemas.openxmlformats.org/officeDocument/2006/relationships/image" Target="media/image16.jpg"/><Relationship Id="rId49" Type="http://schemas.openxmlformats.org/officeDocument/2006/relationships/hyperlink" Target="https://creativecommons.org/licenses/by-sa/3.0/" TargetMode="External"/><Relationship Id="rId57" Type="http://schemas.openxmlformats.org/officeDocument/2006/relationships/image" Target="media/image22.jpg"/><Relationship Id="rId10" Type="http://schemas.openxmlformats.org/officeDocument/2006/relationships/image" Target="media/image2.png"/><Relationship Id="rId31" Type="http://schemas.openxmlformats.org/officeDocument/2006/relationships/hyperlink" Target="https://uelectronics.com/producto/ad8232-ecg-modulo-monitor-de-pulso-cardiaco/" TargetMode="External"/><Relationship Id="rId44" Type="http://schemas.openxmlformats.org/officeDocument/2006/relationships/hyperlink" Target="https://www.electronics-lab.com/project/how-to-use-stonetech-stvc035wt-01-intelligent-tft-lcd-module-with-arduino/max30102-heart-rate-pulse-breakout-blood-oxygen-sensor-module-max30100-pulse-oximeter-heart-rate-sensor-jpg/" TargetMode="External"/><Relationship Id="rId52" Type="http://schemas.openxmlformats.org/officeDocument/2006/relationships/hyperlink" Target="https://www.electronics-lab.com/max30102/" TargetMode="External"/><Relationship Id="rId60" Type="http://schemas.openxmlformats.org/officeDocument/2006/relationships/hyperlink" Target="https://creativecommons.org/licenses/by/3.0/" TargetMode="External"/><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8.png"/><Relationship Id="rId39" Type="http://schemas.openxmlformats.org/officeDocument/2006/relationships/hyperlink" Target="https://creativecommons.org/licenses/by/3.0/" TargetMode="External"/><Relationship Id="rId34" Type="http://schemas.openxmlformats.org/officeDocument/2006/relationships/hyperlink" Target="https://uelectronics.com/producto/ad8232-ecg-modulo-monitor-de-pulso-cardiaco/" TargetMode="External"/><Relationship Id="rId50" Type="http://schemas.openxmlformats.org/officeDocument/2006/relationships/image" Target="media/image20.jpg"/><Relationship Id="rId55" Type="http://schemas.openxmlformats.org/officeDocument/2006/relationships/hyperlink" Target="https://www.electronics-lab.com/max30102/" TargetMode="External"/><Relationship Id="rId76"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image" Target="media/image14.jpg"/><Relationship Id="rId24" Type="http://schemas.openxmlformats.org/officeDocument/2006/relationships/hyperlink" Target="https://jpralves.net/post/2016/11/15/esp8266.html" TargetMode="External"/><Relationship Id="rId40" Type="http://schemas.openxmlformats.org/officeDocument/2006/relationships/image" Target="media/image17.jpeg"/><Relationship Id="rId45" Type="http://schemas.openxmlformats.org/officeDocument/2006/relationships/hyperlink" Target="https://www.electronics-lab.com/project/how-to-use-stonetech-stvc035wt-01-intelligent-tft-lcd-module-with-arduino/max30102-heart-rate-pulse-breakout-blood-oxygen-sensor-module-max30100-pulse-oximeter-heart-rate-sensor-jpg/" TargetMode="External"/><Relationship Id="rId66"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69B41-7492-4C15-9CAA-2B5669907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TotalTime>
  <Pages>1</Pages>
  <Words>20372</Words>
  <Characters>118974</Characters>
  <Application>Microsoft Office Word</Application>
  <DocSecurity>0</DocSecurity>
  <Lines>2428</Lines>
  <Paragraphs>1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41</dc:creator>
  <cp:keywords/>
  <dc:description/>
  <cp:lastModifiedBy>Big Hw</cp:lastModifiedBy>
  <cp:revision>64</cp:revision>
  <dcterms:created xsi:type="dcterms:W3CDTF">2025-03-01T13:53:00Z</dcterms:created>
  <dcterms:modified xsi:type="dcterms:W3CDTF">2025-04-0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8374a8-43ad-40f7-b2bc-8a7785a15ce2</vt:lpwstr>
  </property>
  <property fmtid="{D5CDD505-2E9C-101B-9397-08002B2CF9AE}" pid="3" name="ZOTERO_PREF_1">
    <vt:lpwstr>&lt;data data-version="3" zotero-version="7.0.14"&gt;&lt;session id="yM5yplr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